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3668B9">
      <w:pPr>
        <w:pStyle w:val="ListBullet"/>
      </w:pPr>
      <w:r>
        <w:t>I am the 3rd person doing an iteration on the APAAT, but with no clear development plan or requirements doc - its still experimental!!</w:t>
      </w:r>
    </w:p>
    <w:p w14:paraId="7CD912C8" w14:textId="77777777" w:rsidR="00BB1D27" w:rsidRDefault="00BB1D27" w:rsidP="003668B9">
      <w:pPr>
        <w:pStyle w:val="ListBullet"/>
      </w:pPr>
      <w:r>
        <w:t>Is it a website, or set of products that can be delivered into a range of websites/reports?</w:t>
      </w:r>
    </w:p>
    <w:p w14:paraId="2EB26A82" w14:textId="77777777" w:rsidR="00BB1D27" w:rsidRDefault="00BB1D27" w:rsidP="003668B9">
      <w:pPr>
        <w:pStyle w:val="ListBullet"/>
      </w:pPr>
      <w:r>
        <w:t>Seems to be data-driven and not requirement-driven - there are so many statistics for a PA</w:t>
      </w:r>
    </w:p>
    <w:p w14:paraId="0DACCDC7" w14:textId="77777777" w:rsidR="00BB1D27" w:rsidRDefault="00BB1D27" w:rsidP="003668B9">
      <w:pPr>
        <w:pStyle w:val="ListBullet"/>
      </w:pPr>
      <w:r>
        <w:t>I have seen no requirements document or user profile</w:t>
      </w:r>
    </w:p>
    <w:p w14:paraId="395F08E2" w14:textId="77777777" w:rsidR="00BB1D27" w:rsidRDefault="00BB1D27" w:rsidP="003668B9">
      <w:pPr>
        <w:pStyle w:val="ListBullet"/>
      </w:pPr>
      <w:r>
        <w:t>The Critical sites are 1 interpretation of the value/threat analysis but dont take into account complementarity</w:t>
      </w:r>
    </w:p>
    <w:p w14:paraId="0DE4ABC8" w14:textId="77777777" w:rsidR="00BB1D27" w:rsidRDefault="00BB1D27" w:rsidP="003668B9">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3668B9">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3668B9">
      <w:pPr>
        <w:pStyle w:val="ListBullet"/>
      </w:pPr>
      <w:r>
        <w:t>No account is made of survey effort and recorder bias</w:t>
      </w:r>
    </w:p>
    <w:p w14:paraId="641E0F2F" w14:textId="77777777" w:rsidR="00BB1D27" w:rsidRDefault="00BB1D27" w:rsidP="003668B9">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3668B9">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3668B9">
      <w:pPr>
        <w:pStyle w:val="ListBullet"/>
      </w:pPr>
      <w:r>
        <w:t>Didnt include all PAs as danger of paper parks - not sure this is good!</w:t>
      </w:r>
    </w:p>
    <w:p w14:paraId="547AB88A" w14:textId="77777777" w:rsidR="00BB1D27" w:rsidRDefault="00BB1D27" w:rsidP="003668B9">
      <w:pPr>
        <w:pStyle w:val="ListBullet"/>
      </w:pPr>
      <w:r>
        <w:t>How wed are they to the existing indicators? If this is an experimental site, do we have to stick with what we've already got. - evolution or revolution</w:t>
      </w:r>
    </w:p>
    <w:p w14:paraId="03067687" w14:textId="77777777" w:rsidR="00BB1D27" w:rsidRDefault="00BB1D27" w:rsidP="003668B9">
      <w:pPr>
        <w:pStyle w:val="ListBullet"/>
      </w:pPr>
      <w:r>
        <w:t>The overlay analysis between the PAs and RedList data is a political hot-potato and we will have to tread carefully</w:t>
      </w:r>
    </w:p>
    <w:p w14:paraId="29FDDE34" w14:textId="77777777" w:rsidR="00243059" w:rsidRDefault="00243059" w:rsidP="003668B9">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3668B9">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3668B9">
      <w:pPr>
        <w:pStyle w:val="ListBullet"/>
      </w:pPr>
      <w:r>
        <w:t>Batch produce HTML is probably bad, but not neccesarily - it depends on how often the data is updated and what the requirements are for timeliness</w:t>
      </w:r>
    </w:p>
    <w:p w14:paraId="2BA951CC" w14:textId="77777777" w:rsidR="00BB1D27" w:rsidRDefault="00BB1D27" w:rsidP="003668B9">
      <w:pPr>
        <w:pStyle w:val="ListBullet"/>
      </w:pPr>
      <w:r>
        <w:t>Long-term investment in the tool needs simple maintenance and good documentation support - current architecture is v complex</w:t>
      </w:r>
    </w:p>
    <w:p w14:paraId="19B3D44E" w14:textId="77777777" w:rsidR="00BB1D27" w:rsidRDefault="00BB1D27" w:rsidP="003668B9">
      <w:pPr>
        <w:pStyle w:val="ListBullet"/>
      </w:pPr>
      <w:r>
        <w:t>Data, scripts and tools are scattered in different locations - need to be centralised and managed</w:t>
      </w:r>
    </w:p>
    <w:p w14:paraId="22E47BF8" w14:textId="77777777" w:rsidR="00BB1D27" w:rsidRDefault="00BB1D27" w:rsidP="003668B9">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59C04314"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330E28"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3668B9">
      <w:pPr>
        <w:pStyle w:val="ListBullet"/>
      </w:pPr>
      <w:r>
        <w:t>Tools to capture data from park managers - 1 month - needs SDE</w:t>
      </w:r>
    </w:p>
    <w:p w14:paraId="3D9327E5" w14:textId="77777777" w:rsidR="00BB1D27" w:rsidRDefault="00BB1D27" w:rsidP="003668B9">
      <w:pPr>
        <w:pStyle w:val="ListBullet"/>
      </w:pPr>
      <w:r>
        <w:t>APAAT retooling - 3 months</w:t>
      </w:r>
    </w:p>
    <w:p w14:paraId="516E47DE" w14:textId="77777777" w:rsidR="00BB1D27" w:rsidRDefault="00BB1D27" w:rsidP="003668B9">
      <w:pPr>
        <w:pStyle w:val="ListBullet"/>
      </w:pPr>
      <w:r>
        <w:t>Accessibility map retooling - 3 months</w:t>
      </w:r>
    </w:p>
    <w:p w14:paraId="0EC7FB06" w14:textId="77777777" w:rsidR="00BB1D27" w:rsidRDefault="00BB1D27" w:rsidP="003668B9">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3668B9">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3668B9">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3668B9">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6B9E3A21"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3668B9">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3668B9">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3668B9">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3668B9">
      <w:pPr>
        <w:pStyle w:val="ListBullet"/>
      </w:pPr>
      <w:r>
        <w:t>St. Helena is not in GAUL v2.6.</w:t>
      </w:r>
      <w:r w:rsidR="0055158E">
        <w:t xml:space="preserve"> </w:t>
      </w:r>
    </w:p>
    <w:p w14:paraId="078CF51D" w14:textId="77777777" w:rsidR="0055158E" w:rsidRDefault="0055158E" w:rsidP="003668B9">
      <w:pPr>
        <w:pStyle w:val="ListBullet"/>
      </w:pPr>
      <w:r>
        <w:t>Singapore is not in admin1</w:t>
      </w:r>
    </w:p>
    <w:p w14:paraId="45A40C1D" w14:textId="77777777" w:rsidR="0055158E" w:rsidRPr="001B45FC" w:rsidRDefault="0055158E" w:rsidP="003668B9">
      <w:pPr>
        <w:pStyle w:val="ListBullet"/>
      </w:pPr>
      <w:r>
        <w:t xml:space="preserve">Caspian Sea is not in admin1 </w:t>
      </w:r>
    </w:p>
    <w:p w14:paraId="41717F50" w14:textId="624FD12A"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0055F023"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0A01D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495EDFB8"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0A01D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330E28"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4A83F4AC"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0A01D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bookmarkStart w:id="15" w:name="_Intact_Forest_Landscapes_1"/>
      <w:bookmarkEnd w:id="15"/>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180D1E8C"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4A599156" w14:textId="3CEA54DC" w:rsidR="00920B9E" w:rsidRDefault="00920B9E" w:rsidP="008B6883">
      <w:pPr>
        <w:pStyle w:val="BodyText2"/>
      </w:pPr>
      <w:r>
        <w:t>Intersected with the GAUL boundaries on 24/5/18 to be able to do the analysis by country. Uploading to GEE.</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6" w:name="_Ref329157555"/>
      <w:r>
        <w:t xml:space="preserve">Geometry </w:t>
      </w:r>
      <w:bookmarkEnd w:id="16"/>
      <w:r>
        <w:t>issues</w:t>
      </w:r>
    </w:p>
    <w:p w14:paraId="09DCBE4E" w14:textId="77777777" w:rsidR="00AD55C3" w:rsidRDefault="00AD55C3" w:rsidP="00AD55C3">
      <w:pPr>
        <w:pStyle w:val="Heading7"/>
      </w:pPr>
      <w:r>
        <w:t>Geometry errors</w:t>
      </w:r>
    </w:p>
    <w:p w14:paraId="747D65FD" w14:textId="7D06E05A"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0A01D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330E28"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11C2C360"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0A01D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330E28"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3668B9">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3668B9">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3668B9">
      <w:pPr>
        <w:pStyle w:val="ListBullet"/>
      </w:pPr>
      <w:r>
        <w:t>The feature class is called iucn_rl_species_2014_2_no_sens. What does no_sens mean?</w:t>
      </w:r>
    </w:p>
    <w:p w14:paraId="07839820" w14:textId="77777777" w:rsidR="00BF6125" w:rsidRDefault="00BF62C8" w:rsidP="003668B9">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3668B9">
      <w:pPr>
        <w:pStyle w:val="ListBullet"/>
      </w:pPr>
      <w:r>
        <w:t>Field comparisons are in ‘</w:t>
      </w:r>
      <w:r w:rsidRPr="0042684B">
        <w:t>IUCN Red List Schema Comparison between 2011 and 2014.xlsx</w:t>
      </w:r>
      <w:r>
        <w:t>’</w:t>
      </w:r>
    </w:p>
    <w:p w14:paraId="7E23B9E0" w14:textId="77777777" w:rsidR="00F96332" w:rsidRDefault="00F96332" w:rsidP="003668B9">
      <w:pPr>
        <w:pStyle w:val="ListBullet"/>
      </w:pPr>
      <w:r>
        <w:t>There are now 131680 features</w:t>
      </w:r>
      <w:r w:rsidR="00E92E76">
        <w:t xml:space="preserve"> instead of 127929 features</w:t>
      </w:r>
    </w:p>
    <w:p w14:paraId="3B9EB0D9" w14:textId="77777777" w:rsidR="000103A3" w:rsidRDefault="000103A3" w:rsidP="003668B9">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3668B9">
      <w:pPr>
        <w:pStyle w:val="ListBullet"/>
      </w:pPr>
      <w:r>
        <w:t>CheckGeometry gave 3605 errors</w:t>
      </w:r>
      <w:r w:rsidR="00730A2C">
        <w:t xml:space="preserve"> after 5 hours 34 mins</w:t>
      </w:r>
    </w:p>
    <w:p w14:paraId="7EC4A6A7" w14:textId="77777777" w:rsidR="00730A2C" w:rsidRDefault="00730A2C" w:rsidP="003668B9">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3668B9">
      <w:pPr>
        <w:pStyle w:val="ListBullet"/>
      </w:pPr>
      <w:r>
        <w:t>There are no missing id_nos now!</w:t>
      </w:r>
    </w:p>
    <w:p w14:paraId="2C7250CC" w14:textId="77777777" w:rsidR="00DB6E6B" w:rsidRPr="007F76C6" w:rsidRDefault="00DB6E6B" w:rsidP="003668B9">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6506AC69" w:rsidR="001E575C" w:rsidRDefault="00253926" w:rsidP="0034374E">
      <w:pPr>
        <w:pStyle w:val="Heading3"/>
        <w:rPr>
          <w:shd w:val="clear" w:color="auto" w:fill="FFFFFF"/>
        </w:rPr>
      </w:pPr>
      <w:r>
        <w:rPr>
          <w:shd w:val="clear" w:color="auto" w:fill="FFFFFF"/>
        </w:rPr>
        <w:lastRenderedPageBreak/>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17F257E" w14:textId="77777777" w:rsidR="004E67E0" w:rsidRDefault="004E67E0" w:rsidP="004E67E0">
      <w:pPr>
        <w:pStyle w:val="Heading4"/>
      </w:pPr>
      <w:bookmarkStart w:id="17" w:name="_Planet"/>
      <w:bookmarkEnd w:id="17"/>
      <w:r>
        <w:t>Planet</w:t>
      </w:r>
    </w:p>
    <w:p w14:paraId="332138DD" w14:textId="77777777" w:rsidR="00764807" w:rsidRDefault="00764807" w:rsidP="004E67E0">
      <w:pPr>
        <w:pStyle w:val="Heading5"/>
      </w:pPr>
      <w:r>
        <w:t>PlanetScope</w:t>
      </w:r>
    </w:p>
    <w:p w14:paraId="72AAFF3F" w14:textId="726796B3" w:rsidR="00764807" w:rsidRDefault="003A5B91" w:rsidP="004E67E0">
      <w:pPr>
        <w:pStyle w:val="Heading6"/>
      </w:pPr>
      <w:bookmarkStart w:id="18" w:name="_3m"/>
      <w:bookmarkStart w:id="19" w:name="_4-band"/>
      <w:bookmarkEnd w:id="18"/>
      <w:bookmarkEnd w:id="19"/>
      <w:r>
        <w:t xml:space="preserve">4-band </w:t>
      </w:r>
    </w:p>
    <w:p w14:paraId="1436CE8E" w14:textId="23186D24" w:rsidR="00764807" w:rsidRDefault="00764807" w:rsidP="004E67E0">
      <w:pPr>
        <w:pStyle w:val="BodyText2"/>
      </w:pPr>
      <w:r>
        <w:t xml:space="preserve">Here is a sample for the Torricelli mountains of PNG </w:t>
      </w:r>
      <w:r w:rsidR="00402967">
        <w:t xml:space="preserve">captured </w:t>
      </w:r>
      <w:r w:rsidR="00C95489">
        <w:t xml:space="preserve">on 17/06/18. Compare this to an image from Sentinel Hub from the same day - </w:t>
      </w:r>
      <w:hyperlink w:anchor="_Samples" w:history="1">
        <w:r w:rsidR="00C95489" w:rsidRPr="00E24CDF">
          <w:rPr>
            <w:rStyle w:val="Hyperlink"/>
          </w:rPr>
          <w:t>here</w:t>
        </w:r>
      </w:hyperlink>
      <w:r w:rsidR="00C95489">
        <w:t>.</w:t>
      </w:r>
    </w:p>
    <w:p w14:paraId="159ECEF7" w14:textId="77777777" w:rsidR="00764807" w:rsidRDefault="00764807" w:rsidP="004E67E0">
      <w:pPr>
        <w:pStyle w:val="BodyText2"/>
      </w:pPr>
      <w:r>
        <w:rPr>
          <w:noProof/>
          <w:lang w:bidi="ar-SA"/>
        </w:rPr>
        <w:lastRenderedPageBreak/>
        <w:drawing>
          <wp:inline distT="0" distB="0" distL="0" distR="0" wp14:anchorId="4B1BED7F" wp14:editId="09730B3D">
            <wp:extent cx="5943600" cy="405892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Torricelli Logging 16 June 2018 Planet.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4058920"/>
                    </a:xfrm>
                    <a:prstGeom prst="rect">
                      <a:avLst/>
                    </a:prstGeom>
                  </pic:spPr>
                </pic:pic>
              </a:graphicData>
            </a:graphic>
          </wp:inline>
        </w:drawing>
      </w:r>
    </w:p>
    <w:p w14:paraId="39473368" w14:textId="4ADA8AAA" w:rsidR="003A5B91" w:rsidRDefault="003A5B91" w:rsidP="003A5B91">
      <w:pPr>
        <w:pStyle w:val="Heading7"/>
      </w:pPr>
      <w:r>
        <w:t>Analytic</w:t>
      </w:r>
    </w:p>
    <w:p w14:paraId="3D0668A2" w14:textId="23EAEF0D" w:rsidR="00884219" w:rsidRPr="00884219" w:rsidRDefault="00884219" w:rsidP="00884219">
      <w:pPr>
        <w:pStyle w:val="BodyText2"/>
      </w:pPr>
      <w:r w:rsidRPr="00884219">
        <w:t>Orthorectified, multi-spectral (if applicable), 16-bit</w:t>
      </w:r>
      <w:r w:rsidR="00A32F84">
        <w:t>. Bands are B,G,R,IR</w:t>
      </w:r>
    </w:p>
    <w:p w14:paraId="42134190" w14:textId="77777777" w:rsidR="00025C94" w:rsidRDefault="00025C94" w:rsidP="00025C94">
      <w:pPr>
        <w:pStyle w:val="Heading7"/>
      </w:pPr>
      <w:r>
        <w:t>Visual</w:t>
      </w:r>
    </w:p>
    <w:p w14:paraId="4D94BE7B" w14:textId="53CB425C" w:rsidR="00884219" w:rsidRPr="00884219" w:rsidRDefault="00884219" w:rsidP="00884219">
      <w:pPr>
        <w:pStyle w:val="BodyText2"/>
      </w:pPr>
      <w:r w:rsidRPr="00884219">
        <w:t>Orthorectified, 3-band visual only, color curve applied, 8-bit</w:t>
      </w:r>
    </w:p>
    <w:p w14:paraId="5888FD12" w14:textId="77777777" w:rsidR="00025C94" w:rsidRDefault="00025C94" w:rsidP="00025C94">
      <w:pPr>
        <w:pStyle w:val="Heading7"/>
      </w:pPr>
      <w:r>
        <w:t>Basic</w:t>
      </w:r>
    </w:p>
    <w:p w14:paraId="0A828699" w14:textId="5770038B" w:rsidR="00884219" w:rsidRPr="00884219" w:rsidRDefault="00884219" w:rsidP="00884219">
      <w:pPr>
        <w:pStyle w:val="BodyText2"/>
      </w:pPr>
      <w:r w:rsidRPr="00884219">
        <w:t>Not orthorectified, multi-spectral (if applicable), 16-bit</w:t>
      </w:r>
      <w:r w:rsidR="00EB0351">
        <w:t xml:space="preserve"> </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7"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8"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lastRenderedPageBreak/>
        <w:t>Documentation</w:t>
      </w:r>
    </w:p>
    <w:p w14:paraId="743696DF" w14:textId="77777777" w:rsidR="00345E39" w:rsidRDefault="00345E39" w:rsidP="008B6883">
      <w:pPr>
        <w:pStyle w:val="BodyText2"/>
      </w:pPr>
      <w:r>
        <w:t xml:space="preserve">Users handbook </w:t>
      </w:r>
      <w:hyperlink r:id="rId109"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t xml:space="preserve">Technical Guide </w:t>
      </w:r>
      <w:hyperlink r:id="rId110"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1" w:history="1">
        <w:r w:rsidR="005B52B8" w:rsidRPr="00010737">
          <w:rPr>
            <w:rStyle w:val="Hyperlink"/>
          </w:rPr>
          <w:t>here</w:t>
        </w:r>
      </w:hyperlink>
      <w:r w:rsidR="005B52B8">
        <w:t>)</w:t>
      </w:r>
      <w:r w:rsidR="00552C73">
        <w:t xml:space="preserve"> and there is a good description </w:t>
      </w:r>
      <w:hyperlink r:id="rId112"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3"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7" w:history="1">
        <w:r w:rsidRPr="00312511">
          <w:rPr>
            <w:rStyle w:val="Hyperlink"/>
          </w:rPr>
          <w:t>here</w:t>
        </w:r>
      </w:hyperlink>
      <w:r>
        <w:t>.</w:t>
      </w:r>
      <w:r w:rsidR="00E720C4">
        <w:t xml:space="preserve"> </w:t>
      </w:r>
      <w:hyperlink r:id="rId118"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9"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20"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033FCF60" w14:textId="5B0288DA" w:rsidR="00E24CDF" w:rsidRDefault="00E24CDF" w:rsidP="00E24CDF">
      <w:pPr>
        <w:pStyle w:val="Heading6"/>
      </w:pPr>
      <w:bookmarkStart w:id="20" w:name="_Samples"/>
      <w:bookmarkEnd w:id="20"/>
      <w:r>
        <w:t>Samples</w:t>
      </w:r>
    </w:p>
    <w:p w14:paraId="0B490A43" w14:textId="25643E8F" w:rsidR="00E24CDF" w:rsidRDefault="00E24CDF" w:rsidP="00E24CDF">
      <w:pPr>
        <w:pStyle w:val="BodyText2"/>
      </w:pPr>
      <w:r>
        <w:t>Here is a sample 10m resolution dataset for the Torricelli Mountains in PNG taken on 17/06/18</w:t>
      </w:r>
      <w:r w:rsidR="00A107D9">
        <w:t xml:space="preserve"> (and accessed through SentinelHub)</w:t>
      </w:r>
      <w:r>
        <w:t xml:space="preserve">. Compare this to the Planet image </w:t>
      </w:r>
      <w:hyperlink w:anchor="_3m" w:history="1">
        <w:r w:rsidRPr="00DB5FE9">
          <w:rPr>
            <w:rStyle w:val="Hyperlink"/>
          </w:rPr>
          <w:t>here</w:t>
        </w:r>
      </w:hyperlink>
      <w:r w:rsidR="00960F5D">
        <w:t>.</w:t>
      </w:r>
    </w:p>
    <w:p w14:paraId="5C7256D8" w14:textId="14364F71" w:rsidR="00E24CDF" w:rsidRDefault="00E24CDF" w:rsidP="00E24CDF">
      <w:pPr>
        <w:pStyle w:val="BodyText2"/>
      </w:pPr>
      <w:r>
        <w:rPr>
          <w:noProof/>
          <w:lang w:bidi="ar-SA"/>
        </w:rPr>
        <w:lastRenderedPageBreak/>
        <w:drawing>
          <wp:inline distT="0" distB="0" distL="0" distR="0" wp14:anchorId="026F7363" wp14:editId="140463B1">
            <wp:extent cx="5943600" cy="404241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Torricelli Logging 16 June 2018 Sentinel Hub.png"/>
                    <pic:cNvPicPr/>
                  </pic:nvPicPr>
                  <pic:blipFill>
                    <a:blip r:embed="rId121">
                      <a:extLst>
                        <a:ext uri="{28A0092B-C50C-407E-A947-70E740481C1C}">
                          <a14:useLocalDpi xmlns:a14="http://schemas.microsoft.com/office/drawing/2010/main" val="0"/>
                        </a:ext>
                      </a:extLst>
                    </a:blip>
                    <a:stretch>
                      <a:fillRect/>
                    </a:stretch>
                  </pic:blipFill>
                  <pic:spPr>
                    <a:xfrm>
                      <a:off x="0" y="0"/>
                      <a:ext cx="5943600" cy="4042410"/>
                    </a:xfrm>
                    <a:prstGeom prst="rect">
                      <a:avLst/>
                    </a:prstGeom>
                  </pic:spPr>
                </pic:pic>
              </a:graphicData>
            </a:graphic>
          </wp:inline>
        </w:drawing>
      </w:r>
    </w:p>
    <w:p w14:paraId="02925D66" w14:textId="1A3E2C6A" w:rsidR="00960F5D" w:rsidRDefault="00960F5D" w:rsidP="00E24CDF">
      <w:pPr>
        <w:pStyle w:val="BodyText2"/>
      </w:pPr>
      <w:r>
        <w:t>And to Global Forest Watch screenshot taken on 26/06/18 - none of the logging roads are shown or detected:</w:t>
      </w:r>
    </w:p>
    <w:p w14:paraId="02DFE3A1" w14:textId="6C102292" w:rsidR="00960F5D" w:rsidRPr="00E24CDF" w:rsidRDefault="00960F5D" w:rsidP="00E24CDF">
      <w:pPr>
        <w:pStyle w:val="BodyText2"/>
      </w:pPr>
      <w:r>
        <w:rPr>
          <w:noProof/>
          <w:lang w:bidi="ar-SA"/>
        </w:rPr>
        <w:lastRenderedPageBreak/>
        <w:drawing>
          <wp:inline distT="0" distB="0" distL="0" distR="0" wp14:anchorId="420B2510" wp14:editId="6BC753EC">
            <wp:extent cx="5943600" cy="4050030"/>
            <wp:effectExtent l="0" t="0" r="0" b="762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Torricelli Logging 16 June 2018 Global Forest Watch.png"/>
                    <pic:cNvPicPr/>
                  </pic:nvPicPr>
                  <pic:blipFill>
                    <a:blip r:embed="rId122">
                      <a:extLst>
                        <a:ext uri="{28A0092B-C50C-407E-A947-70E740481C1C}">
                          <a14:useLocalDpi xmlns:a14="http://schemas.microsoft.com/office/drawing/2010/main" val="0"/>
                        </a:ext>
                      </a:extLst>
                    </a:blip>
                    <a:stretch>
                      <a:fillRect/>
                    </a:stretch>
                  </pic:blipFill>
                  <pic:spPr>
                    <a:xfrm>
                      <a:off x="0" y="0"/>
                      <a:ext cx="5943600" cy="4050030"/>
                    </a:xfrm>
                    <a:prstGeom prst="rect">
                      <a:avLst/>
                    </a:prstGeom>
                  </pic:spPr>
                </pic:pic>
              </a:graphicData>
            </a:graphic>
          </wp:inline>
        </w:drawing>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21"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330E28" w:rsidP="008B6883">
      <w:pPr>
        <w:pStyle w:val="BodyText2"/>
      </w:pPr>
      <w:hyperlink r:id="rId123"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330E28" w:rsidP="008B6883">
      <w:pPr>
        <w:pStyle w:val="BodyText2"/>
      </w:pPr>
      <w:hyperlink r:id="rId124"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5" w:history="1">
        <w:r w:rsidRPr="00E038A5">
          <w:rPr>
            <w:rStyle w:val="Hyperlink"/>
          </w:rPr>
          <w:t>https://storage.googleapis.com/global-surface-water/maptiles/occurrence/0/0/0.png</w:t>
        </w:r>
      </w:hyperlink>
      <w:r>
        <w:t xml:space="preserve"> </w:t>
      </w:r>
    </w:p>
    <w:p w14:paraId="169F7B46" w14:textId="77777777" w:rsidR="006014CC" w:rsidRPr="008869EF" w:rsidRDefault="00330E28" w:rsidP="008B6883">
      <w:pPr>
        <w:pStyle w:val="BodyText2"/>
      </w:pPr>
      <w:hyperlink r:id="rId126"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21"/>
    </w:p>
    <w:p w14:paraId="2D1B326A" w14:textId="77777777" w:rsidR="00FB1DC5" w:rsidRDefault="00FB1DC5" w:rsidP="008B6883">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7"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330E28" w:rsidP="008B6883">
      <w:pPr>
        <w:pStyle w:val="BodyText2"/>
      </w:pPr>
      <w:hyperlink r:id="rId128"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330E28" w:rsidP="008B6883">
      <w:pPr>
        <w:pStyle w:val="BodyText2"/>
      </w:pPr>
      <w:hyperlink r:id="rId129"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3B5B1A73"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0A01D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lastRenderedPageBreak/>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30"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31"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2EA94CDC"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0A01D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F83930F" w:rsidR="00FB1DC5" w:rsidRDefault="00FB1DC5" w:rsidP="008B6883">
      <w:pPr>
        <w:pStyle w:val="BodyText2"/>
      </w:pPr>
      <w:r>
        <w:t xml:space="preserve">There is a gdal metadata tag for no data values – see </w:t>
      </w:r>
      <w:hyperlink r:id="rId132" w:history="1">
        <w:r w:rsidRPr="0043769F">
          <w:rPr>
            <w:rStyle w:val="Hyperlink"/>
          </w:rPr>
          <w:t>here</w:t>
        </w:r>
      </w:hyperlink>
      <w:r>
        <w:t xml:space="preserve">. See </w:t>
      </w:r>
      <w:r>
        <w:fldChar w:fldCharType="begin"/>
      </w:r>
      <w:r>
        <w:instrText xml:space="preserve"> REF _Ref464651649 \h </w:instrText>
      </w:r>
      <w:r>
        <w:fldChar w:fldCharType="separate"/>
      </w:r>
      <w:r w:rsidR="000A01D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3"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lastRenderedPageBreak/>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lastRenderedPageBreak/>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4" w:history="1">
        <w:r w:rsidRPr="00B41708">
          <w:rPr>
            <w:rStyle w:val="Hyperlink"/>
          </w:rPr>
          <w:t>here</w:t>
        </w:r>
      </w:hyperlink>
      <w:r>
        <w:t>. Noel enabled this on 8/12/16 and you could add a WMS service using the following end point:</w:t>
      </w:r>
    </w:p>
    <w:p w14:paraId="45C35596" w14:textId="77777777" w:rsidR="00FB1DC5" w:rsidRDefault="00330E28" w:rsidP="008B6883">
      <w:pPr>
        <w:pStyle w:val="BodyText2"/>
      </w:pPr>
      <w:hyperlink r:id="rId135"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6" w:history="1">
        <w:r w:rsidRPr="001877D2">
          <w:rPr>
            <w:rStyle w:val="Hyperlink"/>
          </w:rPr>
          <w:t>here</w:t>
        </w:r>
      </w:hyperlink>
      <w:r>
        <w:t xml:space="preserve"> to be able to use the cached tiles without having to serve them using a WMS Server. </w:t>
      </w:r>
      <w:hyperlink r:id="rId137"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8"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24B363C5"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22" w:name="_Toc315774568"/>
      <w:r>
        <w:t>Common Names</w:t>
      </w:r>
    </w:p>
    <w:p w14:paraId="5BC74A3F" w14:textId="0872DA18"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0A01D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23" w:name="_Toc315774546"/>
      <w:r>
        <w:t>Country boundaries</w:t>
      </w:r>
    </w:p>
    <w:p w14:paraId="3FDB47D3" w14:textId="77777777" w:rsidR="00F23B90" w:rsidRDefault="00F23B90" w:rsidP="0034374E">
      <w:pPr>
        <w:pStyle w:val="Heading3"/>
      </w:pPr>
      <w:bookmarkStart w:id="24" w:name="_Ref330547465"/>
      <w:r>
        <w:t xml:space="preserve">Creating </w:t>
      </w:r>
      <w:r w:rsidR="008019DC">
        <w:t>GAUL/EEZ</w:t>
      </w:r>
      <w:r>
        <w:t xml:space="preserve"> polygons</w:t>
      </w:r>
      <w:bookmarkEnd w:id="24"/>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lastRenderedPageBreak/>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5" w:name="_Ref330448025"/>
      <w:r>
        <w:t>Cross-checking GAUL</w:t>
      </w:r>
      <w:bookmarkEnd w:id="25"/>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40"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41" w:history="1">
        <w:r w:rsidRPr="001F051F">
          <w:rPr>
            <w:rStyle w:val="Hyperlink"/>
          </w:rPr>
          <w:t>here</w:t>
        </w:r>
      </w:hyperlink>
      <w:r>
        <w:t xml:space="preserve"> and </w:t>
      </w:r>
      <w:hyperlink r:id="rId142" w:history="1">
        <w:r w:rsidRPr="001F051F">
          <w:rPr>
            <w:rStyle w:val="Hyperlink"/>
          </w:rPr>
          <w:t>here</w:t>
        </w:r>
      </w:hyperlink>
      <w:r>
        <w:t xml:space="preserve">). Found a fill donut tool!!! </w:t>
      </w:r>
      <w:hyperlink r:id="rId143"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3668B9">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8"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4FBB35B6"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0A01D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6" w:name="_Version_2"/>
      <w:bookmarkEnd w:id="26"/>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9" w:history="1">
        <w:r w:rsidRPr="00BB17A7">
          <w:rPr>
            <w:rStyle w:val="Hyperlink"/>
          </w:rPr>
          <w:t>here</w:t>
        </w:r>
      </w:hyperlink>
      <w:r>
        <w:t xml:space="preserve"> and EEZ to </w:t>
      </w:r>
      <w:hyperlink r:id="rId150" w:history="1">
        <w:r w:rsidRPr="00BB17A7">
          <w:rPr>
            <w:rStyle w:val="Hyperlink"/>
          </w:rPr>
          <w:t>here</w:t>
        </w:r>
      </w:hyperlink>
      <w:r>
        <w:t>.</w:t>
      </w:r>
      <w:r w:rsidR="00BB17A7">
        <w:t xml:space="preserve"> Then imported to a File GDB </w:t>
      </w:r>
      <w:hyperlink r:id="rId151"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7" w:name="_Ref440008778"/>
      <w:bookmarkEnd w:id="23"/>
      <w:r>
        <w:t>Creating the GAUL dataset to use for the global water statistics</w:t>
      </w:r>
      <w:bookmarkEnd w:id="27"/>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5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8" w:name="_Ref426366202"/>
      <w:r>
        <w:t>Cleaning</w:t>
      </w:r>
      <w:bookmarkEnd w:id="28"/>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3668B9">
      <w:pPr>
        <w:pStyle w:val="ListBullet"/>
      </w:pPr>
      <w:r>
        <w:t>Unzip the zip file</w:t>
      </w:r>
    </w:p>
    <w:p w14:paraId="1F45958A" w14:textId="77777777" w:rsidR="00254ADD" w:rsidRDefault="00254ADD" w:rsidP="003668B9">
      <w:pPr>
        <w:pStyle w:val="ListBullet"/>
      </w:pPr>
      <w:r>
        <w:t>Remove redundant fields</w:t>
      </w:r>
    </w:p>
    <w:p w14:paraId="4B86A30D" w14:textId="77777777" w:rsidR="00254ADD" w:rsidRDefault="00254ADD" w:rsidP="003668B9">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8"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3668B9">
      <w:pPr>
        <w:pStyle w:val="ListBullet"/>
      </w:pPr>
      <w:r>
        <w:t xml:space="preserve">Using my </w:t>
      </w:r>
      <w:hyperlink r:id="rId159"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3668B9">
      <w:pPr>
        <w:pStyle w:val="ListBullet"/>
      </w:pPr>
      <w:r>
        <w:t>Importing the smaller CSV file (from the previous step) into Hadoop as a CSV and using ST_Point to create a new Hive table</w:t>
      </w:r>
    </w:p>
    <w:p w14:paraId="2FD8AEFA" w14:textId="77777777" w:rsidR="00254ADD" w:rsidRPr="00254ADD" w:rsidRDefault="00254ADD" w:rsidP="003668B9">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9" w:name="_Toc315774547"/>
      <w:bookmarkStart w:id="30" w:name="_Ref384632071"/>
      <w:r>
        <w:lastRenderedPageBreak/>
        <w:t>IUCN Red List Data</w:t>
      </w:r>
    </w:p>
    <w:p w14:paraId="4ED59F39" w14:textId="77777777" w:rsidR="00F23B90" w:rsidRDefault="00F23B90" w:rsidP="0034374E">
      <w:pPr>
        <w:pStyle w:val="Heading3"/>
      </w:pPr>
      <w:bookmarkStart w:id="31" w:name="_Ref324227249"/>
      <w:bookmarkStart w:id="32" w:name="_Toc315774549"/>
      <w:r>
        <w:t>Cleaning</w:t>
      </w:r>
      <w:bookmarkEnd w:id="31"/>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356C94EC"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0A01D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33" w:name="_Ref385921823"/>
      <w:r>
        <w:t xml:space="preserve">Converting to </w:t>
      </w:r>
      <w:r w:rsidR="0029321D">
        <w:t>ESRI Geo</w:t>
      </w:r>
      <w:r>
        <w:t>JSON</w:t>
      </w:r>
      <w:bookmarkEnd w:id="33"/>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5216D4D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0A01D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0A01D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60"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32"/>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3668B9">
      <w:pPr>
        <w:pStyle w:val="ListBullet"/>
      </w:pPr>
      <w:r>
        <w:t>There are lots of features that are smaller than 1Km, e.g. pantropical spotted dolphin (20729) has lots of very small polygons (area of &lt;1m2)</w:t>
      </w:r>
    </w:p>
    <w:p w14:paraId="231CAAA6" w14:textId="77777777" w:rsidR="00F23B90" w:rsidRDefault="00F23B90" w:rsidP="003668B9">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3668B9">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3668B9">
      <w:pPr>
        <w:pStyle w:val="ListBullet"/>
      </w:pPr>
      <w:r>
        <w:t xml:space="preserve">How can you create a grid that is aligned with a web mercator grid? </w:t>
      </w:r>
    </w:p>
    <w:p w14:paraId="39F104F8" w14:textId="77777777" w:rsidR="00F23B90" w:rsidRDefault="00F23B90" w:rsidP="003668B9">
      <w:pPr>
        <w:pStyle w:val="ListBullet"/>
      </w:pPr>
      <w:r>
        <w:t>Maybe in the environments - use the 'Snap Raster' setting in the 'Processing Extent' page</w:t>
      </w:r>
    </w:p>
    <w:p w14:paraId="6E586F3D" w14:textId="77777777" w:rsidR="00F23B90" w:rsidRDefault="00F23B90" w:rsidP="003668B9">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3668B9">
      <w:pPr>
        <w:pStyle w:val="ListBullet"/>
      </w:pPr>
      <w:r>
        <w:t>Try using the Create Random Raster with the extent x=12183000 to 13242000 y=-395000 to 721000 (1059 columns x 1116 rows)</w:t>
      </w:r>
    </w:p>
    <w:p w14:paraId="783F2F5B" w14:textId="77777777" w:rsidR="00F23B90" w:rsidRDefault="00F23B90" w:rsidP="003668B9">
      <w:pPr>
        <w:pStyle w:val="ListBullet"/>
      </w:pPr>
      <w:r>
        <w:t>Even when I snap to a raster it doesnt work - but it does if I use the Extent of the 'Snap Raster' in the 'Extent' setting</w:t>
      </w:r>
    </w:p>
    <w:p w14:paraId="2B08B37D" w14:textId="77777777" w:rsidR="00F23B90" w:rsidRDefault="00F23B90" w:rsidP="003668B9">
      <w:pPr>
        <w:pStyle w:val="ListBullet"/>
      </w:pPr>
      <w:r>
        <w:t>I dont actually need a snap raster - I just need to set the extent to start at a 1Km grid and it works</w:t>
      </w:r>
    </w:p>
    <w:p w14:paraId="07DA9EF3" w14:textId="77777777" w:rsidR="00F23B90" w:rsidRDefault="00F23B90" w:rsidP="003668B9">
      <w:pPr>
        <w:pStyle w:val="ListBullet"/>
      </w:pPr>
      <w:r>
        <w:t xml:space="preserve">WOW - great tool from ESRI to get the extent coordinates from a webmap - </w:t>
      </w:r>
      <w:hyperlink r:id="rId161" w:history="1">
        <w:r w:rsidRPr="0077669C">
          <w:rPr>
            <w:rStyle w:val="Hyperlink"/>
          </w:rPr>
          <w:t>http://help.arcgis.com/en/webapps/flexviewer/extenthelper/flexviewer_extenthelper.html</w:t>
        </w:r>
      </w:hyperlink>
    </w:p>
    <w:p w14:paraId="69109044" w14:textId="77777777" w:rsidR="00F23B90" w:rsidRDefault="00F23B90" w:rsidP="003668B9">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3668B9">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3668B9">
      <w:pPr>
        <w:pStyle w:val="ListBullet"/>
      </w:pPr>
      <w:r>
        <w:t xml:space="preserve">See the explanation here: </w:t>
      </w:r>
      <w:hyperlink r:id="rId162" w:anchor="//001200000037000000.htm" w:history="1">
        <w:r w:rsidRPr="0077669C">
          <w:rPr>
            <w:rStyle w:val="Hyperlink"/>
          </w:rPr>
          <w:t>http://help.arcgis.com/en/arcgisdesktop/10.0/help/index.html#//001200000037000000.htm</w:t>
        </w:r>
      </w:hyperlink>
    </w:p>
    <w:p w14:paraId="4D62EC9E" w14:textId="77777777" w:rsidR="00F23B90" w:rsidRDefault="00F23B90" w:rsidP="003668B9">
      <w:pPr>
        <w:pStyle w:val="ListBullet"/>
      </w:pPr>
      <w:r>
        <w:t>The grid extent determines the extent of the raster including NoData cells</w:t>
      </w:r>
    </w:p>
    <w:p w14:paraId="671C58D1" w14:textId="77777777" w:rsidR="00F23B90" w:rsidRDefault="00F23B90" w:rsidP="003668B9">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3668B9">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3668B9">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3668B9">
      <w:pPr>
        <w:pStyle w:val="ListBullet"/>
      </w:pPr>
      <w:r>
        <w:t>Get the extent of the species</w:t>
      </w:r>
    </w:p>
    <w:p w14:paraId="114BC70D" w14:textId="77777777" w:rsidR="00F23B90" w:rsidRDefault="00F23B90" w:rsidP="003668B9">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3668B9">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3668B9">
      <w:pPr>
        <w:pStyle w:val="ListBullet"/>
      </w:pPr>
      <w:r>
        <w:t xml:space="preserve">There is a limit of 2,147,483,647 feature classes in a file gdb so we should be ok - </w:t>
      </w:r>
      <w:hyperlink r:id="rId163"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3668B9">
      <w:pPr>
        <w:pStyle w:val="ListBullet"/>
      </w:pPr>
      <w:r>
        <w:t xml:space="preserve">Following link has suggestions for rasterising a set of overlapping polyons: </w:t>
      </w:r>
      <w:hyperlink r:id="rId164"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34" w:name="_Toc315774550"/>
      <w:r>
        <w:t>Using GDAL/OGR</w:t>
      </w:r>
      <w:bookmarkEnd w:id="34"/>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5"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6"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330E28" w:rsidP="008B6883">
      <w:pPr>
        <w:pStyle w:val="BodyText2"/>
      </w:pPr>
      <w:hyperlink r:id="rId167"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8"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9"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70"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71"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5"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330E28" w:rsidP="000E5536">
      <w:pPr>
        <w:pStyle w:val="BodyText"/>
      </w:pPr>
      <w:hyperlink r:id="rId172"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3"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4"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5"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6" w:history="1">
        <w:r w:rsidRPr="00657AE5">
          <w:rPr>
            <w:rStyle w:val="Hyperlink"/>
          </w:rPr>
          <w:t>here</w:t>
        </w:r>
      </w:hyperlink>
      <w:r>
        <w:t>.</w:t>
      </w:r>
    </w:p>
    <w:p w14:paraId="46233F40" w14:textId="77777777" w:rsidR="00F23B90" w:rsidRDefault="00F23B90" w:rsidP="003668B9">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5"/>
    </w:p>
    <w:p w14:paraId="672B4B6C" w14:textId="77777777" w:rsidR="00F23B90" w:rsidRDefault="00F23B90" w:rsidP="000E5536">
      <w:pPr>
        <w:pStyle w:val="BodyText"/>
      </w:pPr>
      <w:r>
        <w:t xml:space="preserve">Really good set of options here: </w:t>
      </w:r>
      <w:hyperlink r:id="rId177"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6" w:name="_Toc315774552"/>
      <w:r>
        <w:t>Using Spatial Analysts Sample tool</w:t>
      </w:r>
      <w:bookmarkEnd w:id="36"/>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7" w:name="_Toc315774553"/>
      <w:r>
        <w:t>Using ArcObjects</w:t>
      </w:r>
      <w:bookmarkEnd w:id="37"/>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8" w:name="_Toc315774554"/>
      <w:r>
        <w:t>Using R</w:t>
      </w:r>
      <w:bookmarkEnd w:id="38"/>
    </w:p>
    <w:p w14:paraId="47632BA1" w14:textId="77777777" w:rsidR="00F23B90" w:rsidRDefault="00F23B90" w:rsidP="008B6883">
      <w:pPr>
        <w:pStyle w:val="BodyText2"/>
      </w:pPr>
      <w:r>
        <w:t xml:space="preserve">Good paper here about using R and ArcGIS together: </w:t>
      </w:r>
      <w:hyperlink r:id="rId178"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9" w:name="_Toc315774555"/>
      <w:r>
        <w:t>Using Python and GDAL</w:t>
      </w:r>
      <w:bookmarkEnd w:id="39"/>
    </w:p>
    <w:p w14:paraId="4BDB8D39" w14:textId="77777777" w:rsidR="00F23B90" w:rsidRDefault="00330E28" w:rsidP="008B6883">
      <w:pPr>
        <w:pStyle w:val="BodyText2"/>
      </w:pPr>
      <w:hyperlink r:id="rId179"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40" w:name="_Toc315774556"/>
      <w:r>
        <w:t>Using RasterToNumPyArray</w:t>
      </w:r>
      <w:bookmarkEnd w:id="40"/>
    </w:p>
    <w:p w14:paraId="7A000118" w14:textId="77777777" w:rsidR="00F23B90" w:rsidRDefault="00330E28" w:rsidP="000E5536">
      <w:pPr>
        <w:pStyle w:val="BodyText"/>
      </w:pPr>
      <w:hyperlink r:id="rId180"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81"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82"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3"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41" w:name="_Toc315774557"/>
      <w:r>
        <w:t>Adding in the attributes to the rasters</w:t>
      </w:r>
      <w:bookmarkEnd w:id="41"/>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330E28" w:rsidP="000E5536">
      <w:pPr>
        <w:pStyle w:val="BodyText"/>
      </w:pPr>
      <w:hyperlink r:id="rId184"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42" w:name="_Toc315774558"/>
      <w:r>
        <w:t>Pilot Data Preparation</w:t>
      </w:r>
      <w:bookmarkEnd w:id="42"/>
    </w:p>
    <w:p w14:paraId="17BAE4F1" w14:textId="77777777" w:rsidR="00F23B90" w:rsidRDefault="00F23B90" w:rsidP="000E5536">
      <w:pPr>
        <w:pStyle w:val="Heading5"/>
      </w:pPr>
      <w:bookmarkStart w:id="43" w:name="_Toc315774560"/>
      <w:r>
        <w:t>Red List Data</w:t>
      </w:r>
      <w:bookmarkEnd w:id="43"/>
    </w:p>
    <w:p w14:paraId="77EDA792" w14:textId="77777777" w:rsidR="00F23B90" w:rsidRDefault="00F23B90" w:rsidP="000E5536">
      <w:pPr>
        <w:pStyle w:val="Heading6"/>
      </w:pPr>
      <w:bookmarkStart w:id="44" w:name="_Toc315774561"/>
      <w:r>
        <w:t>Critically Endangered and Endangered Mammals</w:t>
      </w:r>
      <w:bookmarkEnd w:id="44"/>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330E28" w:rsidP="000E5536">
      <w:pPr>
        <w:pStyle w:val="BodyText"/>
      </w:pPr>
      <w:hyperlink r:id="rId185"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330E28" w:rsidP="008B6883">
      <w:pPr>
        <w:pStyle w:val="BodyText2"/>
      </w:pPr>
      <w:hyperlink r:id="rId186"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3668B9">
      <w:pPr>
        <w:pStyle w:val="ListBullet"/>
      </w:pPr>
      <w:r>
        <w:t>Open Windows Explorer</w:t>
      </w:r>
    </w:p>
    <w:p w14:paraId="3B23BE99" w14:textId="77777777" w:rsidR="00F23B90" w:rsidRDefault="00F23B90" w:rsidP="003668B9">
      <w:pPr>
        <w:pStyle w:val="ListBullet"/>
      </w:pPr>
      <w:r>
        <w:t>Right click on the Computer icon and click Properties and then advanced settings</w:t>
      </w:r>
    </w:p>
    <w:p w14:paraId="6553B598" w14:textId="77777777" w:rsidR="00F23B90" w:rsidRDefault="00F23B90" w:rsidP="003668B9">
      <w:pPr>
        <w:pStyle w:val="ListBullet"/>
      </w:pPr>
      <w:r>
        <w:t>Then on the advanced tab click on Environment Variables</w:t>
      </w:r>
    </w:p>
    <w:p w14:paraId="576A6308" w14:textId="77777777" w:rsidR="00F23B90" w:rsidRDefault="00F23B90" w:rsidP="003668B9">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7"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8"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5" w:name="_Toc315774563"/>
      <w:r>
        <w:t>Species Richness data preparation</w:t>
      </w:r>
      <w:bookmarkEnd w:id="45"/>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6" w:name="_Toc315774564"/>
      <w:r>
        <w:t>Bird data for Borneo test area</w:t>
      </w:r>
      <w:bookmarkEnd w:id="46"/>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7" w:name="_Toc315774565"/>
      <w:r>
        <w:t>Creating the numpy files</w:t>
      </w:r>
      <w:bookmarkEnd w:id="47"/>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8" w:name="_Toc315774566"/>
      <w:r>
        <w:t>Bird data for the whole of  Borneo</w:t>
      </w:r>
      <w:bookmarkEnd w:id="48"/>
    </w:p>
    <w:p w14:paraId="24287407" w14:textId="77777777" w:rsidR="00F23B90" w:rsidRDefault="00F23B90" w:rsidP="000E5536">
      <w:pPr>
        <w:pStyle w:val="Heading7"/>
      </w:pPr>
      <w:bookmarkStart w:id="49" w:name="_Toc315774567"/>
      <w:r>
        <w:t>Create the data to turn into numpy files</w:t>
      </w:r>
      <w:bookmarkEnd w:id="49"/>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50" w:name="_Toc315774559"/>
      <w:r>
        <w:t xml:space="preserve">Protected areas data </w:t>
      </w:r>
      <w:r w:rsidRPr="00E75C2E">
        <w:t>preparation</w:t>
      </w:r>
      <w:bookmarkEnd w:id="50"/>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9"/>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9"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90"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91"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92"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3"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4"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3668B9">
      <w:pPr>
        <w:pStyle w:val="ListBullet"/>
      </w:pPr>
      <w:r>
        <w:t>Microsofts Bing system is described here (</w:t>
      </w:r>
      <w:hyperlink r:id="rId195" w:history="1">
        <w:r w:rsidRPr="0077669C">
          <w:rPr>
            <w:rStyle w:val="Hyperlink"/>
          </w:rPr>
          <w:t>http://msdn.microsoft.com/en-us/library/bb259689.aspx)</w:t>
        </w:r>
      </w:hyperlink>
    </w:p>
    <w:p w14:paraId="6D603599" w14:textId="77777777" w:rsidR="00F23B90" w:rsidRDefault="00F23B90" w:rsidP="003668B9">
      <w:pPr>
        <w:pStyle w:val="ListBullet"/>
      </w:pPr>
      <w:r>
        <w:t xml:space="preserve">Google, Microsoft and Yahoo indexes described here: </w:t>
      </w:r>
      <w:hyperlink r:id="rId196" w:history="1">
        <w:r w:rsidRPr="0077669C">
          <w:rPr>
            <w:rStyle w:val="Hyperlink"/>
          </w:rPr>
          <w:t>http://www.maptiler.org/google-maps-coordinates-tile-bounds-projection/</w:t>
        </w:r>
      </w:hyperlink>
      <w:r>
        <w:t xml:space="preserve"> </w:t>
      </w:r>
    </w:p>
    <w:p w14:paraId="1EF50FEB" w14:textId="77777777" w:rsidR="00F23B90" w:rsidRDefault="00F23B90" w:rsidP="003668B9">
      <w:pPr>
        <w:pStyle w:val="ListBullet"/>
      </w:pPr>
      <w:r>
        <w:t xml:space="preserve">Javascript Quadtree demo and code here: </w:t>
      </w:r>
      <w:hyperlink r:id="rId197"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8"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9"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200"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201"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202"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3"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4"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5"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30"/>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6"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51" w:name="_Ref330190772"/>
      <w:bookmarkStart w:id="52" w:name="_Ref329781716"/>
      <w:r>
        <w:t>Cleaning</w:t>
      </w:r>
      <w:bookmarkEnd w:id="51"/>
    </w:p>
    <w:p w14:paraId="371347E1" w14:textId="5FC85825"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0A01D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60B654A4"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0A01DA">
        <w:t>In PostGIS</w:t>
      </w:r>
      <w:r>
        <w:fldChar w:fldCharType="end"/>
      </w:r>
      <w:r>
        <w:t>).</w:t>
      </w:r>
    </w:p>
    <w:p w14:paraId="1ADBCFC4" w14:textId="77777777" w:rsidR="00F23B90" w:rsidRPr="000E1A5C" w:rsidRDefault="00F23B90" w:rsidP="0034374E">
      <w:pPr>
        <w:pStyle w:val="Heading3"/>
      </w:pPr>
      <w:r>
        <w:t>Dissolving</w:t>
      </w:r>
      <w:bookmarkEnd w:id="52"/>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3668B9">
      <w:pPr>
        <w:pStyle w:val="ListBullet"/>
      </w:pPr>
      <w:r>
        <w:t>Add a new field called Dissolve</w:t>
      </w:r>
    </w:p>
    <w:p w14:paraId="2DEC61B2" w14:textId="77777777" w:rsidR="00F23B90" w:rsidRDefault="00F23B90" w:rsidP="003668B9">
      <w:pPr>
        <w:pStyle w:val="ListBullet"/>
      </w:pPr>
      <w:r>
        <w:t>Populate the field with 1’s</w:t>
      </w:r>
    </w:p>
    <w:p w14:paraId="606CB6C3" w14:textId="77777777" w:rsidR="00F23B90" w:rsidRDefault="00F23B90" w:rsidP="003668B9">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3668B9">
      <w:pPr>
        <w:pStyle w:val="ListBullet"/>
      </w:pPr>
      <w:r>
        <w:t>IUCN Cat I – there are overlapping areas</w:t>
      </w:r>
    </w:p>
    <w:p w14:paraId="106B0115" w14:textId="77777777" w:rsidR="00F23B90" w:rsidRDefault="00F23B90" w:rsidP="003668B9">
      <w:pPr>
        <w:pStyle w:val="ListBullet"/>
      </w:pPr>
      <w:r>
        <w:t>IUCN Cat II – there are overlapping areas, e.g. Gunung Rinjani in Lombok – straight duplicates</w:t>
      </w:r>
    </w:p>
    <w:p w14:paraId="74152984" w14:textId="77777777" w:rsidR="00F23B90" w:rsidRDefault="00F23B90" w:rsidP="003668B9">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53" w:name="_Ref329958140"/>
      <w:r>
        <w:t>In PostGIS</w:t>
      </w:r>
      <w:bookmarkEnd w:id="53"/>
    </w:p>
    <w:p w14:paraId="291D412C" w14:textId="77777777" w:rsidR="000A01D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0A01DA">
        <w:t>User-defined functions</w:t>
      </w:r>
    </w:p>
    <w:p w14:paraId="6259F293" w14:textId="77777777" w:rsidR="000A01DA" w:rsidRDefault="000A01DA" w:rsidP="000E5536">
      <w:pPr>
        <w:pStyle w:val="Heading6"/>
      </w:pPr>
      <w:r>
        <w:t>Using plpgsql</w:t>
      </w:r>
    </w:p>
    <w:p w14:paraId="2FBBD715" w14:textId="77777777" w:rsidR="000A01DA" w:rsidRDefault="000A01DA" w:rsidP="000E5536">
      <w:pPr>
        <w:pStyle w:val="BodyText"/>
      </w:pPr>
      <w:r>
        <w:t xml:space="preserve">See here: </w:t>
      </w:r>
      <w:r w:rsidRPr="000B20B4">
        <w:t>http://www.postgresql.org/docs/8.1/static/plpython.html</w:t>
      </w:r>
    </w:p>
    <w:p w14:paraId="543706C3" w14:textId="77777777" w:rsidR="000A01DA" w:rsidRDefault="000A01DA" w:rsidP="003668B9">
      <w:pPr>
        <w:pStyle w:val="ListBullet"/>
      </w:pPr>
      <w:r>
        <w:t>Install PL/Python</w:t>
      </w:r>
    </w:p>
    <w:p w14:paraId="5E0B4147" w14:textId="77777777" w:rsidR="000A01DA" w:rsidRDefault="000A01D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70D423D8" w14:textId="77777777" w:rsidR="000A01DA" w:rsidRDefault="000A01DA" w:rsidP="008B6883">
      <w:pPr>
        <w:pStyle w:val="BodyText2"/>
      </w:pPr>
      <w:r>
        <w:t>Tried 'createlang plpythonu dbdopa' in psql - no success</w:t>
      </w:r>
    </w:p>
    <w:p w14:paraId="15701A9F" w14:textId="77777777" w:rsidR="000A01DA" w:rsidRDefault="000A01DA" w:rsidP="000E5536">
      <w:pPr>
        <w:pStyle w:val="BodyText"/>
      </w:pPr>
      <w:r>
        <w:t>gem it sorted the install but now permission issues - the language is now listed when you go to create a new function using the GUI</w:t>
      </w:r>
    </w:p>
    <w:p w14:paraId="08B9F0B3" w14:textId="77777777" w:rsidR="000A01DA" w:rsidRDefault="000A01DA" w:rsidP="008B6883">
      <w:pPr>
        <w:pStyle w:val="BodyText2"/>
      </w:pPr>
      <w:r>
        <w:t>But no, only superusers can create function using untrusted languages (like python)</w:t>
      </w:r>
    </w:p>
    <w:p w14:paraId="6053B993" w14:textId="77777777" w:rsidR="000A01DA" w:rsidRDefault="000A01DA" w:rsidP="003668B9">
      <w:pPr>
        <w:pStyle w:val="ListBullet"/>
      </w:pPr>
      <w:r>
        <w:t>Create the function in sql</w:t>
      </w:r>
    </w:p>
    <w:p w14:paraId="07031F3D" w14:textId="77777777" w:rsidR="000A01DA" w:rsidRDefault="000A01DA" w:rsidP="008B6883">
      <w:pPr>
        <w:pStyle w:val="BodyText2"/>
        <w:rPr>
          <w:rStyle w:val="Hyperlink"/>
        </w:rPr>
      </w:pPr>
      <w:r>
        <w:t xml:space="preserve">See here for the specification: </w:t>
      </w:r>
      <w:r w:rsidRPr="000B20B4">
        <w:t>http://www.postgresql.org/docs/9.0/interactive/plpython-funcs.html</w:t>
      </w:r>
    </w:p>
    <w:p w14:paraId="1DD20AAE" w14:textId="77777777" w:rsidR="000A01DA" w:rsidRDefault="000A01DA" w:rsidP="000E5536">
      <w:pPr>
        <w:pStyle w:val="BodyText"/>
      </w:pPr>
      <w:r>
        <w:t>Creating the UDF using the pgAdmin ‘New function…’ dialog is awful:</w:t>
      </w:r>
    </w:p>
    <w:p w14:paraId="1DF06C6F" w14:textId="77777777" w:rsidR="000A01DA" w:rsidRDefault="000A01DA" w:rsidP="000E5536">
      <w:pPr>
        <w:pStyle w:val="ListBullet2"/>
      </w:pPr>
      <w:r>
        <w:t>Right click and ‘New Function..’</w:t>
      </w:r>
    </w:p>
    <w:p w14:paraId="2B7CB325" w14:textId="77777777" w:rsidR="000A01DA" w:rsidRDefault="000A01DA" w:rsidP="000E5536">
      <w:pPr>
        <w:pStyle w:val="ListBullet2"/>
      </w:pPr>
      <w:r>
        <w:t>Enter name, owner, return type and language (plpgsql)</w:t>
      </w:r>
    </w:p>
    <w:p w14:paraId="69F15D98" w14:textId="77777777" w:rsidR="000A01DA" w:rsidRDefault="000A01DA" w:rsidP="000E5536">
      <w:pPr>
        <w:pStyle w:val="ListBullet2"/>
      </w:pPr>
      <w:r>
        <w:t>Then click on the ‘Definition’ tab and enter the following and nothing else (you can check the actual sql that is generated in the sql tab:</w:t>
      </w:r>
    </w:p>
    <w:p w14:paraId="6BA0712C" w14:textId="77777777" w:rsidR="000A01DA" w:rsidRDefault="000A01DA" w:rsidP="008B550B">
      <w:pPr>
        <w:pStyle w:val="sql"/>
      </w:pPr>
      <w:r>
        <w:t>begin</w:t>
      </w:r>
    </w:p>
    <w:p w14:paraId="0522A6D7" w14:textId="77777777" w:rsidR="000A01DA" w:rsidRDefault="000A01DA" w:rsidP="008B550B">
      <w:pPr>
        <w:pStyle w:val="sql"/>
      </w:pPr>
      <w:r>
        <w:t>truncate especies.species_wdpa_unique;</w:t>
      </w:r>
    </w:p>
    <w:p w14:paraId="1D673157" w14:textId="77777777" w:rsidR="000A01DA" w:rsidRDefault="000A01DA" w:rsidP="008B550B">
      <w:pPr>
        <w:pStyle w:val="sql"/>
      </w:pPr>
      <w:r>
        <w:t>return true;</w:t>
      </w:r>
    </w:p>
    <w:p w14:paraId="1ADCA907" w14:textId="77777777" w:rsidR="000A01DA" w:rsidRDefault="000A01DA" w:rsidP="008B550B">
      <w:pPr>
        <w:pStyle w:val="sql"/>
      </w:pPr>
      <w:r>
        <w:t>end;</w:t>
      </w:r>
    </w:p>
    <w:p w14:paraId="1E4D43E4" w14:textId="77777777" w:rsidR="000A01DA" w:rsidRDefault="000A01DA" w:rsidP="000E5536">
      <w:pPr>
        <w:pStyle w:val="Heading6"/>
      </w:pPr>
      <w:r>
        <w:t>Using sql</w:t>
      </w:r>
    </w:p>
    <w:p w14:paraId="15324D35" w14:textId="77777777" w:rsidR="000A01DA" w:rsidRDefault="000A01DA" w:rsidP="008B6883">
      <w:pPr>
        <w:pStyle w:val="BodyText2"/>
      </w:pPr>
      <w:r>
        <w:t>You cant have case statements in sql – but it is quicker.</w:t>
      </w:r>
    </w:p>
    <w:p w14:paraId="45C8B9C1" w14:textId="77777777" w:rsidR="000A01DA" w:rsidRDefault="000A01DA" w:rsidP="008B6883">
      <w:pPr>
        <w:pStyle w:val="BodyText2"/>
      </w:pPr>
      <w:r>
        <w:lastRenderedPageBreak/>
        <w:t>You can use arrays in user-defined functions to act as IN statements. For example, the following function declares an array input parameter with a default value:</w:t>
      </w:r>
    </w:p>
    <w:p w14:paraId="408AF03D" w14:textId="77777777" w:rsidR="000A01DA" w:rsidRDefault="000A01DA" w:rsidP="008B550B">
      <w:pPr>
        <w:pStyle w:val="sql"/>
      </w:pPr>
      <w:r w:rsidRPr="004F4FDC">
        <w:t>CREATE OR REPLACE FUNCTION getcountryspeciescount(country_id integer, presence_id integer[] default '{1,2,3,4,5,6}')</w:t>
      </w:r>
    </w:p>
    <w:p w14:paraId="2D2F26CF" w14:textId="77777777" w:rsidR="000A01DA" w:rsidRDefault="000A01DA" w:rsidP="008B6883">
      <w:pPr>
        <w:pStyle w:val="BodyText2"/>
      </w:pPr>
      <w:r>
        <w:t>This array parameter can be used in an IN-type expression in an SQL statement using the ANY keyword, e.g.:</w:t>
      </w:r>
    </w:p>
    <w:p w14:paraId="04F09417" w14:textId="77777777" w:rsidR="000A01DA" w:rsidRDefault="000A01DA" w:rsidP="008B550B">
      <w:pPr>
        <w:pStyle w:val="sql"/>
      </w:pPr>
      <w:r w:rsidRPr="004F4FDC">
        <w:t>AND</w:t>
      </w:r>
      <w:r>
        <w:t xml:space="preserve"> </w:t>
      </w:r>
      <w:r w:rsidRPr="004F4FDC">
        <w:t>presence_id = ANY ($2))</w:t>
      </w:r>
    </w:p>
    <w:p w14:paraId="1C6DF55F" w14:textId="77777777" w:rsidR="000A01DA" w:rsidRPr="008B35FC" w:rsidRDefault="000A01DA" w:rsidP="008B6883">
      <w:pPr>
        <w:pStyle w:val="BodyText2"/>
      </w:pPr>
      <w:r>
        <w:t>To concatenate string in SQL use the || operator.</w:t>
      </w:r>
    </w:p>
    <w:p w14:paraId="699F8821" w14:textId="430A1946" w:rsidR="00F23B90" w:rsidRDefault="000A01D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02B365B5"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0A01D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54"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12"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5" w:name="_Ref385922102"/>
      <w:r>
        <w:t xml:space="preserve">Using the species JSON files </w:t>
      </w:r>
      <w:bookmarkEnd w:id="55"/>
    </w:p>
    <w:p w14:paraId="3E57F6AA" w14:textId="77777777" w:rsidR="00E70E70" w:rsidRDefault="00E70E70" w:rsidP="008B6883">
      <w:pPr>
        <w:pStyle w:val="BodyText2"/>
      </w:pPr>
      <w:r>
        <w:t>This is the process:</w:t>
      </w:r>
    </w:p>
    <w:p w14:paraId="4F9EB51E" w14:textId="54E1A859"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0A01D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CC7A8B2"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0A01D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330E28" w:rsidP="008B6883">
      <w:pPr>
        <w:pStyle w:val="BodyText2"/>
      </w:pPr>
      <w:hyperlink r:id="rId21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330E28" w:rsidP="008B6883">
      <w:pPr>
        <w:pStyle w:val="BodyText2"/>
      </w:pPr>
      <w:hyperlink r:id="rId214"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6" w:name="_Ref401910845"/>
      <w:r>
        <w:t>Using Python to Avro</w:t>
      </w:r>
      <w:bookmarkEnd w:id="56"/>
    </w:p>
    <w:p w14:paraId="0DC3B240" w14:textId="77777777" w:rsidR="00C8286F" w:rsidRDefault="00895242" w:rsidP="008B6883">
      <w:pPr>
        <w:pStyle w:val="BodyText2"/>
      </w:pPr>
      <w:r>
        <w:t>There is</w:t>
      </w:r>
      <w:r w:rsidR="002B5187">
        <w:t xml:space="preserve"> </w:t>
      </w:r>
      <w:hyperlink r:id="rId21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8"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2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7" w:name="_Ref401910915"/>
      <w:r>
        <w:t>Loading data into Hadoop</w:t>
      </w:r>
      <w:bookmarkEnd w:id="57"/>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449B608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0A01D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2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2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8" w:name="_Ref430078309"/>
      <w:r>
        <w:t>Into Hadoop</w:t>
      </w:r>
      <w:bookmarkEnd w:id="58"/>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9" w:name="_Ref335993294"/>
      <w:r>
        <w:t>Into ArcGIS</w:t>
      </w:r>
      <w:bookmarkEnd w:id="59"/>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54"/>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3668B9">
      <w:pPr>
        <w:pStyle w:val="ListBullet"/>
      </w:pPr>
      <w:r>
        <w:t>renamed mx to tx</w:t>
      </w:r>
    </w:p>
    <w:p w14:paraId="2966F1BD" w14:textId="77777777" w:rsidR="003C733A" w:rsidRDefault="003C733A" w:rsidP="003668B9">
      <w:pPr>
        <w:pStyle w:val="ListBullet"/>
      </w:pPr>
      <w:r>
        <w:t>renamed my to ty</w:t>
      </w:r>
    </w:p>
    <w:p w14:paraId="6D54A6B1" w14:textId="77777777" w:rsidR="003C733A" w:rsidRDefault="003C733A" w:rsidP="003668B9">
      <w:pPr>
        <w:pStyle w:val="ListBullet"/>
      </w:pPr>
      <w:r>
        <w:t>changed the data type of tx,ty to smallint</w:t>
      </w:r>
    </w:p>
    <w:p w14:paraId="638BB5A1" w14:textId="77777777" w:rsidR="003C733A" w:rsidRDefault="003C733A" w:rsidP="003668B9">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E7CC3C5"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0A01D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60" w:name="_Ref332966125"/>
      <w:r>
        <w:t>Importing the log file</w:t>
      </w:r>
      <w:bookmarkEnd w:id="60"/>
    </w:p>
    <w:p w14:paraId="2E6527C3" w14:textId="6C139B2B" w:rsidR="00006478" w:rsidRDefault="00C200AF" w:rsidP="008B6883">
      <w:pPr>
        <w:pStyle w:val="BodyText2"/>
      </w:pPr>
      <w:r>
        <w:t xml:space="preserve">From </w:t>
      </w:r>
      <w:r>
        <w:fldChar w:fldCharType="begin"/>
      </w:r>
      <w:r>
        <w:instrText xml:space="preserve"> REF _Ref332966170 \h </w:instrText>
      </w:r>
      <w:r>
        <w:fldChar w:fldCharType="separate"/>
      </w:r>
      <w:r w:rsidR="000A01D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61" w:name="_Ref333394603"/>
      <w:r>
        <w:t>Importing the intersection</w:t>
      </w:r>
      <w:bookmarkEnd w:id="61"/>
    </w:p>
    <w:p w14:paraId="00BC2F0A" w14:textId="0D5D9C93" w:rsidR="00C412F3" w:rsidRDefault="0067585A" w:rsidP="008B6883">
      <w:pPr>
        <w:pStyle w:val="BodyText2"/>
      </w:pPr>
      <w:r>
        <w:t>Importing from the PostGIS analysis (</w:t>
      </w:r>
      <w:r>
        <w:fldChar w:fldCharType="begin"/>
      </w:r>
      <w:r>
        <w:instrText xml:space="preserve"> REF _Ref325698498 \h </w:instrText>
      </w:r>
      <w:r>
        <w:fldChar w:fldCharType="separate"/>
      </w:r>
      <w:r w:rsidR="000A01D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64889F51"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0A01D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0A01D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62" w:name="_Ref326849613"/>
      <w:r>
        <w:t>Importing the Biofuels data into PostGIS</w:t>
      </w:r>
      <w:bookmarkEnd w:id="62"/>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00F65F7A" w:rsidR="004C3A86" w:rsidRDefault="00861703" w:rsidP="008B6883">
      <w:pPr>
        <w:pStyle w:val="BodyText2"/>
      </w:pPr>
      <w:r>
        <w:t>The analysis has been done (</w:t>
      </w:r>
      <w:r>
        <w:fldChar w:fldCharType="begin"/>
      </w:r>
      <w:r>
        <w:instrText xml:space="preserve"> REF _Ref327170130 \h </w:instrText>
      </w:r>
      <w:r>
        <w:fldChar w:fldCharType="separate"/>
      </w:r>
      <w:r w:rsidR="000A01D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5"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63" w:name="_Ref330907904"/>
      <w:r>
        <w:t>Importing the Country Species analysis into PostGIS</w:t>
      </w:r>
      <w:bookmarkEnd w:id="63"/>
    </w:p>
    <w:p w14:paraId="366DD93D" w14:textId="1E4D142B"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0A01D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54FE73E" w:rsidR="00B37D09" w:rsidRDefault="00C476E5" w:rsidP="000E5536">
      <w:pPr>
        <w:pStyle w:val="Heading1"/>
      </w:pPr>
      <w:r>
        <w:t>Database Architecture</w:t>
      </w:r>
      <w:bookmarkEnd w:id="22"/>
      <w:r w:rsidR="005518CC">
        <w:t xml:space="preserve"> and Schema</w:t>
      </w:r>
    </w:p>
    <w:p w14:paraId="70AB8A42" w14:textId="77777777" w:rsidR="00B37D09" w:rsidRDefault="00C476E5" w:rsidP="003B37F4">
      <w:pPr>
        <w:pStyle w:val="Heading2"/>
      </w:pPr>
      <w:bookmarkStart w:id="64" w:name="_Toc315774569"/>
      <w:r>
        <w:t>Options for data management</w:t>
      </w:r>
      <w:bookmarkEnd w:id="64"/>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6"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7"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8"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9"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5" w:name="_Toc315774574"/>
      <w:bookmarkStart w:id="66" w:name="_Toc315774570"/>
      <w:r>
        <w:t>PostGIS</w:t>
      </w:r>
      <w:bookmarkEnd w:id="65"/>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30"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7" w:name="_Toc315774580"/>
      <w:r>
        <w:t>Querying</w:t>
      </w:r>
      <w:bookmarkEnd w:id="67"/>
    </w:p>
    <w:p w14:paraId="5990BB29" w14:textId="77777777" w:rsidR="003C733A" w:rsidRDefault="003C733A" w:rsidP="007D2F52">
      <w:pPr>
        <w:pStyle w:val="Heading4"/>
      </w:pPr>
      <w:bookmarkStart w:id="68" w:name="_Toc315774581"/>
      <w:r>
        <w:t>Species</w:t>
      </w:r>
      <w:bookmarkEnd w:id="68"/>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31"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32"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9"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9"/>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3"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4"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5"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F5DC204" w:rsidR="00B37D09" w:rsidRDefault="00C476E5" w:rsidP="003B37F4">
      <w:pPr>
        <w:pStyle w:val="Heading2"/>
      </w:pPr>
      <w:r>
        <w:t>NoSQL Databases</w:t>
      </w:r>
      <w:bookmarkEnd w:id="66"/>
    </w:p>
    <w:p w14:paraId="25E59C31" w14:textId="77777777" w:rsidR="00B37D09" w:rsidRDefault="0042694C" w:rsidP="000E5536">
      <w:pPr>
        <w:pStyle w:val="BodyText"/>
      </w:pPr>
      <w:r>
        <w:t>Good background to multidimensional databases here:</w:t>
      </w:r>
    </w:p>
    <w:p w14:paraId="74A5D47F" w14:textId="77777777" w:rsidR="00B37D09" w:rsidRDefault="00330E28" w:rsidP="008B6883">
      <w:pPr>
        <w:pStyle w:val="BodyText2"/>
      </w:pPr>
      <w:hyperlink r:id="rId236"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7"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8"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330E28" w:rsidP="000E5536">
      <w:pPr>
        <w:pStyle w:val="BodyText"/>
      </w:pPr>
      <w:hyperlink r:id="rId239"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330E28" w:rsidP="000E5536">
      <w:pPr>
        <w:pStyle w:val="BodyText"/>
      </w:pPr>
      <w:hyperlink r:id="rId240"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330E28" w:rsidP="000E5536">
      <w:pPr>
        <w:pStyle w:val="BodyText"/>
      </w:pPr>
      <w:hyperlink r:id="rId241"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330E28" w:rsidP="008B6883">
      <w:pPr>
        <w:pStyle w:val="BodyText2"/>
      </w:pPr>
      <w:hyperlink r:id="rId242" w:history="1">
        <w:r w:rsidR="0042694C" w:rsidRPr="0077669C">
          <w:rPr>
            <w:rStyle w:val="Hyperlink"/>
          </w:rPr>
          <w:t>http://www.scidb.org/</w:t>
        </w:r>
      </w:hyperlink>
    </w:p>
    <w:p w14:paraId="4D521080" w14:textId="6D2577DC" w:rsidR="00B37D09" w:rsidRDefault="00C476E5" w:rsidP="0034374E">
      <w:pPr>
        <w:pStyle w:val="Heading3"/>
      </w:pPr>
      <w:bookmarkStart w:id="70" w:name="_Toc315774571"/>
      <w:r>
        <w:t>MapReduce</w:t>
      </w:r>
      <w:bookmarkEnd w:id="70"/>
    </w:p>
    <w:p w14:paraId="604FCED2" w14:textId="77777777" w:rsidR="00B37D09" w:rsidRDefault="00C476E5" w:rsidP="000E5536">
      <w:pPr>
        <w:pStyle w:val="BodyText"/>
      </w:pPr>
      <w:r>
        <w:t xml:space="preserve">Good intro here: </w:t>
      </w:r>
      <w:hyperlink r:id="rId243"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4"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5" w:history="1">
        <w:r w:rsidRPr="0077669C">
          <w:rPr>
            <w:rStyle w:val="Hyperlink"/>
          </w:rPr>
          <w:t>http://aws.amazon.com/elasticmapreduce/</w:t>
        </w:r>
      </w:hyperlink>
    </w:p>
    <w:p w14:paraId="5999A3B2" w14:textId="4DA1F0DE" w:rsidR="00B37D09" w:rsidRDefault="00C476E5" w:rsidP="0034374E">
      <w:pPr>
        <w:pStyle w:val="Heading3"/>
      </w:pPr>
      <w:bookmarkStart w:id="71" w:name="_Toc315774572"/>
      <w:r>
        <w:t>Performance</w:t>
      </w:r>
      <w:bookmarkEnd w:id="71"/>
    </w:p>
    <w:p w14:paraId="7629D69A" w14:textId="77777777" w:rsidR="00B37D09" w:rsidRDefault="00330E28" w:rsidP="008B6883">
      <w:pPr>
        <w:pStyle w:val="BodyText2"/>
      </w:pPr>
      <w:hyperlink r:id="rId246" w:history="1">
        <w:r w:rsidR="00C476E5" w:rsidRPr="0077669C">
          <w:rPr>
            <w:rStyle w:val="Hyperlink"/>
          </w:rPr>
          <w:t>http://sortbenchmark.org/</w:t>
        </w:r>
      </w:hyperlink>
    </w:p>
    <w:p w14:paraId="3E1AC436" w14:textId="05C088C4" w:rsidR="00B37D09" w:rsidRDefault="004520D3" w:rsidP="003B37F4">
      <w:pPr>
        <w:pStyle w:val="Heading2"/>
      </w:pPr>
      <w:bookmarkStart w:id="72" w:name="_Toc315774573"/>
      <w:r>
        <w:t>Rasdaman</w:t>
      </w:r>
      <w:bookmarkEnd w:id="72"/>
    </w:p>
    <w:p w14:paraId="23E6259C" w14:textId="77777777" w:rsidR="00B37D09" w:rsidRDefault="004520D3" w:rsidP="000E5536">
      <w:pPr>
        <w:pStyle w:val="BodyText"/>
      </w:pPr>
      <w:r>
        <w:t>Performance paper on Rasdaman:</w:t>
      </w:r>
    </w:p>
    <w:p w14:paraId="4F3D8AEB" w14:textId="77777777" w:rsidR="00B37D09" w:rsidRDefault="00330E28" w:rsidP="008B6883">
      <w:pPr>
        <w:pStyle w:val="BodyText2"/>
      </w:pPr>
      <w:hyperlink r:id="rId247"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73"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8"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330E28" w:rsidP="008B6883">
      <w:pPr>
        <w:pStyle w:val="BodyText2"/>
      </w:pPr>
      <w:hyperlink r:id="rId249"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3668B9">
      <w:pPr>
        <w:pStyle w:val="ListBullet"/>
      </w:pPr>
      <w:r>
        <w:t>REST service giving the RI for PAs for taxonomic groups</w:t>
      </w:r>
      <w:r w:rsidR="006F3511">
        <w:t xml:space="preserve"> (</w:t>
      </w:r>
      <w:hyperlink r:id="rId250" w:history="1">
        <w:r w:rsidR="006F3511">
          <w:rPr>
            <w:rStyle w:val="Hyperlink"/>
          </w:rPr>
          <w:t>http://h03-dev-vm7/cgi-bin/eSpecies/pa/pari/1078</w:t>
        </w:r>
      </w:hyperlink>
      <w:r w:rsidR="006F3511">
        <w:t>)</w:t>
      </w:r>
    </w:p>
    <w:p w14:paraId="58A620A8" w14:textId="77777777" w:rsidR="00B15E66" w:rsidRDefault="00B15E66" w:rsidP="003668B9">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0A359B98" w:rsidR="00E064F8" w:rsidRDefault="00E064F8" w:rsidP="008B6883">
      <w:pPr>
        <w:pStyle w:val="BodyText2"/>
      </w:pPr>
      <w:r>
        <w:t xml:space="preserve">Uses a set of queries in </w:t>
      </w:r>
      <w:hyperlink r:id="rId25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0A01DA">
        <w:t>Issues with dissolving features</w:t>
      </w:r>
      <w:r w:rsidR="00D24E6E">
        <w:fldChar w:fldCharType="end"/>
      </w:r>
      <w:r w:rsidR="00D24E6E">
        <w:t xml:space="preserve">), we use </w:t>
      </w:r>
      <w:hyperlink r:id="rId252"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485EFB5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0A01D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74" w:name="_Ref401756383"/>
      <w:r>
        <w:t xml:space="preserve">Calculating the </w:t>
      </w:r>
      <w:r w:rsidR="00137111">
        <w:t xml:space="preserve">total </w:t>
      </w:r>
      <w:r w:rsidR="00351B65">
        <w:t xml:space="preserve">species </w:t>
      </w:r>
      <w:r>
        <w:t>range areas</w:t>
      </w:r>
      <w:bookmarkEnd w:id="74"/>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48E31AE4"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0A01D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4" w:history="1">
        <w:r w:rsidRPr="008572C4">
          <w:rPr>
            <w:rStyle w:val="Hyperlink"/>
          </w:rPr>
          <w:t>Annex</w:t>
        </w:r>
      </w:hyperlink>
      <w:r>
        <w:t xml:space="preserve"> to this </w:t>
      </w:r>
      <w:hyperlink r:id="rId255" w:history="1">
        <w:r w:rsidRPr="008572C4">
          <w:rPr>
            <w:rStyle w:val="Hyperlink"/>
          </w:rPr>
          <w:t>paper</w:t>
        </w:r>
      </w:hyperlink>
      <w:r>
        <w:t xml:space="preserve">. </w:t>
      </w:r>
      <w:r w:rsidR="003C4137">
        <w:t xml:space="preserve">Implementing in </w:t>
      </w:r>
      <w:hyperlink r:id="rId256"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330E28"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7"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A098BC6"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0A01D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5" w:name="_Ref333232962"/>
      <w:r>
        <w:t>Species/WDPA analysis</w:t>
      </w:r>
      <w:bookmarkEnd w:id="75"/>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49118F0B"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0A01D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0E3ABFAA"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0A01D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9"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3668B9">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3668B9">
      <w:pPr>
        <w:pStyle w:val="ListBullet"/>
      </w:pPr>
      <w:r>
        <w:t>Species that have no protection</w:t>
      </w:r>
    </w:p>
    <w:p w14:paraId="7A6A6189" w14:textId="77777777" w:rsidR="007C69E5" w:rsidRPr="002D60EC" w:rsidRDefault="007C69E5" w:rsidP="003668B9">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330E28" w:rsidP="008B550B">
      <w:pPr>
        <w:pStyle w:val="sql"/>
      </w:pPr>
      <w:hyperlink r:id="rId26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330E28" w:rsidP="008B550B">
      <w:pPr>
        <w:pStyle w:val="sql"/>
      </w:pPr>
      <w:hyperlink r:id="rId26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6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1BF18E04" w:rsidR="00B37D09" w:rsidRDefault="00C476E5" w:rsidP="000E5536">
      <w:pPr>
        <w:pStyle w:val="Heading1"/>
      </w:pPr>
      <w:r>
        <w:t>Analysis</w:t>
      </w:r>
      <w:bookmarkEnd w:id="73"/>
    </w:p>
    <w:p w14:paraId="0B1062A4" w14:textId="77777777" w:rsidR="00E25E0B" w:rsidRDefault="00E25E0B" w:rsidP="003B37F4">
      <w:pPr>
        <w:pStyle w:val="Heading2"/>
      </w:pPr>
      <w:bookmarkStart w:id="76"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4" w:history="1">
        <w:r w:rsidRPr="009F54EC">
          <w:rPr>
            <w:rStyle w:val="Hyperlink"/>
          </w:rPr>
          <w:t>here</w:t>
        </w:r>
      </w:hyperlink>
      <w:r>
        <w:t>.</w:t>
      </w:r>
    </w:p>
    <w:p w14:paraId="6965A4B5" w14:textId="77777777" w:rsidR="00E25E0B" w:rsidRDefault="00E25E0B" w:rsidP="0034374E">
      <w:pPr>
        <w:pStyle w:val="Heading3"/>
      </w:pPr>
      <w:bookmarkStart w:id="77" w:name="_Ref327170130"/>
      <w:r>
        <w:t>Red List Analysis</w:t>
      </w:r>
      <w:bookmarkEnd w:id="77"/>
    </w:p>
    <w:p w14:paraId="7B6CAF3C" w14:textId="77777777" w:rsidR="00E25E0B" w:rsidRDefault="00E25E0B" w:rsidP="007D2F52">
      <w:pPr>
        <w:pStyle w:val="Heading4"/>
      </w:pPr>
      <w:r>
        <w:t>Data preparation</w:t>
      </w:r>
    </w:p>
    <w:p w14:paraId="138B77D4" w14:textId="77777777" w:rsidR="00E25E0B" w:rsidRDefault="00E25E0B" w:rsidP="003668B9">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3668B9">
      <w:pPr>
        <w:pStyle w:val="ListBullet"/>
      </w:pPr>
      <w:r>
        <w:t>Created a map doc using each of the fields</w:t>
      </w:r>
    </w:p>
    <w:p w14:paraId="2B0E4A7C" w14:textId="77777777" w:rsidR="00E25E0B" w:rsidRDefault="00E25E0B" w:rsidP="003668B9">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3668B9">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639CA763"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0A01D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5"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8" w:name="_Ref333585029"/>
      <w:r>
        <w:t>Filtering</w:t>
      </w:r>
      <w:r w:rsidR="000D3F32">
        <w:t xml:space="preserve"> species for non-marine</w:t>
      </w:r>
      <w:bookmarkEnd w:id="78"/>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6" w:history="1">
        <w:r w:rsidRPr="00762121">
          <w:rPr>
            <w:rStyle w:val="Hyperlink"/>
          </w:rPr>
          <w:t>here</w:t>
        </w:r>
      </w:hyperlink>
      <w:r>
        <w:t xml:space="preserve">.  We can use the Checklist Bank Web Service documented </w:t>
      </w:r>
      <w:hyperlink r:id="rId267" w:history="1">
        <w:r w:rsidRPr="00E650BA">
          <w:rPr>
            <w:rStyle w:val="Hyperlink"/>
          </w:rPr>
          <w:t>here</w:t>
        </w:r>
      </w:hyperlink>
      <w:r>
        <w:t xml:space="preserve"> to search for Deliphinus:</w:t>
      </w:r>
    </w:p>
    <w:p w14:paraId="104B83E2" w14:textId="77777777" w:rsidR="00E25E0B" w:rsidRDefault="00330E28" w:rsidP="008B6883">
      <w:pPr>
        <w:pStyle w:val="BodyText2"/>
      </w:pPr>
      <w:hyperlink r:id="rId268"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330E28" w:rsidP="008B6883">
      <w:pPr>
        <w:pStyle w:val="BodyText2"/>
      </w:pPr>
      <w:hyperlink r:id="rId269"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7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9" w:name="_Ref329153734"/>
      <w:r>
        <w:t>Filter non-marine species by Biofuel grids</w:t>
      </w:r>
      <w:bookmarkEnd w:id="79"/>
    </w:p>
    <w:p w14:paraId="2300FF13" w14:textId="3FEBA8BD"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0A01D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7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51DE338A"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0A01D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3145134B"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0A01D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32B7BB23"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0A01D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80" w:name="_Ref329240822"/>
      <w:r>
        <w:t xml:space="preserve">Validation of </w:t>
      </w:r>
      <w:r w:rsidR="008236E8">
        <w:t>Tabulate Area tool</w:t>
      </w:r>
      <w:bookmarkEnd w:id="80"/>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35A8F3" w14:textId="0106783C" w:rsidR="008804F8" w:rsidRDefault="008804F8"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w:t>
      </w:r>
      <w:r w:rsidR="00631F70">
        <w:rPr>
          <w:noProof/>
        </w:rPr>
        <w:fldChar w:fldCharType="end"/>
      </w:r>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7" w:history="1">
        <w:r w:rsidRPr="00C0647A">
          <w:rPr>
            <w:rStyle w:val="Hyperlink"/>
          </w:rPr>
          <w:t>Malayan Leaf Nosed</w:t>
        </w:r>
      </w:hyperlink>
      <w:r>
        <w:t xml:space="preserve"> </w:t>
      </w:r>
      <w:r w:rsidR="00F47928">
        <w:t xml:space="preserve">bat only has 20% natural range and the </w:t>
      </w:r>
      <w:hyperlink r:id="rId278"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lastRenderedPageBreak/>
        <w:t>Intersect the grid data with the country data to create a spatial dataset</w:t>
      </w:r>
    </w:p>
    <w:p w14:paraId="55BF7120" w14:textId="77777777" w:rsidR="000A01DA"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0A01DA">
        <w:t>Geographic area</w:t>
      </w:r>
    </w:p>
    <w:p w14:paraId="2C63AF9E" w14:textId="77777777" w:rsidR="000A01DA" w:rsidRDefault="000A01D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075515D2" w14:textId="77777777" w:rsidR="000A01DA" w:rsidRPr="00A94626" w:rsidRDefault="000A01DA" w:rsidP="008B6883">
      <w:pPr>
        <w:pStyle w:val="BodyText2"/>
      </w:pPr>
      <w:r>
        <w:rPr>
          <w:noProof/>
          <w:lang w:bidi="ar-SA"/>
        </w:rPr>
        <w:drawing>
          <wp:inline distT="0" distB="0" distL="0" distR="0" wp14:anchorId="464DC838" wp14:editId="3106EAD4">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D5D516" w14:textId="716BA2BA" w:rsidR="00E25E0B" w:rsidRPr="00FF4891" w:rsidRDefault="000A01D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81"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t>
      </w:r>
      <w:r w:rsidR="001F5A0F">
        <w:lastRenderedPageBreak/>
        <w:t xml:space="preserve">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1893C7" w14:textId="77777777" w:rsidR="00E77451" w:rsidRDefault="00E77451" w:rsidP="00E77451">
      <w:pPr>
        <w:pStyle w:val="Heading2"/>
      </w:pPr>
      <w:r>
        <w:t>CBD</w:t>
      </w:r>
    </w:p>
    <w:p w14:paraId="42EA16A7" w14:textId="77777777" w:rsidR="00E77451" w:rsidRDefault="00E77451" w:rsidP="00E77451">
      <w:pPr>
        <w:pStyle w:val="Heading3"/>
      </w:pPr>
      <w:r>
        <w:t>Target 11</w:t>
      </w:r>
    </w:p>
    <w:p w14:paraId="2973EAF2" w14:textId="77777777" w:rsidR="00E77451" w:rsidRDefault="00E77451" w:rsidP="00E77451">
      <w:pPr>
        <w:pStyle w:val="Heading4"/>
      </w:pPr>
      <w:r>
        <w:t>Coverage Statistics</w:t>
      </w:r>
    </w:p>
    <w:p w14:paraId="1FB7F85D" w14:textId="77777777" w:rsidR="00FB4D95" w:rsidRDefault="00FB4D95" w:rsidP="00FB4D95">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280" w:history="1">
        <w:r w:rsidRPr="00325015">
          <w:rPr>
            <w:rStyle w:val="Hyperlink"/>
          </w:rPr>
          <w:t>\\BECKINSALE\export\WDPA_June_2016_FLAT</w:t>
        </w:r>
      </w:hyperlink>
      <w:r>
        <w:t>. This is Santiagos description of the process:</w:t>
      </w:r>
    </w:p>
    <w:p w14:paraId="6FBFC8BF" w14:textId="77777777" w:rsidR="00FB4D95" w:rsidRDefault="00FB4D95" w:rsidP="00FB4D95">
      <w:pPr>
        <w:pStyle w:val="ListBullet2"/>
      </w:pPr>
      <w:r>
        <w:t xml:space="preserve">The public version of the </w:t>
      </w:r>
      <w:r w:rsidRPr="0019117D">
        <w:t>World Database on Protected Areas (WDPA)</w:t>
      </w:r>
      <w:r>
        <w:t xml:space="preserve"> for June 2016 was downloaded as a file geodatabase from Protected Planet (</w:t>
      </w:r>
      <w:hyperlink r:id="rId281" w:history="1">
        <w:r w:rsidRPr="001C11D2">
          <w:rPr>
            <w:rStyle w:val="Hyperlink"/>
          </w:rPr>
          <w:t>http://www.protectedplanet.net/</w:t>
        </w:r>
      </w:hyperlink>
      <w:r>
        <w:t>).</w:t>
      </w:r>
    </w:p>
    <w:p w14:paraId="2B8533BC" w14:textId="77777777" w:rsidR="00FB4D95" w:rsidRDefault="00FB4D95" w:rsidP="00FB4D95">
      <w:pPr>
        <w:pStyle w:val="ListBullet2"/>
      </w:pPr>
      <w:r>
        <w:t>All the processing described next was done using ArcGIS 10.3.1.</w:t>
      </w:r>
    </w:p>
    <w:p w14:paraId="301E7FF3" w14:textId="77777777" w:rsidR="00FB4D95" w:rsidRDefault="00FB4D95" w:rsidP="00FB4D95">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1D1F6027" w14:textId="77777777" w:rsidR="00FB4D95" w:rsidRDefault="00FB4D95" w:rsidP="00FB4D95">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57B86799" w14:textId="77777777" w:rsidR="00FB4D95" w:rsidRDefault="00FB4D95" w:rsidP="00FB4D95">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586B3198" w14:textId="77777777" w:rsidR="00FB4D95" w:rsidRPr="0019117D" w:rsidRDefault="00FB4D95" w:rsidP="00FB4D95">
      <w:pPr>
        <w:pStyle w:val="ListBullet2"/>
      </w:pPr>
      <w:r>
        <w:t>The final flat layer was compared against the original non-flat WDPA June 2016 downloaded from Protected Planet and against itself to check that no protected areas were omitted or duplicated in the final flat layer.</w:t>
      </w:r>
    </w:p>
    <w:p w14:paraId="235A8C55" w14:textId="77777777" w:rsidR="00FB4D95" w:rsidRDefault="00FB4D95" w:rsidP="00FB4D95">
      <w:pPr>
        <w:pStyle w:val="BodyText2"/>
      </w:pPr>
      <w:r>
        <w:t>I created a topology to check that there are no overlapping features – started at 09:45 on 31/8/16. Finished in 1 hour – only tiny issues of overlapping features in Sri Lanka.</w:t>
      </w:r>
    </w:p>
    <w:p w14:paraId="63C652DF" w14:textId="77777777" w:rsidR="00FB4D95" w:rsidRDefault="00FB4D95" w:rsidP="00FB4D95">
      <w:pPr>
        <w:pStyle w:val="BodyText2"/>
      </w:pPr>
      <w:r>
        <w:t>There are some issues with using this dissolved layer in the analysis:</w:t>
      </w:r>
    </w:p>
    <w:p w14:paraId="4A66257B" w14:textId="77777777" w:rsidR="00FB4D95" w:rsidRDefault="00FB4D95" w:rsidP="00FB4D95">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4BB8ABCF" w14:textId="77777777" w:rsidR="00FB4D95" w:rsidRDefault="00FB4D95" w:rsidP="00FB4D95">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06A41306" w14:textId="77777777" w:rsidR="00FB4D95" w:rsidRPr="00EF594B" w:rsidRDefault="00FB4D95" w:rsidP="00FB4D95">
      <w:pPr>
        <w:pStyle w:val="BodyText2"/>
      </w:pPr>
      <w:r>
        <w:t>But will run anyway.  Results here ‘</w:t>
      </w:r>
      <w:r w:rsidRPr="00AA7AEE">
        <w:t>E:\cottaan\My Documents\ArcGIS</w:t>
      </w:r>
      <w:r>
        <w:t>\</w:t>
      </w:r>
      <w:r w:rsidRPr="00AA7AEE">
        <w:t>ris_pa_coverage.mxd</w:t>
      </w:r>
      <w:r>
        <w:t>’.</w:t>
      </w:r>
    </w:p>
    <w:p w14:paraId="13EFD633" w14:textId="400ECBA0" w:rsidR="00FB4D95" w:rsidRDefault="00FB4D95" w:rsidP="00FB4D95">
      <w:pPr>
        <w:pStyle w:val="Heading5"/>
      </w:pPr>
      <w:r>
        <w:lastRenderedPageBreak/>
        <w:t>March 2018</w:t>
      </w:r>
    </w:p>
    <w:p w14:paraId="5F091D6E" w14:textId="494C6C9E" w:rsidR="00E77451" w:rsidRDefault="00E77451" w:rsidP="00E77451">
      <w:pPr>
        <w:pStyle w:val="BodyText2"/>
      </w:pPr>
      <w:r>
        <w:t>I have produced the marine and terrestrial coverage statistics from the March 2018 WDPA data using GP tools. I will now create the CBD11 global indicator which shows number of countries meeting the 17% and 10% targets over time.</w:t>
      </w:r>
    </w:p>
    <w:p w14:paraId="7C69BDC0" w14:textId="15F2DA92" w:rsidR="0062015B" w:rsidRDefault="00E77451" w:rsidP="00E77451">
      <w:pPr>
        <w:pStyle w:val="BodyText2"/>
      </w:pPr>
      <w:r>
        <w:t xml:space="preserve">Imported the coverage statistics into Access to be able to get a % coverage stat for every country for every year. Created a set of queries in </w:t>
      </w:r>
      <w:r w:rsidRPr="003A0BF7">
        <w:t>E:\cottaan\Documents</w:t>
      </w:r>
      <w:r>
        <w:t>\</w:t>
      </w:r>
      <w:r w:rsidRPr="003A0BF7">
        <w:t>Database1.accdb</w:t>
      </w:r>
      <w:r>
        <w:t xml:space="preserve"> prefixed with cbd11_0* to create a table with a country ISO3 code and a year when it met the 17% target for coverage. Imported into my cloud9 db. Same for marine.</w:t>
      </w:r>
      <w:r w:rsidR="0062015B">
        <w:t xml:space="preserve"> The marine figures that I have calculated are correct and the official CBD ones are wrong as they don’t intersect the country boundaries, e.g. for Columbia they have a total marine protected area of 76,222Km</w:t>
      </w:r>
      <w:r w:rsidR="0062015B">
        <w:rPr>
          <w:vertAlign w:val="superscript"/>
        </w:rPr>
        <w:t>2</w:t>
      </w:r>
      <w:r w:rsidR="0062015B">
        <w:t xml:space="preserve"> whereas I have 46,167Km</w:t>
      </w:r>
      <w:r w:rsidR="0062015B">
        <w:rPr>
          <w:vertAlign w:val="superscript"/>
        </w:rPr>
        <w:t>2</w:t>
      </w:r>
      <w:r w:rsidR="0062015B">
        <w:t>. See below (EEZ boundary in grey):</w:t>
      </w:r>
    </w:p>
    <w:p w14:paraId="7BBAE4CA" w14:textId="5E856FA7" w:rsidR="00E77451" w:rsidRPr="0023602B" w:rsidRDefault="0062015B" w:rsidP="00E77451">
      <w:pPr>
        <w:pStyle w:val="BodyText2"/>
      </w:pPr>
      <w:r>
        <w:rPr>
          <w:noProof/>
          <w:lang w:bidi="ar-SA"/>
        </w:rPr>
        <w:drawing>
          <wp:inline distT="0" distB="0" distL="0" distR="0" wp14:anchorId="106A66EF" wp14:editId="78236F0C">
            <wp:extent cx="1528549" cy="1528549"/>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cbd11_columbia_mine.png"/>
                    <pic:cNvPicPr/>
                  </pic:nvPicPr>
                  <pic:blipFill>
                    <a:blip r:embed="rId282">
                      <a:extLst>
                        <a:ext uri="{28A0092B-C50C-407E-A947-70E740481C1C}">
                          <a14:useLocalDpi xmlns:a14="http://schemas.microsoft.com/office/drawing/2010/main" val="0"/>
                        </a:ext>
                      </a:extLst>
                    </a:blip>
                    <a:stretch>
                      <a:fillRect/>
                    </a:stretch>
                  </pic:blipFill>
                  <pic:spPr>
                    <a:xfrm>
                      <a:off x="0" y="0"/>
                      <a:ext cx="1531435" cy="1531435"/>
                    </a:xfrm>
                    <a:prstGeom prst="rect">
                      <a:avLst/>
                    </a:prstGeom>
                  </pic:spPr>
                </pic:pic>
              </a:graphicData>
            </a:graphic>
          </wp:inline>
        </w:drawing>
      </w:r>
      <w:r>
        <w:t xml:space="preserve"> </w:t>
      </w:r>
      <w:r w:rsidR="00C32C7B">
        <w:rPr>
          <w:noProof/>
          <w:lang w:bidi="ar-SA"/>
        </w:rPr>
        <w:drawing>
          <wp:inline distT="0" distB="0" distL="0" distR="0" wp14:anchorId="26F1FF93" wp14:editId="1717EE96">
            <wp:extent cx="1514901" cy="1514901"/>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529348" cy="1529348"/>
                    </a:xfrm>
                    <a:prstGeom prst="rect">
                      <a:avLst/>
                    </a:prstGeom>
                    <a:noFill/>
                    <a:ln>
                      <a:noFill/>
                    </a:ln>
                  </pic:spPr>
                </pic:pic>
              </a:graphicData>
            </a:graphic>
          </wp:inline>
        </w:drawing>
      </w:r>
    </w:p>
    <w:p w14:paraId="03CDC7EB" w14:textId="77777777" w:rsidR="00E25E0B" w:rsidRDefault="00E25E0B" w:rsidP="003B37F4">
      <w:pPr>
        <w:pStyle w:val="Heading2"/>
      </w:pPr>
      <w:r>
        <w:t xml:space="preserve">Country </w:t>
      </w:r>
      <w:bookmarkEnd w:id="81"/>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84"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330E28" w:rsidP="00DD4343">
            <w:pPr>
              <w:pStyle w:val="Tiny"/>
            </w:pPr>
            <w:hyperlink r:id="rId285" w:history="1">
              <w:r w:rsidR="00471D41" w:rsidRPr="00D03753">
                <w:rPr>
                  <w:rStyle w:val="Hyperlink"/>
                </w:rPr>
                <w:t>here</w:t>
              </w:r>
            </w:hyperlink>
          </w:p>
        </w:tc>
        <w:tc>
          <w:tcPr>
            <w:tcW w:w="1260" w:type="dxa"/>
          </w:tcPr>
          <w:p w14:paraId="5200FA63" w14:textId="77777777" w:rsidR="00471D41" w:rsidRDefault="00330E28" w:rsidP="00DD4343">
            <w:pPr>
              <w:pStyle w:val="Tiny"/>
            </w:pPr>
            <w:hyperlink r:id="rId286"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330E28" w:rsidP="00DD4343">
            <w:pPr>
              <w:pStyle w:val="Tiny"/>
            </w:pPr>
            <w:hyperlink r:id="rId287" w:history="1">
              <w:r w:rsidR="00471D41" w:rsidRPr="00D03753">
                <w:rPr>
                  <w:rStyle w:val="Hyperlink"/>
                </w:rPr>
                <w:t>here</w:t>
              </w:r>
            </w:hyperlink>
          </w:p>
        </w:tc>
        <w:tc>
          <w:tcPr>
            <w:tcW w:w="1260" w:type="dxa"/>
          </w:tcPr>
          <w:p w14:paraId="55F1A169" w14:textId="77777777" w:rsidR="00471D41" w:rsidRDefault="00330E28" w:rsidP="00DD4343">
            <w:pPr>
              <w:pStyle w:val="Tiny"/>
            </w:pPr>
            <w:hyperlink r:id="rId288"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330E28" w:rsidP="00DD4343">
            <w:pPr>
              <w:pStyle w:val="Tiny"/>
            </w:pPr>
            <w:hyperlink r:id="rId289" w:history="1">
              <w:r w:rsidR="00471D41" w:rsidRPr="00D03753">
                <w:rPr>
                  <w:rStyle w:val="Hyperlink"/>
                </w:rPr>
                <w:t>here</w:t>
              </w:r>
            </w:hyperlink>
          </w:p>
        </w:tc>
        <w:tc>
          <w:tcPr>
            <w:tcW w:w="1260" w:type="dxa"/>
          </w:tcPr>
          <w:p w14:paraId="4C6AE7A5" w14:textId="77777777" w:rsidR="00471D41" w:rsidRPr="00AB68ED" w:rsidRDefault="00330E28" w:rsidP="00DD4343">
            <w:pPr>
              <w:pStyle w:val="Tiny"/>
            </w:pPr>
            <w:hyperlink r:id="rId290"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330E28" w:rsidP="00DD4343">
            <w:pPr>
              <w:pStyle w:val="Tiny"/>
            </w:pPr>
            <w:hyperlink r:id="rId291" w:history="1">
              <w:r w:rsidR="00471D41" w:rsidRPr="001F5986">
                <w:rPr>
                  <w:rStyle w:val="Hyperlink"/>
                </w:rPr>
                <w:t>here</w:t>
              </w:r>
            </w:hyperlink>
          </w:p>
        </w:tc>
        <w:tc>
          <w:tcPr>
            <w:tcW w:w="1260" w:type="dxa"/>
          </w:tcPr>
          <w:p w14:paraId="213552C8" w14:textId="77777777" w:rsidR="00471D41" w:rsidRDefault="00330E28" w:rsidP="00DD4343">
            <w:pPr>
              <w:pStyle w:val="Tiny"/>
            </w:pPr>
            <w:hyperlink r:id="rId292"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330E28" w:rsidP="00DD4343">
            <w:pPr>
              <w:pStyle w:val="Tiny"/>
            </w:pPr>
            <w:hyperlink r:id="rId293" w:history="1">
              <w:r w:rsidR="00471D41" w:rsidRPr="00120B3E">
                <w:rPr>
                  <w:rStyle w:val="Hyperlink"/>
                </w:rPr>
                <w:t>here</w:t>
              </w:r>
            </w:hyperlink>
          </w:p>
        </w:tc>
        <w:tc>
          <w:tcPr>
            <w:tcW w:w="1260" w:type="dxa"/>
          </w:tcPr>
          <w:p w14:paraId="2DB5EF5F" w14:textId="77777777" w:rsidR="00471D41" w:rsidRDefault="00330E28" w:rsidP="00DD4343">
            <w:pPr>
              <w:pStyle w:val="Tiny"/>
            </w:pPr>
            <w:hyperlink r:id="rId294"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lastRenderedPageBreak/>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330E28" w:rsidP="00DD4343">
            <w:pPr>
              <w:pStyle w:val="Tiny"/>
            </w:pPr>
            <w:hyperlink r:id="rId295" w:history="1">
              <w:r w:rsidR="00471D41" w:rsidRPr="00F52BA7">
                <w:rPr>
                  <w:rStyle w:val="Hyperlink"/>
                </w:rPr>
                <w:t>here</w:t>
              </w:r>
            </w:hyperlink>
          </w:p>
        </w:tc>
        <w:tc>
          <w:tcPr>
            <w:tcW w:w="1260" w:type="dxa"/>
          </w:tcPr>
          <w:p w14:paraId="0651EDEC" w14:textId="77777777" w:rsidR="00471D41" w:rsidRDefault="00330E28" w:rsidP="00DD4343">
            <w:pPr>
              <w:pStyle w:val="Tiny"/>
            </w:pPr>
            <w:hyperlink r:id="rId296"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330E28" w:rsidP="00DD4343">
            <w:pPr>
              <w:pStyle w:val="Tiny"/>
            </w:pPr>
            <w:hyperlink r:id="rId297" w:history="1">
              <w:r w:rsidR="00471D41" w:rsidRPr="00D3378A">
                <w:rPr>
                  <w:rStyle w:val="Hyperlink"/>
                </w:rPr>
                <w:t>here</w:t>
              </w:r>
            </w:hyperlink>
          </w:p>
        </w:tc>
        <w:tc>
          <w:tcPr>
            <w:tcW w:w="1260" w:type="dxa"/>
          </w:tcPr>
          <w:p w14:paraId="76C31D24" w14:textId="77777777" w:rsidR="00471D41" w:rsidRDefault="00330E28" w:rsidP="00DD4343">
            <w:pPr>
              <w:pStyle w:val="Tiny"/>
            </w:pPr>
            <w:hyperlink r:id="rId298"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3668B9">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3668B9">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9"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300" w:history="1">
        <w:r w:rsidRPr="002064F2">
          <w:rPr>
            <w:rStyle w:val="Hyperlink"/>
          </w:rPr>
          <w:t>WebMercator</w:t>
        </w:r>
      </w:hyperlink>
      <w:r>
        <w:t xml:space="preserve"> and </w:t>
      </w:r>
      <w:hyperlink r:id="rId301"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302" w:history="1">
        <w:r w:rsidRPr="006E50A0">
          <w:rPr>
            <w:rStyle w:val="Hyperlink"/>
          </w:rPr>
          <w:t>WebMercator</w:t>
        </w:r>
      </w:hyperlink>
      <w:r>
        <w:t xml:space="preserve"> but are reversed in the </w:t>
      </w:r>
      <w:hyperlink r:id="rId303" w:history="1">
        <w:r w:rsidRPr="006E50A0">
          <w:rPr>
            <w:rStyle w:val="Hyperlink"/>
          </w:rPr>
          <w:t>WGS84</w:t>
        </w:r>
      </w:hyperlink>
      <w:r>
        <w:t xml:space="preserve"> srs.</w:t>
      </w:r>
    </w:p>
    <w:p w14:paraId="6429A08C" w14:textId="2BC6309C" w:rsidR="00E25E0B" w:rsidRDefault="00E25E0B" w:rsidP="008B6883">
      <w:pPr>
        <w:pStyle w:val="BodyText2"/>
      </w:pPr>
      <w:r>
        <w:t xml:space="preserve">If you specify wfs version 1.0.0 in the WFS </w:t>
      </w:r>
      <w:hyperlink r:id="rId304"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0A01D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3668B9">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305" w:history="1">
        <w:r w:rsidRPr="00D75BE8">
          <w:rPr>
            <w:rStyle w:val="Hyperlink"/>
          </w:rPr>
          <w:t>here</w:t>
        </w:r>
      </w:hyperlink>
      <w:r>
        <w:t xml:space="preserve"> for the GML formats that geomfromgml supports.</w:t>
      </w:r>
    </w:p>
    <w:p w14:paraId="38E7D8FE" w14:textId="77777777" w:rsidR="00E25E0B" w:rsidRDefault="00E25E0B" w:rsidP="003668B9">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lastRenderedPageBreak/>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82" w:name="_Ref330799427"/>
      <w:r>
        <w:t>Attempt 1</w:t>
      </w:r>
      <w:bookmarkEnd w:id="82"/>
    </w:p>
    <w:p w14:paraId="7DE9877E" w14:textId="5FC0C720" w:rsidR="0026003A" w:rsidRDefault="007225E6" w:rsidP="008B6883">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0A01D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0ACB84EE"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0A01D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306"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0A01DA">
        <w:t xml:space="preserve">Changing the </w:t>
      </w:r>
      <w:r w:rsidR="000A01D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7" w:history="1">
        <w:r w:rsidR="00E92F74" w:rsidRPr="00E92F74">
          <w:rPr>
            <w:rStyle w:val="Hyperlink"/>
          </w:rPr>
          <w:t>REST</w:t>
        </w:r>
      </w:hyperlink>
      <w:r w:rsidR="00E92F74">
        <w:t xml:space="preserve"> but not in </w:t>
      </w:r>
      <w:hyperlink r:id="rId308"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330E28" w:rsidP="008B6883">
      <w:pPr>
        <w:pStyle w:val="BodyText2"/>
      </w:pPr>
      <w:hyperlink r:id="rId309"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 xml:space="preserve">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w:t>
      </w:r>
      <w:r w:rsidRPr="003F1EB0">
        <w:lastRenderedPageBreak/>
        <w:t>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10"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3668B9">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11"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w:t>
      </w:r>
      <w:r w:rsidR="00CF13A5">
        <w:lastRenderedPageBreak/>
        <w:t>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488B9958"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0A01DA">
        <w:t>Using OWSLib</w:t>
      </w:r>
      <w:r w:rsidR="00821064">
        <w:fldChar w:fldCharType="end"/>
      </w:r>
      <w:r w:rsidR="00821064">
        <w:t>).</w:t>
      </w:r>
    </w:p>
    <w:p w14:paraId="15B03043" w14:textId="77777777" w:rsidR="00E77451" w:rsidRDefault="00E77451" w:rsidP="00E77451">
      <w:pPr>
        <w:pStyle w:val="Heading2"/>
      </w:pPr>
      <w:r>
        <w:t>Framework for Nature Conservation in the Pacific</w:t>
      </w:r>
    </w:p>
    <w:p w14:paraId="3AF6167F" w14:textId="04FE0250" w:rsidR="00E77451" w:rsidRDefault="00E77451" w:rsidP="00E77451">
      <w:pPr>
        <w:pStyle w:val="Heading3"/>
      </w:pPr>
      <w:r>
        <w:t xml:space="preserve">Intact Forest Landscapes </w:t>
      </w:r>
    </w:p>
    <w:p w14:paraId="5251E359" w14:textId="78718B5C" w:rsidR="00E77451" w:rsidRDefault="00E77451" w:rsidP="00E77451">
      <w:pPr>
        <w:pStyle w:val="BodyText2"/>
      </w:pPr>
      <w:r>
        <w:t xml:space="preserve">See </w:t>
      </w:r>
      <w:hyperlink w:anchor="_Intact_Forest_Landscapes_1" w:history="1">
        <w:r w:rsidRPr="00E77451">
          <w:rPr>
            <w:rStyle w:val="Hyperlink"/>
          </w:rPr>
          <w:t>Intact Forest Landscapes</w:t>
        </w:r>
      </w:hyperlink>
      <w:r>
        <w:t xml:space="preserve"> for preprocessing. GEE project is in 'users/acottam/default/Land Cover Change/Global Forest Watch Analysses'. This gets the history of deforestation in IFL by country. Importing data to Access via </w:t>
      </w:r>
      <w:hyperlink r:id="rId312" w:history="1">
        <w:r w:rsidRPr="00E77451">
          <w:rPr>
            <w:rStyle w:val="Hyperlink"/>
          </w:rPr>
          <w:t>FME</w:t>
        </w:r>
      </w:hyperlink>
      <w:r>
        <w:t xml:space="preserve">. </w:t>
      </w:r>
    </w:p>
    <w:p w14:paraId="36FC2E40" w14:textId="436A7011" w:rsidR="00E51509" w:rsidRDefault="00E51509" w:rsidP="00E77451">
      <w:pPr>
        <w:pStyle w:val="BodyText2"/>
      </w:pPr>
      <w:r>
        <w:t>Created table in C9 db-</w:t>
      </w:r>
      <w:r w:rsidR="00E74DE1">
        <w:t>server workspace and importing data from '</w:t>
      </w:r>
      <w:r w:rsidR="00E74DE1" w:rsidRPr="00E74DE1">
        <w:t>E:\cottaan\Documents</w:t>
      </w:r>
      <w:r w:rsidR="00E74DE1">
        <w:t>\</w:t>
      </w:r>
      <w:r w:rsidR="00E74DE1" w:rsidRPr="00E74DE1">
        <w:t>Database1.accdb</w:t>
      </w:r>
      <w:r w:rsidR="00E74DE1">
        <w:t xml:space="preserve">\ table: </w:t>
      </w:r>
      <w:r w:rsidR="00E74DE1" w:rsidRPr="00E74DE1">
        <w:t>ifl_gfw_by_ifl_id</w:t>
      </w:r>
      <w:r w:rsidR="00E74DE1">
        <w:t>.</w:t>
      </w:r>
    </w:p>
    <w:p w14:paraId="69359D3B" w14:textId="58B46C7D" w:rsidR="00E51509" w:rsidRDefault="00E51509" w:rsidP="00E51509">
      <w:pPr>
        <w:pStyle w:val="sql"/>
      </w:pPr>
      <w:r w:rsidRPr="00E51509">
        <w:t>CREATE TABLE ifl_gfw_analysis (region text,iso3 text, ifl_id text,"2001" double precision,"2002" double precision,"2003" double precision,"2004" double precision,"2005" double precision,"2006" double precision,"2007" double precision,"2008" double precision,"2009" double precision,"2010" double precision,"2011" double precision,"2012" double precision,"2013" double precision,"2014" double precision,"2015" double precision,"2016" double precision)</w:t>
      </w:r>
      <w:r>
        <w:t>;</w:t>
      </w:r>
    </w:p>
    <w:p w14:paraId="541ADF5A" w14:textId="65460C41" w:rsidR="00E74DE1" w:rsidRDefault="00E74DE1" w:rsidP="00E74DE1">
      <w:pPr>
        <w:pStyle w:val="BodyText2"/>
      </w:pPr>
      <w:r>
        <w:t>Creating the REST services:</w:t>
      </w:r>
    </w:p>
    <w:p w14:paraId="4B5108BB" w14:textId="360CEF7A" w:rsidR="00FC2B7B" w:rsidRDefault="00FC2B7B" w:rsidP="00E74DE1">
      <w:pPr>
        <w:pStyle w:val="BodyText2"/>
      </w:pPr>
      <w:r>
        <w:t>Countries logging &gt;1 Ha each year:</w:t>
      </w:r>
    </w:p>
    <w:p w14:paraId="47C3CDC9" w14:textId="530A4BEE" w:rsidR="00C83D74" w:rsidRDefault="00C83D74" w:rsidP="00C83D74">
      <w:pPr>
        <w:pStyle w:val="sql"/>
      </w:pPr>
      <w:r w:rsidRPr="00C83D74">
        <w:t>CREATE TABLE ifl_gfw_analysis_by_country AS SELECT region, iso3,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FROM ifl_gfw_analysis GROUP BY 1,2 ORDER BY 1,2;</w:t>
      </w:r>
    </w:p>
    <w:p w14:paraId="4ABAC4FE" w14:textId="684C0760" w:rsidR="00C407F5" w:rsidRDefault="00C407F5" w:rsidP="00C407F5">
      <w:pPr>
        <w:pStyle w:val="BodyText2"/>
      </w:pPr>
      <w:r>
        <w:t>Regional summary:</w:t>
      </w:r>
    </w:p>
    <w:p w14:paraId="63DDCD18" w14:textId="3CCE1009" w:rsidR="00C407F5" w:rsidRDefault="00C407F5" w:rsidP="00AF5496">
      <w:pPr>
        <w:pStyle w:val="sql"/>
      </w:pPr>
      <w:r w:rsidRPr="00C407F5">
        <w:t>SELECT region, sum("2001") "2001", sum("2002")"2002", sum("2003")"2003", sum("2004")"2004", sum("2005")"2005", sum("2006")"2006", sum("2007")"2007", sum("2008")"2008", sum("2009")"2009", sum("2010")"2010", sum("2011")"2011", sum("2012")"2012", sum("2013")"2013", sum("2014")"2014", sum("2015")"2015", sum("2016")"2016" FROM ifl_gfw_analysis_by_country GROUP BY 1;</w:t>
      </w:r>
    </w:p>
    <w:p w14:paraId="484A0DAC" w14:textId="377F5046" w:rsidR="00441553" w:rsidRDefault="00441553" w:rsidP="00441553">
      <w:pPr>
        <w:pStyle w:val="BodyText2"/>
      </w:pPr>
      <w:r>
        <w:t>Intact forest areas logged &gt;1 Ha each year:</w:t>
      </w:r>
    </w:p>
    <w:p w14:paraId="16054358" w14:textId="71A2993B" w:rsidR="00441553" w:rsidRDefault="00441553" w:rsidP="00AF5496">
      <w:pPr>
        <w:pStyle w:val="sql"/>
      </w:pPr>
      <w:r>
        <w:lastRenderedPageBreak/>
        <w:t>CREATE TABLE ifl_gfw</w:t>
      </w:r>
      <w:r w:rsidRPr="00441553">
        <w:t>_analysis_by_ifl AS SELECT iso3, ifl_id,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 FROM ifl_gfw_analysis GROUP BY 1,2 ORDER BY 1,2;</w:t>
      </w:r>
    </w:p>
    <w:p w14:paraId="48E28FF4" w14:textId="111B8BA2" w:rsidR="00441553" w:rsidRDefault="00441553" w:rsidP="00441553">
      <w:pPr>
        <w:pStyle w:val="BodyText2"/>
      </w:pPr>
      <w:r>
        <w:t>Country summary:</w:t>
      </w:r>
    </w:p>
    <w:p w14:paraId="68C887C9" w14:textId="38FCD3E3" w:rsidR="00441553" w:rsidRPr="00E77451" w:rsidRDefault="00DF73B9" w:rsidP="00AF5496">
      <w:pPr>
        <w:pStyle w:val="sql"/>
      </w:pPr>
      <w:r w:rsidRPr="00DF73B9">
        <w:t>SELECT iso3, sum("2001") "2001", sum("2002")"2002", sum("2003")"2003", sum("2004")"2004", sum("2005")"2005", sum("2006")"2006", sum("2007")"2007", sum("2008")"2008", sum("2009")"2009", sum("2010")"2010", sum("2011")"2011", sum("2012")"2012", sum("2013")"2013", sum("2014")"2014", sum("2015")"2015", sum("2016")"2016" FROM ifl_gfw_analysis_by_ifl GROUP BY 1 ORDER BY 1;</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330E28" w:rsidP="008B6883">
      <w:pPr>
        <w:pStyle w:val="BodyText2"/>
      </w:pPr>
      <w:hyperlink r:id="rId313"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3668B9">
      <w:pPr>
        <w:pStyle w:val="ListBullet"/>
      </w:pPr>
      <w:r>
        <w:t>Select the GLC2000 cells using the species polygon features and summarise the area – Zonal Statistics as table tool</w:t>
      </w:r>
    </w:p>
    <w:p w14:paraId="26AE7C82" w14:textId="77777777" w:rsidR="004A2AEA" w:rsidRDefault="004A2AEA" w:rsidP="003668B9">
      <w:pPr>
        <w:pStyle w:val="ListBullet"/>
      </w:pPr>
      <w:r>
        <w:t xml:space="preserve">Rasterise the species range data using the same grid as the GLC2000, do the intersection </w:t>
      </w:r>
    </w:p>
    <w:p w14:paraId="0EEB5275" w14:textId="77777777" w:rsidR="004A2AEA" w:rsidRDefault="004A2AEA" w:rsidP="003668B9">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2C7C78A2"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0A01D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83" w:name="RANGE!A1:C20"/>
            <w:r w:rsidRPr="00413726">
              <w:t>OBJECTID</w:t>
            </w:r>
            <w:bookmarkEnd w:id="83"/>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lastRenderedPageBreak/>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84" w:name="_Ref392843156"/>
      <w:r>
        <w:t>Tabulate Area</w:t>
      </w:r>
      <w:bookmarkEnd w:id="84"/>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3668B9">
      <w:pPr>
        <w:pStyle w:val="ListBullet"/>
      </w:pPr>
      <w:r>
        <w:t>Creating a model to iterate through the 18 land cover fields and update all &lt;null&gt; values to 0 so we can add them up</w:t>
      </w:r>
    </w:p>
    <w:p w14:paraId="3AAB077F" w14:textId="77777777" w:rsidR="00006EBC" w:rsidRDefault="00006EBC" w:rsidP="003668B9">
      <w:pPr>
        <w:pStyle w:val="ListBullet"/>
      </w:pPr>
      <w:r>
        <w:t>Creating a model to add a field to the SpeciesStatistics table for total area</w:t>
      </w:r>
    </w:p>
    <w:p w14:paraId="4E4B55AC" w14:textId="77777777" w:rsidR="00006EBC" w:rsidRDefault="00006EBC" w:rsidP="003668B9">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lastRenderedPageBreak/>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330E28" w:rsidP="008B6883">
      <w:pPr>
        <w:pStyle w:val="BodyText2"/>
      </w:pPr>
      <w:hyperlink r:id="rId314"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500BFCF4"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0A01D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15"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16"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17"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8"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9"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330E28" w:rsidP="008B6883">
      <w:pPr>
        <w:pStyle w:val="BodyText2"/>
      </w:pPr>
      <w:hyperlink r:id="rId320" w:history="1">
        <w:r w:rsidR="002A37F4" w:rsidRPr="002A37F4">
          <w:rPr>
            <w:rStyle w:val="Hyperlink"/>
          </w:rPr>
          <w:t>Here</w:t>
        </w:r>
      </w:hyperlink>
      <w:r w:rsidR="002A37F4">
        <w:t xml:space="preserve"> is some help and </w:t>
      </w:r>
      <w:hyperlink r:id="rId321"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lastRenderedPageBreak/>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62C21E24" w:rsidR="00B34B72" w:rsidRDefault="00B34B72"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w:t>
      </w:r>
      <w:r w:rsidR="00631F70">
        <w:rPr>
          <w:noProof/>
        </w:rPr>
        <w:fldChar w:fldCharType="end"/>
      </w:r>
      <w:r>
        <w:t xml:space="preserve"> Tabulate Area issues</w:t>
      </w:r>
    </w:p>
    <w:p w14:paraId="4A3011A6" w14:textId="77777777" w:rsidR="000A01D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0A01DA">
        <w:t>LayerToKML</w:t>
      </w:r>
    </w:p>
    <w:p w14:paraId="3121F874" w14:textId="77777777" w:rsidR="000A01DA" w:rsidRPr="00007A08" w:rsidRDefault="000A01DA" w:rsidP="008B6883">
      <w:pPr>
        <w:pStyle w:val="BodyText2"/>
      </w:pPr>
      <w:r>
        <w:t xml:space="preserve">By default this exports all of the fields in the feature class to an HTML popup which is useless. See </w:t>
      </w:r>
      <w:r w:rsidRPr="000B20B4">
        <w:t>here</w:t>
      </w:r>
      <w:r>
        <w:t xml:space="preserve"> for a description of controlling the KML conversion process. Useless – trying FME. You can use Google Earth Pro to export a shapefile to KML but it seems to round double values.</w:t>
      </w:r>
    </w:p>
    <w:p w14:paraId="5720A512" w14:textId="203DE6AC" w:rsidR="005718E0" w:rsidRPr="005718E0" w:rsidRDefault="000A01DA" w:rsidP="008B6883">
      <w:pPr>
        <w:pStyle w:val="BodyText2"/>
      </w:pPr>
      <w:r>
        <w:t>Validate Topology</w:t>
      </w:r>
      <w:r w:rsidR="00BF3059">
        <w:fldChar w:fldCharType="end"/>
      </w:r>
      <w:r w:rsidR="00BF3059">
        <w:t>.</w:t>
      </w:r>
    </w:p>
    <w:p w14:paraId="1A6988C5" w14:textId="2C2CCE0B" w:rsidR="00B37D09" w:rsidRDefault="00C476E5" w:rsidP="003B37F4">
      <w:pPr>
        <w:pStyle w:val="Heading2"/>
      </w:pPr>
      <w:r>
        <w:t>PA/</w:t>
      </w:r>
      <w:r w:rsidR="00587F0C">
        <w:t>Red List</w:t>
      </w:r>
      <w:r>
        <w:t xml:space="preserve"> Intersection</w:t>
      </w:r>
      <w:bookmarkEnd w:id="76"/>
    </w:p>
    <w:p w14:paraId="5DB0B040" w14:textId="77777777" w:rsidR="00742B34" w:rsidRPr="00742B34" w:rsidRDefault="00742B34" w:rsidP="0034374E">
      <w:pPr>
        <w:pStyle w:val="Heading3"/>
      </w:pPr>
      <w:bookmarkStart w:id="85" w:name="_Toc315774589"/>
      <w:r>
        <w:t>Using ArcGIS</w:t>
      </w:r>
      <w:bookmarkEnd w:id="85"/>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23"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lastRenderedPageBreak/>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330E28" w:rsidP="000E5536">
      <w:pPr>
        <w:pStyle w:val="BodyText"/>
      </w:pPr>
      <w:hyperlink r:id="rId324"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330E28" w:rsidP="008B6883">
      <w:pPr>
        <w:pStyle w:val="BodyText2"/>
      </w:pPr>
      <w:hyperlink r:id="rId325"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26"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lastRenderedPageBreak/>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lastRenderedPageBreak/>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6" w:name="_Ref325438593"/>
      <w:r>
        <w:t>Attempt 3: 28/2/</w:t>
      </w:r>
      <w:r w:rsidR="00897BAC">
        <w:t>20</w:t>
      </w:r>
      <w:r>
        <w:t>12</w:t>
      </w:r>
      <w:bookmarkEnd w:id="86"/>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3668B9">
      <w:pPr>
        <w:pStyle w:val="ListBullet"/>
      </w:pPr>
      <w:r>
        <w:t>Presence = ‘Extant’</w:t>
      </w:r>
    </w:p>
    <w:p w14:paraId="687BCDFA" w14:textId="77777777" w:rsidR="007409BD" w:rsidRDefault="007409BD" w:rsidP="003668B9">
      <w:pPr>
        <w:pStyle w:val="ListBullet"/>
      </w:pPr>
      <w:r>
        <w:lastRenderedPageBreak/>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3668B9">
      <w:pPr>
        <w:pStyle w:val="ListBullet"/>
      </w:pPr>
      <w:r>
        <w:t xml:space="preserve">Sep 2011 dataset </w:t>
      </w:r>
    </w:p>
    <w:p w14:paraId="392AF21B" w14:textId="77777777" w:rsidR="00B80ADE" w:rsidRDefault="00AF7B14" w:rsidP="003668B9">
      <w:pPr>
        <w:pStyle w:val="ListBullet"/>
      </w:pPr>
      <w:r>
        <w:t xml:space="preserve">Intersecting the Africa 12Nm buffer </w:t>
      </w:r>
    </w:p>
    <w:p w14:paraId="3F96B965" w14:textId="77777777" w:rsidR="00AF7B14" w:rsidRDefault="00B80ADE" w:rsidP="003668B9">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27"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7"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lastRenderedPageBreak/>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8"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9"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30"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31"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lastRenderedPageBreak/>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8" w:name="b81"/>
      <w:r>
        <w:t xml:space="preserve"> 81 </w:t>
      </w:r>
      <w:bookmarkEnd w:id="88"/>
      <w:r>
        <w:t>unique parks where orang utan occurs</w:t>
      </w:r>
      <w:r w:rsidR="00D74A1A">
        <w:t>.</w:t>
      </w:r>
    </w:p>
    <w:p w14:paraId="4100F480" w14:textId="77777777" w:rsidR="00366B48" w:rsidRDefault="00366B48" w:rsidP="008B6883">
      <w:pPr>
        <w:pStyle w:val="BodyText2"/>
      </w:pPr>
      <w:r>
        <w:t xml:space="preserve">But can it run multiprocess? see </w:t>
      </w:r>
      <w:hyperlink r:id="rId332"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9" w:name="_Ref324227832"/>
      <w:r>
        <w:t>Attempt 2: 7/5/12</w:t>
      </w:r>
      <w:bookmarkEnd w:id="89"/>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lastRenderedPageBreak/>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3522CEB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0A01D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lastRenderedPageBreak/>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33"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90" w:name="_Ref337196001"/>
      <w:r>
        <w:t>Attempt 4: 4/10/12</w:t>
      </w:r>
      <w:bookmarkEnd w:id="90"/>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lastRenderedPageBreak/>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34"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35"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lastRenderedPageBreak/>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6046E759"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0A01DA">
        <w:t xml:space="preserve"> 81 </w:t>
      </w:r>
      <w:r>
        <w:fldChar w:fldCharType="end"/>
      </w:r>
      <w:r>
        <w:t>.</w:t>
      </w:r>
    </w:p>
    <w:p w14:paraId="1761DD65" w14:textId="5A32F97D"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0A01D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91" w:name="_Ref329674174"/>
      <w:r>
        <w:t>Using OWSLib</w:t>
      </w:r>
      <w:bookmarkEnd w:id="91"/>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lastRenderedPageBreak/>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36"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37"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330E28" w:rsidP="008B6883">
      <w:pPr>
        <w:pStyle w:val="BodyText2"/>
      </w:pPr>
      <w:hyperlink r:id="rId338"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9"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330E28" w:rsidP="008B6883">
      <w:pPr>
        <w:pStyle w:val="BodyText2"/>
      </w:pPr>
      <w:hyperlink r:id="rId340"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3668B9">
      <w:pPr>
        <w:pStyle w:val="ListBullet"/>
      </w:pPr>
      <w:r>
        <w:t>in my local FileGDB this is the feature with an objectID of 39</w:t>
      </w:r>
    </w:p>
    <w:p w14:paraId="7BB8BC59" w14:textId="77777777" w:rsidR="00D00707" w:rsidRDefault="00D00707" w:rsidP="003668B9">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lastRenderedPageBreak/>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92" w:name="_Ref325698498"/>
      <w:r>
        <w:t>Attempt 2: 23/5/12</w:t>
      </w:r>
      <w:bookmarkEnd w:id="92"/>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330E28" w:rsidP="008B6883">
            <w:pPr>
              <w:pStyle w:val="BodyText2"/>
              <w:cnfStyle w:val="000000000000" w:firstRow="0" w:lastRow="0" w:firstColumn="0" w:lastColumn="0" w:oddVBand="0" w:evenVBand="0" w:oddHBand="0" w:evenHBand="0" w:firstRowFirstColumn="0" w:firstRowLastColumn="0" w:lastRowFirstColumn="0" w:lastRowLastColumn="0"/>
            </w:pPr>
            <w:hyperlink r:id="rId341"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7BC18569" w14:textId="77777777" w:rsidR="000A01D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0A01DA">
        <w:t>OGC Support</w:t>
      </w:r>
    </w:p>
    <w:p w14:paraId="4A27F585" w14:textId="77777777" w:rsidR="000A01DA" w:rsidRDefault="000A01DA" w:rsidP="000E5536">
      <w:pPr>
        <w:pStyle w:val="Heading7"/>
      </w:pPr>
      <w:r>
        <w:t>WFS</w:t>
      </w:r>
    </w:p>
    <w:p w14:paraId="7A02CA34" w14:textId="77777777" w:rsidR="000A01DA" w:rsidRDefault="000A01DA" w:rsidP="000E5536">
      <w:pPr>
        <w:pStyle w:val="Heading8"/>
      </w:pPr>
      <w:r>
        <w:t>Coordinate order</w:t>
      </w:r>
    </w:p>
    <w:p w14:paraId="58141364" w14:textId="77777777" w:rsidR="000A01DA" w:rsidRPr="00DF0B13" w:rsidRDefault="000A01D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0B20B4">
        <w:t>here</w:t>
      </w:r>
      <w:r>
        <w:t xml:space="preserve"> for more information.</w:t>
      </w:r>
    </w:p>
    <w:p w14:paraId="1538CFC1" w14:textId="77777777" w:rsidR="000A01DA" w:rsidRPr="00FA38C3" w:rsidRDefault="000A01DA" w:rsidP="008B6883">
      <w:pPr>
        <w:pStyle w:val="BodyText2"/>
      </w:pPr>
      <w:r>
        <w:lastRenderedPageBreak/>
        <w:t xml:space="preserve">To see whats new in ArcGIS for Server 10.1 see </w:t>
      </w:r>
      <w:r w:rsidRPr="000B20B4">
        <w:t>here</w:t>
      </w:r>
      <w:r>
        <w:t xml:space="preserve"> in the section ‘</w:t>
      </w:r>
      <w:r w:rsidRPr="00FA38C3">
        <w:t>What's new in ArcGIS 10.1 for Server</w:t>
      </w:r>
      <w:r>
        <w:t>’ – this includes a new wizard approach to installing ArcGIS for Server on Amazon EC2.</w:t>
      </w:r>
    </w:p>
    <w:p w14:paraId="79950066" w14:textId="31556785" w:rsidR="00366ABA" w:rsidRDefault="000A01D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330E28" w:rsidP="008B6883">
      <w:pPr>
        <w:pStyle w:val="BodyText2"/>
      </w:pPr>
      <w:hyperlink r:id="rId342"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93" w:name="_Ref331595766"/>
      <w:r>
        <w:t>Validation</w:t>
      </w:r>
      <w:bookmarkEnd w:id="93"/>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94" w:name="_Ref329953876"/>
      <w:r>
        <w:t>Attempt 3: 10/7/12 Including area</w:t>
      </w:r>
      <w:bookmarkEnd w:id="94"/>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43"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5" w:name="_Ref332966170"/>
      <w:r>
        <w:t>Attempt 4: 1/8/12 dopa.wdpa_latest and SpeciesWFSLatLong</w:t>
      </w:r>
      <w:bookmarkEnd w:id="95"/>
    </w:p>
    <w:p w14:paraId="56BC2F2C" w14:textId="77777777" w:rsidR="001A2020" w:rsidRDefault="001A2020" w:rsidP="008B6883">
      <w:pPr>
        <w:pStyle w:val="BodyText2"/>
      </w:pPr>
      <w:r w:rsidRPr="00006478">
        <w:t>cottaan@cruise:~/code&gt; nohup python overlayWFS.py&gt; /dev/null 2&gt; /dev/null&lt;/dev/null</w:t>
      </w:r>
    </w:p>
    <w:p w14:paraId="0C6A9FF3" w14:textId="02009ABD"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0A01D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0A01D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6" w:name="_Ref333584356"/>
      <w:r>
        <w:lastRenderedPageBreak/>
        <w:t>High richness along the coasts</w:t>
      </w:r>
      <w:bookmarkEnd w:id="96"/>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4636BC00"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0A01D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0A01D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119EA3D8"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0A01D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lastRenderedPageBreak/>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3668B9">
      <w:pPr>
        <w:pStyle w:val="ListBullet"/>
      </w:pPr>
      <w:r>
        <w:t>Which species have no protection? This is easy and isn’t affected by RL data quality</w:t>
      </w:r>
    </w:p>
    <w:p w14:paraId="7F02A09D" w14:textId="77777777" w:rsidR="001E4972" w:rsidRDefault="001E4972" w:rsidP="0034374E">
      <w:pPr>
        <w:pStyle w:val="Heading3"/>
      </w:pPr>
      <w:bookmarkStart w:id="97" w:name="_Ref335985740"/>
      <w:r>
        <w:t>Species not protected</w:t>
      </w:r>
      <w:bookmarkEnd w:id="97"/>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3668B9">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3668B9">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CAEC2E3"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0A01D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46"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170B27F8" w:rsidR="009C5058" w:rsidRDefault="009C5058" w:rsidP="003668B9">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0A01DA">
        <w:t>Attempt 3: 10/7/12 Including area</w:t>
      </w:r>
      <w:r w:rsidR="00266C52">
        <w:fldChar w:fldCharType="end"/>
      </w:r>
      <w:r w:rsidR="00266C52">
        <w:t>.</w:t>
      </w:r>
    </w:p>
    <w:p w14:paraId="2C69D77A" w14:textId="77777777" w:rsidR="000A01D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0A01DA">
        <w:t>Cleaning</w:t>
      </w:r>
    </w:p>
    <w:p w14:paraId="737C31B1" w14:textId="77777777" w:rsidR="000A01DA" w:rsidRDefault="000A01DA" w:rsidP="008B6883">
      <w:pPr>
        <w:pStyle w:val="BodyText2"/>
      </w:pPr>
      <w:r>
        <w:t>There are 249 topology errors. See Topology errors.</w:t>
      </w:r>
    </w:p>
    <w:p w14:paraId="7E8B535A" w14:textId="77777777" w:rsidR="000A01DA" w:rsidRDefault="000A01DA" w:rsidP="000E5536">
      <w:pPr>
        <w:pStyle w:val="BodyText"/>
      </w:pPr>
      <w:r>
        <w:t>Attempting to clean:</w:t>
      </w:r>
    </w:p>
    <w:p w14:paraId="42098DDE" w14:textId="77777777" w:rsidR="000A01DA" w:rsidRDefault="000A01DA" w:rsidP="008B550B">
      <w:pPr>
        <w:pStyle w:val="Code"/>
      </w:pPr>
      <w:r w:rsidRPr="000A5E8E">
        <w:t xml:space="preserve">update </w:t>
      </w:r>
      <w:r>
        <w:t>wdpa</w:t>
      </w:r>
      <w:r w:rsidRPr="000A5E8E">
        <w:t xml:space="preserve"> set geom = st_makevalid(geom) where st_isvalid(geom)='f'</w:t>
      </w:r>
    </w:p>
    <w:p w14:paraId="03946654" w14:textId="77777777" w:rsidR="000A01DA" w:rsidRPr="00D62425" w:rsidRDefault="000A01DA" w:rsidP="008B6883">
      <w:pPr>
        <w:pStyle w:val="BodyText2"/>
      </w:pPr>
      <w:r>
        <w:t>Took 6 hours to run but did remove all topology errors. Now to try to dissolve the data again (see In PostGIS).</w:t>
      </w:r>
    </w:p>
    <w:p w14:paraId="1FF6A8F9" w14:textId="2B9D6D5F" w:rsidR="009C5058" w:rsidRDefault="000A01DA" w:rsidP="003668B9">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3668B9">
      <w:pPr>
        <w:pStyle w:val="ListBullet"/>
      </w:pPr>
      <w:r>
        <w:t>Most sensible would be</w:t>
      </w:r>
      <w:r w:rsidR="004350B9">
        <w:t xml:space="preserve"> something like</w:t>
      </w:r>
      <w:r>
        <w:t xml:space="preserve"> IUCN Cat I, II and III</w:t>
      </w:r>
    </w:p>
    <w:p w14:paraId="748255DB" w14:textId="51AF123D"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0A01DA">
        <w:t>In PostGIS</w:t>
      </w:r>
      <w:r w:rsidR="00130E0E">
        <w:fldChar w:fldCharType="end"/>
      </w:r>
      <w:r w:rsidR="00130E0E">
        <w:t>).</w:t>
      </w:r>
      <w:r w:rsidR="001E4972">
        <w:t xml:space="preserve"> Continuously failing!</w:t>
      </w:r>
    </w:p>
    <w:p w14:paraId="472498B0" w14:textId="04C740F5" w:rsidR="00B37D09" w:rsidRDefault="00C476E5" w:rsidP="003B37F4">
      <w:pPr>
        <w:pStyle w:val="Heading2"/>
      </w:pPr>
      <w:r>
        <w:t>Species Charisma Index</w:t>
      </w:r>
      <w:bookmarkEnd w:id="87"/>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47"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8"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9"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50"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51"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330E28" w:rsidP="008B6883">
      <w:pPr>
        <w:pStyle w:val="BodyText2"/>
      </w:pPr>
      <w:hyperlink r:id="rId352"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330E28" w:rsidP="008B6883">
      <w:pPr>
        <w:pStyle w:val="BodyText2"/>
      </w:pPr>
      <w:hyperlink r:id="rId353"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330E28" w:rsidP="008B6883">
      <w:pPr>
        <w:pStyle w:val="BodyText2"/>
      </w:pPr>
      <w:hyperlink r:id="rId354"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55"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56"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57" w:history="1">
        <w:r w:rsidR="00E53DEA" w:rsidRPr="00226724">
          <w:rPr>
            <w:rStyle w:val="Hyperlink"/>
          </w:rPr>
          <w:t>spechar7@hotmail.com</w:t>
        </w:r>
      </w:hyperlink>
      <w:r w:rsidR="001F6D8A">
        <w:t>.</w:t>
      </w:r>
      <w:r w:rsidR="00E53DEA">
        <w:t xml:space="preserve"> But there are </w:t>
      </w:r>
      <w:hyperlink r:id="rId358"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330E28" w:rsidP="00505DB3">
            <w:pPr>
              <w:pStyle w:val="TableText"/>
              <w:rPr>
                <w:b/>
              </w:rPr>
            </w:pPr>
            <w:hyperlink r:id="rId359"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330E28" w:rsidP="00505DB3">
            <w:pPr>
              <w:pStyle w:val="TableText"/>
              <w:rPr>
                <w:b/>
              </w:rPr>
            </w:pPr>
            <w:hyperlink r:id="rId360"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330E28" w:rsidP="00505DB3">
            <w:pPr>
              <w:pStyle w:val="TableText"/>
              <w:rPr>
                <w:b/>
              </w:rPr>
            </w:pPr>
            <w:hyperlink r:id="rId361"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330E28" w:rsidP="00505DB3">
            <w:pPr>
              <w:pStyle w:val="TableText"/>
              <w:rPr>
                <w:b/>
              </w:rPr>
            </w:pPr>
            <w:hyperlink r:id="rId362"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330E28" w:rsidP="00505DB3">
            <w:pPr>
              <w:pStyle w:val="TableText"/>
              <w:rPr>
                <w:b/>
              </w:rPr>
            </w:pPr>
            <w:hyperlink r:id="rId363"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330E28" w:rsidP="00505DB3">
            <w:pPr>
              <w:pStyle w:val="TableText"/>
              <w:rPr>
                <w:b/>
              </w:rPr>
            </w:pPr>
            <w:hyperlink r:id="rId364"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65" w:history="1">
        <w:r w:rsidR="00A16C3F" w:rsidRPr="00A16C3F">
          <w:rPr>
            <w:rStyle w:val="Hyperlink"/>
          </w:rPr>
          <w:t>here</w:t>
        </w:r>
      </w:hyperlink>
      <w:r w:rsidR="00A16C3F">
        <w:t>.</w:t>
      </w:r>
      <w:r w:rsidR="001A19CB">
        <w:t xml:space="preserve"> You can explore the API and the parameters here using the </w:t>
      </w:r>
      <w:hyperlink r:id="rId366"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67"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330E28" w:rsidP="00505DB3">
            <w:pPr>
              <w:pStyle w:val="TableText"/>
            </w:pPr>
            <w:hyperlink r:id="rId368"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330E28" w:rsidP="00505DB3">
            <w:pPr>
              <w:pStyle w:val="TableText"/>
            </w:pPr>
            <w:hyperlink r:id="rId369"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330E28" w:rsidP="00505DB3">
            <w:pPr>
              <w:pStyle w:val="TableText"/>
            </w:pPr>
            <w:hyperlink r:id="rId370"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330E28" w:rsidP="00505DB3">
            <w:pPr>
              <w:pStyle w:val="TableText"/>
            </w:pPr>
            <w:hyperlink r:id="rId371"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330E28" w:rsidP="00505DB3">
            <w:pPr>
              <w:pStyle w:val="TableText"/>
            </w:pPr>
            <w:hyperlink r:id="rId372"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330E28" w:rsidP="00505DB3">
            <w:pPr>
              <w:pStyle w:val="TableText"/>
            </w:pPr>
            <w:hyperlink r:id="rId373"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330E28" w:rsidP="00505DB3">
            <w:pPr>
              <w:pStyle w:val="TableText"/>
            </w:pPr>
            <w:hyperlink r:id="rId374"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330E28" w:rsidP="00505DB3">
            <w:pPr>
              <w:pStyle w:val="TableText"/>
            </w:pPr>
            <w:hyperlink r:id="rId375"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330E28" w:rsidP="00505DB3">
            <w:pPr>
              <w:pStyle w:val="TableText"/>
            </w:pPr>
            <w:hyperlink r:id="rId376"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330E28" w:rsidP="00505DB3">
            <w:pPr>
              <w:pStyle w:val="TableText"/>
            </w:pPr>
            <w:hyperlink r:id="rId377"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8"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9"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80"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81"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82"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83"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8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85"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86"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87"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8"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9">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8"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48FC81C9"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0A01D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3CC2D928"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0A01D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3668B9">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3668B9">
      <w:pPr>
        <w:pStyle w:val="ListBullet"/>
      </w:pPr>
      <w:r>
        <w:t>Imported the allfeatureclass feature class into PostGIS using FME</w:t>
      </w:r>
      <w:r w:rsidR="00345061">
        <w:t xml:space="preserve"> (Philips_parks_16_05_13.fmw)</w:t>
      </w:r>
    </w:p>
    <w:p w14:paraId="42715F9A" w14:textId="77777777" w:rsidR="006310B7" w:rsidRDefault="006310B7" w:rsidP="003668B9">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91"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9" w:name="_Ref406403858"/>
      <w:r>
        <w:t xml:space="preserve">WWF </w:t>
      </w:r>
      <w:r w:rsidR="004057A6">
        <w:t xml:space="preserve">Terrestrial </w:t>
      </w:r>
      <w:r>
        <w:t>Ecoregions</w:t>
      </w:r>
      <w:bookmarkEnd w:id="99"/>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167A6027" w:rsidR="004057A6" w:rsidRDefault="004057A6" w:rsidP="003668B9">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0A01D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3668B9">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330E28" w:rsidP="008B6883">
      <w:pPr>
        <w:pStyle w:val="BodyText2"/>
      </w:pPr>
      <w:hyperlink r:id="rId392"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330E28" w:rsidP="008B6883">
      <w:pPr>
        <w:pStyle w:val="BodyText2"/>
      </w:pPr>
      <w:hyperlink r:id="rId393"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330E28" w:rsidP="008B6883">
      <w:pPr>
        <w:pStyle w:val="BodyText2"/>
      </w:pPr>
      <w:hyperlink r:id="rId394"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95"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330E28" w:rsidP="008B6883">
      <w:pPr>
        <w:pStyle w:val="BodyText2"/>
      </w:pPr>
      <w:hyperlink r:id="rId396"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97"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8"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9"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400" w:history="1">
        <w:r w:rsidRPr="00B238A4">
          <w:rPr>
            <w:rStyle w:val="Hyperlink"/>
          </w:rPr>
          <w:t>here</w:t>
        </w:r>
      </w:hyperlink>
      <w:r>
        <w:t xml:space="preserve">. This is a CIESIN </w:t>
      </w:r>
      <w:r w:rsidR="00BB137C">
        <w:t xml:space="preserve">initiative that is described </w:t>
      </w:r>
      <w:hyperlink r:id="rId401" w:history="1">
        <w:r w:rsidR="00BB137C" w:rsidRPr="00BB137C">
          <w:rPr>
            <w:rStyle w:val="Hyperlink"/>
          </w:rPr>
          <w:t>here</w:t>
        </w:r>
      </w:hyperlink>
      <w:r w:rsidR="00BB137C">
        <w:t>.</w:t>
      </w:r>
    </w:p>
    <w:p w14:paraId="51A2F2C8" w14:textId="5A17FF56" w:rsidR="00B37D09" w:rsidRDefault="0093510D" w:rsidP="000E5536">
      <w:pPr>
        <w:pStyle w:val="Heading1"/>
      </w:pPr>
      <w:r>
        <w:t>Server Development</w:t>
      </w:r>
      <w:bookmarkEnd w:id="98"/>
    </w:p>
    <w:p w14:paraId="7348B48D" w14:textId="77777777" w:rsidR="00FF083D" w:rsidRDefault="00FF083D" w:rsidP="003B37F4">
      <w:pPr>
        <w:pStyle w:val="Heading2"/>
      </w:pPr>
      <w:bookmarkStart w:id="100" w:name="_Toc315774594"/>
      <w:r>
        <w:t>Python programming</w:t>
      </w:r>
      <w:bookmarkEnd w:id="100"/>
    </w:p>
    <w:p w14:paraId="47437384" w14:textId="77777777" w:rsidR="00FF083D" w:rsidRDefault="00FF083D" w:rsidP="0034374E">
      <w:pPr>
        <w:pStyle w:val="Heading3"/>
      </w:pPr>
      <w:bookmarkStart w:id="101" w:name="_Toc315774595"/>
      <w:r>
        <w:t>Modules and packages</w:t>
      </w:r>
      <w:bookmarkEnd w:id="101"/>
    </w:p>
    <w:p w14:paraId="01B3772F" w14:textId="77777777" w:rsidR="00FF083D" w:rsidRDefault="00330E28" w:rsidP="000E5536">
      <w:pPr>
        <w:pStyle w:val="BodyText"/>
      </w:pPr>
      <w:hyperlink r:id="rId402"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102" w:name="_Toc315774598"/>
      <w:r>
        <w:t>Video Codec</w:t>
      </w:r>
    </w:p>
    <w:p w14:paraId="4A079662" w14:textId="77777777" w:rsidR="008F1185" w:rsidRDefault="008F1185" w:rsidP="007D2F52">
      <w:pPr>
        <w:pStyle w:val="Heading4"/>
      </w:pPr>
      <w:r>
        <w:lastRenderedPageBreak/>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403" w:history="1">
        <w:r w:rsidRPr="00DD2C82">
          <w:rPr>
            <w:rStyle w:val="Hyperlink"/>
          </w:rPr>
          <w:t>OpenCV</w:t>
        </w:r>
      </w:hyperlink>
      <w:r>
        <w:t>.</w:t>
      </w:r>
      <w:r w:rsidR="004B197C">
        <w:t xml:space="preserve"> Here is a tutorial on how to create a video: </w:t>
      </w:r>
      <w:hyperlink r:id="rId404"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BCFD286" w14:textId="28284905" w:rsidR="00717665" w:rsidRDefault="00717665" w:rsidP="00717665">
      <w:pPr>
        <w:pStyle w:val="Heading3"/>
      </w:pPr>
      <w:r>
        <w:t>Creating a hexagon grid</w:t>
      </w:r>
    </w:p>
    <w:p w14:paraId="2C8619C9" w14:textId="39CA47E2" w:rsidR="00717665" w:rsidRDefault="00717665" w:rsidP="00717665">
      <w:pPr>
        <w:pStyle w:val="BodyText2"/>
      </w:pPr>
      <w:r>
        <w:t>The MMQGIS Plugin for QGIS contains code to quickly create a hexagonal grid. I will adapt this to create a hex grid for Marxan. The one that was used for PNG has a coordinate system of '</w:t>
      </w:r>
      <w:r w:rsidRPr="00717665">
        <w:t>World Cylindrical Equal Area</w:t>
      </w:r>
      <w:r>
        <w:t xml:space="preserve">' (EPSG:54034). This doesn’t exist on </w:t>
      </w:r>
      <w:hyperlink r:id="rId405" w:history="1">
        <w:r w:rsidRPr="00717665">
          <w:rPr>
            <w:rStyle w:val="Hyperlink"/>
          </w:rPr>
          <w:t>spatialreference.org</w:t>
        </w:r>
      </w:hyperlink>
      <w:r>
        <w:t xml:space="preserve"> so I will need to use an equivalent. According to </w:t>
      </w:r>
      <w:hyperlink r:id="rId406" w:history="1">
        <w:r w:rsidRPr="00717665">
          <w:rPr>
            <w:rStyle w:val="Hyperlink"/>
          </w:rPr>
          <w:t>this</w:t>
        </w:r>
      </w:hyperlink>
      <w:r>
        <w:t xml:space="preserve"> post the QGIS equivalent is NSIDC Ease-Grid Global (</w:t>
      </w:r>
      <w:r w:rsidRPr="00717665">
        <w:t>EPSG:3410</w:t>
      </w:r>
      <w:r>
        <w:t>).</w:t>
      </w:r>
    </w:p>
    <w:p w14:paraId="20347C0D" w14:textId="20B5F82D" w:rsidR="000322E8" w:rsidRDefault="000322E8" w:rsidP="00717665">
      <w:pPr>
        <w:pStyle w:val="BodyText2"/>
      </w:pPr>
      <w:r>
        <w:t>To call the MMQGIS plugin programmatically from QGIS:</w:t>
      </w:r>
    </w:p>
    <w:p w14:paraId="3DB9FD8F" w14:textId="77777777" w:rsidR="004911E7" w:rsidRDefault="004911E7" w:rsidP="004911E7">
      <w:pPr>
        <w:pStyle w:val="QGISPython"/>
      </w:pPr>
      <w:r w:rsidRPr="004911E7">
        <w:t>help('modules')</w:t>
      </w:r>
    </w:p>
    <w:p w14:paraId="43F2F197" w14:textId="08048744" w:rsidR="004911E7" w:rsidRDefault="004911E7" w:rsidP="004911E7">
      <w:pPr>
        <w:pStyle w:val="QGISPython"/>
      </w:pPr>
      <w:r w:rsidRPr="004911E7">
        <w:t>import mmqgis</w:t>
      </w:r>
    </w:p>
    <w:p w14:paraId="7FFEA5FE" w14:textId="55151C8F" w:rsidR="000322E8" w:rsidRDefault="004911E7" w:rsidP="004911E7">
      <w:pPr>
        <w:pStyle w:val="QGISPython"/>
      </w:pPr>
      <w:r w:rsidRPr="004911E7">
        <w:t>dir (mmqgis)</w:t>
      </w:r>
    </w:p>
    <w:p w14:paraId="25F56A0D" w14:textId="28FCB1C9" w:rsidR="004911E7" w:rsidRDefault="004911E7" w:rsidP="004911E7">
      <w:pPr>
        <w:pStyle w:val="QGISPython"/>
      </w:pPr>
      <w:r w:rsidRPr="004911E7">
        <w:t>['__builtins__', '__doc__', '__file__', '__name__', '__package__', '__path__', 'classFactory', 'mmqgis_dialogs', 'mmqgis_library', 'mmqgis_menu']</w:t>
      </w:r>
    </w:p>
    <w:p w14:paraId="69200B08" w14:textId="373B9FF4" w:rsidR="004911E7" w:rsidRDefault="004911E7" w:rsidP="004911E7">
      <w:pPr>
        <w:pStyle w:val="QGISPython"/>
      </w:pPr>
      <w:r w:rsidRPr="004911E7">
        <w:t>mmqgis.mmqgis_library.mmqgis_grid()</w:t>
      </w:r>
    </w:p>
    <w:p w14:paraId="05743115" w14:textId="7938A23E" w:rsidR="00D63AEE" w:rsidRPr="00717665" w:rsidRDefault="003C104F" w:rsidP="00D63AEE">
      <w:pPr>
        <w:pStyle w:val="BodyText2"/>
      </w:pPr>
      <w:r>
        <w:t>I used this to create the Python code using Geopandas, Fiona and Shapely to create a Hexagon grid.</w:t>
      </w:r>
      <w:r w:rsidR="000C6479">
        <w:t xml:space="preserve"> For PNG it takes 12 minutes to create 100,050 features. That’s too long.</w:t>
      </w:r>
      <w:bookmarkStart w:id="103" w:name="_GoBack"/>
      <w:bookmarkEnd w:id="103"/>
    </w:p>
    <w:p w14:paraId="2F268EB3" w14:textId="68749D89" w:rsidR="00B37D09" w:rsidRDefault="006F16DC" w:rsidP="003B37F4">
      <w:pPr>
        <w:pStyle w:val="Heading2"/>
      </w:pPr>
      <w:r>
        <w:t xml:space="preserve">REST Service </w:t>
      </w:r>
      <w:r w:rsidR="000E4C4F">
        <w:t>Development</w:t>
      </w:r>
      <w:bookmarkEnd w:id="102"/>
    </w:p>
    <w:p w14:paraId="753D2737" w14:textId="77777777" w:rsidR="00D07925" w:rsidRDefault="00D07925" w:rsidP="0034374E">
      <w:pPr>
        <w:pStyle w:val="Heading3"/>
      </w:pPr>
      <w:bookmarkStart w:id="104" w:name="_Toc315774599"/>
      <w:r>
        <w:t>Connecting to the dopa/eHabitat machine</w:t>
      </w:r>
      <w:bookmarkEnd w:id="104"/>
    </w:p>
    <w:p w14:paraId="46166B8B" w14:textId="77777777" w:rsidR="00D07925" w:rsidRDefault="00D07925" w:rsidP="007D2F52">
      <w:pPr>
        <w:pStyle w:val="Heading4"/>
      </w:pPr>
      <w:bookmarkStart w:id="105" w:name="_Toc315774600"/>
      <w:r>
        <w:t>Putty</w:t>
      </w:r>
      <w:bookmarkEnd w:id="105"/>
    </w:p>
    <w:p w14:paraId="65288DC8" w14:textId="77777777" w:rsidR="00D07925" w:rsidRDefault="00D07925" w:rsidP="003668B9">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3668B9">
      <w:pPr>
        <w:pStyle w:val="ListBullet"/>
      </w:pPr>
      <w:r>
        <w:t>Click Open</w:t>
      </w:r>
    </w:p>
    <w:p w14:paraId="14D25820" w14:textId="77777777" w:rsidR="00D07925" w:rsidRDefault="00D07925" w:rsidP="003668B9">
      <w:pPr>
        <w:pStyle w:val="ListBullet"/>
      </w:pPr>
      <w:r>
        <w:t>This will connect to the UNIX machine</w:t>
      </w:r>
    </w:p>
    <w:p w14:paraId="648B870F" w14:textId="77777777" w:rsidR="00D07925" w:rsidRDefault="00D07925" w:rsidP="003668B9">
      <w:pPr>
        <w:pStyle w:val="ListBullet"/>
      </w:pPr>
      <w:r>
        <w:t>To copy information from the current PuTTY window, simply highlight the text you want to copy, and it will be copied to the clipboard.</w:t>
      </w:r>
    </w:p>
    <w:p w14:paraId="57C93692" w14:textId="77777777" w:rsidR="00D07925" w:rsidRDefault="00D07925" w:rsidP="003668B9">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3668B9">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6" w:name="_Toc315774601"/>
      <w:r>
        <w:t>WinSCP</w:t>
      </w:r>
      <w:bookmarkEnd w:id="106"/>
    </w:p>
    <w:p w14:paraId="372F3285" w14:textId="77777777" w:rsidR="00D07925" w:rsidRDefault="00D07925" w:rsidP="003668B9">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3668B9">
      <w:pPr>
        <w:pStyle w:val="ListBullet"/>
      </w:pPr>
      <w:r>
        <w:t>logon to the server in the same way as PuTTY</w:t>
      </w:r>
    </w:p>
    <w:p w14:paraId="4EFCAAAF" w14:textId="77777777" w:rsidR="00D07925" w:rsidRDefault="00D07925" w:rsidP="003668B9">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lastRenderedPageBreak/>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330E28" w:rsidP="008B6883">
      <w:pPr>
        <w:pStyle w:val="BodyText2"/>
      </w:pPr>
      <w:hyperlink r:id="rId407" w:history="1">
        <w:r w:rsidR="00D07925" w:rsidRPr="0077669C">
          <w:rPr>
            <w:rStyle w:val="Hyperlink"/>
          </w:rPr>
          <w:t>http://h03-dev-vm7/eSpecies-REST/index.php</w:t>
        </w:r>
      </w:hyperlink>
    </w:p>
    <w:p w14:paraId="71892B41" w14:textId="406D2547" w:rsidR="00D07925" w:rsidRDefault="00D07925" w:rsidP="0034374E">
      <w:pPr>
        <w:pStyle w:val="Heading3"/>
      </w:pPr>
      <w:bookmarkStart w:id="107" w:name="_Toc315774602"/>
      <w:r>
        <w:t>Service Implementation</w:t>
      </w:r>
      <w:bookmarkEnd w:id="107"/>
    </w:p>
    <w:p w14:paraId="364D4DFB" w14:textId="77777777" w:rsidR="002D1594" w:rsidRDefault="002D1594" w:rsidP="007D2F52">
      <w:pPr>
        <w:pStyle w:val="Heading4"/>
      </w:pPr>
      <w:bookmarkStart w:id="108"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3668B9">
      <w:pPr>
        <w:pStyle w:val="ListBullet"/>
      </w:pPr>
      <w:r>
        <w:t xml:space="preserve">Open a putty session to the UNIX machine </w:t>
      </w:r>
    </w:p>
    <w:p w14:paraId="03B6B56E" w14:textId="77777777" w:rsidR="002D1594" w:rsidRDefault="002D1594" w:rsidP="003668B9">
      <w:pPr>
        <w:pStyle w:val="ListBullet"/>
      </w:pPr>
      <w:r>
        <w:t>Navigate to the cgi-bin in the web server directory</w:t>
      </w:r>
    </w:p>
    <w:p w14:paraId="135AE979" w14:textId="77777777" w:rsidR="002D1594" w:rsidRDefault="002D1594" w:rsidP="003668B9">
      <w:pPr>
        <w:pStyle w:val="ListBullet"/>
      </w:pPr>
      <w:r>
        <w:t>Create a new file that will be your REST server, e.g. cat&gt;eSpecies</w:t>
      </w:r>
    </w:p>
    <w:p w14:paraId="21BB7664" w14:textId="77777777" w:rsidR="002D1594" w:rsidRDefault="002D1594" w:rsidP="003668B9">
      <w:pPr>
        <w:pStyle w:val="ListBullet"/>
      </w:pPr>
      <w:r>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3668B9">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330E28" w:rsidP="000E5536">
      <w:pPr>
        <w:pStyle w:val="BodyText"/>
      </w:pPr>
      <w:hyperlink r:id="rId408"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330E28" w:rsidP="003668B9">
      <w:pPr>
        <w:pStyle w:val="ListBullet"/>
      </w:pPr>
      <w:hyperlink r:id="rId409" w:history="1">
        <w:r w:rsidR="002D1594" w:rsidRPr="0077669C">
          <w:rPr>
            <w:rStyle w:val="Hyperlink"/>
          </w:rPr>
          <w:t>http://webpy.org/download</w:t>
        </w:r>
      </w:hyperlink>
    </w:p>
    <w:p w14:paraId="66BB748F" w14:textId="77777777" w:rsidR="002D1594" w:rsidRDefault="00330E28" w:rsidP="003668B9">
      <w:pPr>
        <w:pStyle w:val="ListBullet"/>
      </w:pPr>
      <w:hyperlink r:id="rId410"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330E28" w:rsidP="003668B9">
      <w:pPr>
        <w:pStyle w:val="ListBullet"/>
      </w:pPr>
      <w:hyperlink r:id="rId411" w:history="1">
        <w:r w:rsidR="002D1594" w:rsidRPr="0077669C">
          <w:rPr>
            <w:rStyle w:val="Hyperlink"/>
          </w:rPr>
          <w:t>http://webpy.org/docs/0.3/tutorial</w:t>
        </w:r>
      </w:hyperlink>
    </w:p>
    <w:p w14:paraId="44CF6904" w14:textId="77777777" w:rsidR="002D1594" w:rsidRDefault="00330E28" w:rsidP="003668B9">
      <w:pPr>
        <w:pStyle w:val="ListBullet"/>
      </w:pPr>
      <w:hyperlink r:id="rId412"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13"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14"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3668B9">
      <w:pPr>
        <w:pStyle w:val="ListBullet"/>
      </w:pPr>
      <w:r>
        <w:t xml:space="preserve">Got </w:t>
      </w:r>
      <w:hyperlink r:id="rId415" w:history="1">
        <w:r w:rsidRPr="0077669C">
          <w:rPr>
            <w:rStyle w:val="Hyperlink"/>
          </w:rPr>
          <w:t>http://0.0.0.0:8080 suggesting that the server was running</w:t>
        </w:r>
      </w:hyperlink>
    </w:p>
    <w:p w14:paraId="4DF62CCB" w14:textId="77777777" w:rsidR="002D1594" w:rsidRDefault="002D1594" w:rsidP="003668B9">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3668B9">
      <w:pPr>
        <w:pStyle w:val="ListBullet"/>
      </w:pPr>
      <w:r>
        <w:t>Got 2011-10-13 17:50:47 : WSGIServer starting up</w:t>
      </w:r>
    </w:p>
    <w:p w14:paraId="2589EC80" w14:textId="77777777" w:rsidR="002D1594" w:rsidRDefault="002D1594" w:rsidP="003668B9">
      <w:pPr>
        <w:pStyle w:val="ListBullet"/>
      </w:pPr>
      <w:r>
        <w:t xml:space="preserve">Tried refreshing </w:t>
      </w:r>
      <w:hyperlink r:id="rId416"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lastRenderedPageBreak/>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330E28" w:rsidP="008B6883">
      <w:pPr>
        <w:pStyle w:val="BodyText2"/>
      </w:pPr>
      <w:hyperlink r:id="rId417"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18"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19"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20"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21"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22"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lastRenderedPageBreak/>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23"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330E28" w:rsidP="000E5536">
      <w:pPr>
        <w:pStyle w:val="BodyText"/>
      </w:pPr>
      <w:hyperlink r:id="rId424" w:history="1">
        <w:r w:rsidR="002D1594" w:rsidRPr="0077669C">
          <w:rPr>
            <w:rStyle w:val="Hyperlink"/>
          </w:rPr>
          <w:t>http://...api/person-by-id/1/pets</w:t>
        </w:r>
      </w:hyperlink>
    </w:p>
    <w:p w14:paraId="73795C41" w14:textId="77777777" w:rsidR="002D1594" w:rsidRDefault="00330E28" w:rsidP="000E5536">
      <w:pPr>
        <w:pStyle w:val="BodyText"/>
      </w:pPr>
      <w:hyperlink r:id="rId425" w:history="1">
        <w:r w:rsidR="002D1594" w:rsidRPr="0077669C">
          <w:rPr>
            <w:rStyle w:val="Hyperlink"/>
          </w:rPr>
          <w:t>http://...api/person-by-id/1/pets.json</w:t>
        </w:r>
      </w:hyperlink>
    </w:p>
    <w:p w14:paraId="11D5198F" w14:textId="77777777" w:rsidR="002D1594" w:rsidRDefault="00330E28" w:rsidP="000E5536">
      <w:pPr>
        <w:pStyle w:val="BodyText"/>
      </w:pPr>
      <w:hyperlink r:id="rId426" w:history="1">
        <w:r w:rsidR="002D1594" w:rsidRPr="0077669C">
          <w:rPr>
            <w:rStyle w:val="Hyperlink"/>
          </w:rPr>
          <w:t>http://...api/person-by-id/1/pets.xml</w:t>
        </w:r>
      </w:hyperlink>
    </w:p>
    <w:p w14:paraId="374244D0" w14:textId="77777777" w:rsidR="002D1594" w:rsidRDefault="00330E28" w:rsidP="000E5536">
      <w:pPr>
        <w:pStyle w:val="BodyText"/>
      </w:pPr>
      <w:hyperlink r:id="rId427" w:history="1">
        <w:r w:rsidR="002D1594" w:rsidRPr="0077669C">
          <w:rPr>
            <w:rStyle w:val="Hyperlink"/>
          </w:rPr>
          <w:t>http://...api/person-by-id/1/pet/Snoopy/info.json</w:t>
        </w:r>
      </w:hyperlink>
    </w:p>
    <w:p w14:paraId="0456AC71" w14:textId="77777777" w:rsidR="002D1594" w:rsidRDefault="00330E28" w:rsidP="008B6883">
      <w:pPr>
        <w:pStyle w:val="BodyText2"/>
      </w:pPr>
      <w:hyperlink r:id="rId428"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330E28" w:rsidP="000E5536">
      <w:pPr>
        <w:pStyle w:val="BodyText"/>
      </w:pPr>
      <w:hyperlink r:id="rId429"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330E28" w:rsidP="008B6883">
      <w:pPr>
        <w:pStyle w:val="BodyText2"/>
      </w:pPr>
      <w:hyperlink r:id="rId430"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lastRenderedPageBreak/>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lastRenderedPageBreak/>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31"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32"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1748BAC1" w:rsidR="00593B42" w:rsidRDefault="00593B42" w:rsidP="000E5536">
      <w:pPr>
        <w:pStyle w:val="Heading5"/>
      </w:pPr>
      <w:bookmarkStart w:id="109" w:name="_Toc315774604"/>
      <w:bookmarkEnd w:id="108"/>
      <w:r>
        <w:t xml:space="preserve">Converting quadkey </w:t>
      </w:r>
      <w:r w:rsidR="003010B9">
        <w:t>data</w:t>
      </w:r>
      <w:r>
        <w:t xml:space="preserve"> to a raster</w:t>
      </w:r>
      <w:bookmarkEnd w:id="109"/>
    </w:p>
    <w:p w14:paraId="11584427" w14:textId="77777777" w:rsidR="00593B42" w:rsidRPr="0077669C" w:rsidRDefault="00593B42" w:rsidP="003668B9">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3668B9">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3668B9">
      <w:pPr>
        <w:pStyle w:val="ListBullet"/>
      </w:pPr>
      <w:r w:rsidRPr="0077669C">
        <w:rPr>
          <w:rStyle w:val="Hyperlink"/>
        </w:rPr>
        <w:t>LIDAR XYZ data to raster</w:t>
      </w:r>
      <w:r w:rsidR="00B21532">
        <w:fldChar w:fldCharType="end"/>
      </w:r>
    </w:p>
    <w:p w14:paraId="349F3002" w14:textId="77777777" w:rsidR="00593B42" w:rsidRDefault="00593B42" w:rsidP="003668B9">
      <w:pPr>
        <w:pStyle w:val="ListBullet"/>
      </w:pPr>
      <w:r>
        <w:t>XYZ to DEM</w:t>
      </w:r>
    </w:p>
    <w:p w14:paraId="5A019870" w14:textId="77777777" w:rsidR="00593B42" w:rsidRDefault="00593B42" w:rsidP="003668B9">
      <w:pPr>
        <w:pStyle w:val="ListBullet"/>
      </w:pPr>
      <w:r>
        <w:lastRenderedPageBreak/>
        <w:t>FME Desktop - RasterDEMGenerator</w:t>
      </w:r>
    </w:p>
    <w:p w14:paraId="0A41E71E" w14:textId="77777777" w:rsidR="00593B42" w:rsidRDefault="00593B42" w:rsidP="003668B9">
      <w:pPr>
        <w:pStyle w:val="ListBullet"/>
      </w:pPr>
      <w:r>
        <w:t>gdal_grid</w:t>
      </w:r>
    </w:p>
    <w:p w14:paraId="1D4C28FE" w14:textId="77777777" w:rsidR="00593B42" w:rsidRDefault="00593B42" w:rsidP="003668B9">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3668B9">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3668B9">
      <w:pPr>
        <w:pStyle w:val="ListBullet"/>
      </w:pPr>
      <w:r>
        <w:t>Could create a full byte array and create an image directly</w:t>
      </w:r>
    </w:p>
    <w:p w14:paraId="0F902962" w14:textId="77777777" w:rsidR="00593B42" w:rsidRDefault="00593B42" w:rsidP="003668B9">
      <w:pPr>
        <w:pStyle w:val="ListBullet"/>
      </w:pPr>
      <w:r>
        <w:t>Could use ArcGIS Server: IMapServer2.ExportMapImage Method  to generate an image but first need to create a new layer type in ArcGIS Desktop</w:t>
      </w:r>
    </w:p>
    <w:p w14:paraId="28903E90" w14:textId="77777777" w:rsidR="00593B42" w:rsidRDefault="00593B42" w:rsidP="003668B9">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33"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34"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35"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lastRenderedPageBreak/>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36"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lastRenderedPageBreak/>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37"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38" w:history="1">
        <w:r w:rsidRPr="0077669C">
          <w:rPr>
            <w:rStyle w:val="Hyperlink"/>
          </w:rPr>
          <w:t>http://help.arcgis.com/en/webapi/javascript/arcgis/help/jssamples_start.htm)- this would need to be zipped for large amounts of data</w:t>
        </w:r>
      </w:hyperlink>
    </w:p>
    <w:p w14:paraId="6F76345D" w14:textId="47C50397" w:rsidR="00B37D09" w:rsidRDefault="0093510D" w:rsidP="000E5536">
      <w:pPr>
        <w:pStyle w:val="Heading5"/>
      </w:pPr>
      <w:bookmarkStart w:id="110" w:name="_Toc315774605"/>
      <w:r>
        <w:t xml:space="preserve">Creating </w:t>
      </w:r>
      <w:r w:rsidR="00D369B6">
        <w:t xml:space="preserve">dynamic </w:t>
      </w:r>
      <w:r>
        <w:t>image</w:t>
      </w:r>
      <w:r w:rsidR="00D369B6">
        <w:t>s</w:t>
      </w:r>
      <w:r>
        <w:t xml:space="preserve"> on the server</w:t>
      </w:r>
      <w:bookmarkEnd w:id="110"/>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330E28" w:rsidP="000E5536">
      <w:pPr>
        <w:pStyle w:val="BodyText"/>
      </w:pPr>
      <w:hyperlink r:id="rId439"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lastRenderedPageBreak/>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330E28" w:rsidP="008B6883">
      <w:pPr>
        <w:pStyle w:val="BodyText2"/>
      </w:pPr>
      <w:hyperlink r:id="rId440"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330E28" w:rsidP="000E5536">
      <w:pPr>
        <w:pStyle w:val="BodyText"/>
      </w:pPr>
      <w:hyperlink r:id="rId441"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lastRenderedPageBreak/>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lastRenderedPageBreak/>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6B4A4341" w:rsidR="00B37D09" w:rsidRDefault="005B7BEB" w:rsidP="000E5536">
      <w:pPr>
        <w:pStyle w:val="Heading5"/>
      </w:pPr>
      <w:bookmarkStart w:id="111" w:name="_Toc315774606"/>
      <w:r>
        <w:t>R</w:t>
      </w:r>
      <w:r w:rsidR="0093510D">
        <w:t>endering the data by resampling when zoomed out</w:t>
      </w:r>
      <w:bookmarkEnd w:id="111"/>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lastRenderedPageBreak/>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lastRenderedPageBreak/>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lastRenderedPageBreak/>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42"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lastRenderedPageBreak/>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lastRenderedPageBreak/>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lastRenderedPageBreak/>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lastRenderedPageBreak/>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12"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330E28" w:rsidP="008B6883">
      <w:pPr>
        <w:pStyle w:val="BodyText2"/>
      </w:pPr>
      <w:hyperlink r:id="rId443"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330E28" w:rsidP="008B6883">
      <w:pPr>
        <w:pStyle w:val="BodyText2"/>
      </w:pPr>
      <w:hyperlink r:id="rId444"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12"/>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lastRenderedPageBreak/>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t>The content type of the xml data that is streamed back must be set to ‘text/xml’ in order for it to be understood properly in the client app, e.g. Excel.</w:t>
      </w:r>
    </w:p>
    <w:p w14:paraId="73C8E75D" w14:textId="0C23387C" w:rsidR="000B6543" w:rsidRDefault="000B6543" w:rsidP="000E5536">
      <w:pPr>
        <w:pStyle w:val="Heading5"/>
      </w:pPr>
      <w:bookmarkStart w:id="113" w:name="_Ref369693258"/>
      <w:r>
        <w:t>PDF return</w:t>
      </w:r>
      <w:bookmarkEnd w:id="113"/>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330E28" w:rsidP="008B6883">
      <w:pPr>
        <w:pStyle w:val="BodyText2"/>
      </w:pPr>
      <w:hyperlink r:id="rId445"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330E28" w:rsidP="008B6883">
      <w:pPr>
        <w:pStyle w:val="BodyText2"/>
      </w:pPr>
      <w:hyperlink r:id="rId446"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47"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lastRenderedPageBreak/>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48"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t xml:space="preserve">Cant find an existing Python OAuth2 provider, although there is a good blog </w:t>
      </w:r>
      <w:hyperlink r:id="rId449"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50"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51"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099F1653"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0A01DA">
        <w:rPr>
          <w:b/>
          <w:bCs w:val="0"/>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330E28" w:rsidP="008B6883">
      <w:pPr>
        <w:pStyle w:val="BodyText2"/>
      </w:pPr>
      <w:hyperlink r:id="rId452"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lastRenderedPageBreak/>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53"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54"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14" w:name="_Ref338922512"/>
      <w:bookmarkStart w:id="115" w:name="_Toc315774608"/>
      <w:r>
        <w:t>Using Introspection from PostGIS</w:t>
      </w:r>
      <w:bookmarkEnd w:id="114"/>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55"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lastRenderedPageBreak/>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56"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57"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58"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lastRenderedPageBreak/>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330E28" w:rsidP="008B6883">
      <w:pPr>
        <w:pStyle w:val="BodyText2"/>
      </w:pPr>
      <w:hyperlink r:id="rId459"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330E28" w:rsidP="008B6883">
      <w:pPr>
        <w:pStyle w:val="BodyText2"/>
      </w:pPr>
      <w:hyperlink r:id="rId460" w:history="1">
        <w:r w:rsidR="00A30C14" w:rsidRPr="00660CDF">
          <w:rPr>
            <w:rStyle w:val="Hyperlink"/>
          </w:rPr>
          <w:t>http://dopa-services.jrc.it/gee/getDatesForPoint?POINT=114,5&amp;CRS=EPSG:4326</w:t>
        </w:r>
      </w:hyperlink>
      <w:r w:rsidR="00A30C14">
        <w:t xml:space="preserve"> </w:t>
      </w:r>
    </w:p>
    <w:p w14:paraId="6260221E" w14:textId="7E653930" w:rsidR="00F45427" w:rsidRDefault="00D42332" w:rsidP="0034374E">
      <w:pPr>
        <w:pStyle w:val="Heading3"/>
      </w:pPr>
      <w:r>
        <w:t>eSpecies</w:t>
      </w:r>
      <w:r w:rsidR="000248CA">
        <w:t xml:space="preserve"> API Specification</w:t>
      </w:r>
      <w:bookmarkEnd w:id="115"/>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lastRenderedPageBreak/>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330E28" w:rsidP="000E5536">
      <w:pPr>
        <w:pStyle w:val="BodyText"/>
      </w:pPr>
      <w:hyperlink r:id="rId461"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330E28" w:rsidP="000E5536">
      <w:pPr>
        <w:pStyle w:val="BodyText"/>
      </w:pPr>
      <w:hyperlink r:id="rId462"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330E28" w:rsidP="000E5536">
      <w:pPr>
        <w:pStyle w:val="BodyText"/>
      </w:pPr>
      <w:hyperlink r:id="rId463"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330E28" w:rsidP="008B6883">
      <w:pPr>
        <w:pStyle w:val="BodyText2"/>
      </w:pPr>
      <w:hyperlink r:id="rId464" w:history="1">
        <w:r w:rsidR="00EB5668">
          <w:rPr>
            <w:rStyle w:val="Hyperlink"/>
          </w:rPr>
          <w:t>http://h03-dev-vm7/cgi-bin/eSpecies/species/map/17975</w:t>
        </w:r>
      </w:hyperlink>
    </w:p>
    <w:p w14:paraId="4DC0175D" w14:textId="77777777" w:rsidR="00EB5668" w:rsidRDefault="00330E28" w:rsidP="008B6883">
      <w:pPr>
        <w:pStyle w:val="BodyText2"/>
      </w:pPr>
      <w:hyperlink r:id="rId465" w:history="1">
        <w:r w:rsidR="00EB5668">
          <w:rPr>
            <w:rStyle w:val="Hyperlink"/>
          </w:rPr>
          <w:t>http://h03-dev-vm7/cgi-bin/eSpecies/species/xyz/17975</w:t>
        </w:r>
      </w:hyperlink>
    </w:p>
    <w:p w14:paraId="5D4D3555" w14:textId="77777777" w:rsidR="00EB5668" w:rsidRDefault="00330E28" w:rsidP="008B6883">
      <w:pPr>
        <w:pStyle w:val="BodyText2"/>
      </w:pPr>
      <w:hyperlink r:id="rId466" w:history="1">
        <w:r w:rsidR="00EB5668">
          <w:rPr>
            <w:rStyle w:val="Hyperlink"/>
          </w:rPr>
          <w:t>http://h03-dev-vm7/cgi-bin/eSpecies/pa/map/785</w:t>
        </w:r>
      </w:hyperlink>
    </w:p>
    <w:p w14:paraId="7603E2F4" w14:textId="77777777" w:rsidR="00EB5668" w:rsidRDefault="00330E28" w:rsidP="008B6883">
      <w:pPr>
        <w:pStyle w:val="BodyText2"/>
      </w:pPr>
      <w:hyperlink r:id="rId467" w:history="1">
        <w:r w:rsidR="00EB5668" w:rsidRPr="00C22EDF">
          <w:rPr>
            <w:rStyle w:val="Hyperlink"/>
          </w:rPr>
          <w:t>http://h03-dev-vm7/cgi-bin/eSpecies/pa/xyz/785</w:t>
        </w:r>
      </w:hyperlink>
    </w:p>
    <w:p w14:paraId="0E26AC1F" w14:textId="77777777" w:rsidR="00EB5668" w:rsidRDefault="00330E28" w:rsidP="008B6883">
      <w:pPr>
        <w:pStyle w:val="BodyText2"/>
      </w:pPr>
      <w:hyperlink r:id="rId468" w:history="1">
        <w:r w:rsidR="00EB5668">
          <w:rPr>
            <w:rStyle w:val="Hyperlink"/>
          </w:rPr>
          <w:t>http://h03-dev-vm7/cgi-bin/eSpecies/pa/speciescount/785</w:t>
        </w:r>
      </w:hyperlink>
    </w:p>
    <w:p w14:paraId="7CA5CFF0" w14:textId="77777777" w:rsidR="00EB5668" w:rsidRDefault="00330E28" w:rsidP="008B6883">
      <w:pPr>
        <w:pStyle w:val="BodyText2"/>
      </w:pPr>
      <w:hyperlink r:id="rId469" w:history="1">
        <w:r w:rsidR="008676E5" w:rsidRPr="00C22EDF">
          <w:rPr>
            <w:rStyle w:val="Hyperlink"/>
          </w:rPr>
          <w:t>http://h03-dev-vm7/cgi-bin/eSpecies/pa/specieslist/785</w:t>
        </w:r>
      </w:hyperlink>
    </w:p>
    <w:p w14:paraId="0027309D" w14:textId="77777777" w:rsidR="00A86F21" w:rsidRDefault="00330E28" w:rsidP="008B6883">
      <w:pPr>
        <w:pStyle w:val="BodyText2"/>
      </w:pPr>
      <w:hyperlink r:id="rId470" w:history="1">
        <w:r w:rsidR="00A86F21">
          <w:rPr>
            <w:rStyle w:val="Hyperlink"/>
          </w:rPr>
          <w:t>http://h03-dev-vm7/cgi-bin/eSpecies/richness/map/aves</w:t>
        </w:r>
      </w:hyperlink>
    </w:p>
    <w:p w14:paraId="7A80A56A" w14:textId="77777777" w:rsidR="00D22686" w:rsidRDefault="00330E28" w:rsidP="008B6883">
      <w:pPr>
        <w:pStyle w:val="BodyText2"/>
      </w:pPr>
      <w:hyperlink r:id="rId471" w:history="1">
        <w:r w:rsidR="00D22686">
          <w:rPr>
            <w:rStyle w:val="Hyperlink"/>
          </w:rPr>
          <w:t>http://h03-dev-vm7/cgi-bin/eSpecies/richness/xyz/aves</w:t>
        </w:r>
      </w:hyperlink>
    </w:p>
    <w:p w14:paraId="3456BE0F" w14:textId="77777777" w:rsidR="00B77447" w:rsidRDefault="00330E28" w:rsidP="008B6883">
      <w:pPr>
        <w:pStyle w:val="BodyText2"/>
      </w:pPr>
      <w:hyperlink r:id="rId472" w:history="1">
        <w:r w:rsidR="00B77447">
          <w:rPr>
            <w:rStyle w:val="Hyperlink"/>
          </w:rPr>
          <w:t>http://h03-dev-vm7/cgi-bin/eSpecies/bbox/25728,16008,27776,17032/species/map/17975</w:t>
        </w:r>
      </w:hyperlink>
    </w:p>
    <w:p w14:paraId="7EC6128C" w14:textId="77777777" w:rsidR="00B77447" w:rsidRDefault="00330E28" w:rsidP="008B6883">
      <w:pPr>
        <w:pStyle w:val="BodyText2"/>
      </w:pPr>
      <w:hyperlink r:id="rId473" w:history="1">
        <w:r w:rsidR="00B77447">
          <w:rPr>
            <w:rStyle w:val="Hyperlink"/>
          </w:rPr>
          <w:t>http://h03-dev-vm7/cgi-bin/eSpecies/bbox/25728,16008,27776,17032/pa/map/785</w:t>
        </w:r>
      </w:hyperlink>
    </w:p>
    <w:p w14:paraId="0FC2818B" w14:textId="77777777" w:rsidR="00B77447" w:rsidRDefault="00330E28" w:rsidP="008B6883">
      <w:pPr>
        <w:pStyle w:val="BodyText2"/>
      </w:pPr>
      <w:hyperlink r:id="rId474" w:history="1">
        <w:r w:rsidR="00B77447">
          <w:rPr>
            <w:rStyle w:val="Hyperlink"/>
          </w:rPr>
          <w:t>http://h03-dev-vm7/cgi-bin/eSpecies/bbox/25728,16008,27776,17032/richness/map/aves</w:t>
        </w:r>
      </w:hyperlink>
    </w:p>
    <w:p w14:paraId="33F06E90" w14:textId="77777777" w:rsidR="008676E5" w:rsidRDefault="00330E28" w:rsidP="008B6883">
      <w:pPr>
        <w:pStyle w:val="BodyText2"/>
      </w:pPr>
      <w:hyperlink r:id="rId475" w:history="1">
        <w:r w:rsidR="008676E5">
          <w:rPr>
            <w:rStyle w:val="Hyperlink"/>
          </w:rPr>
          <w:t>http://h03-dev-vm7/cgi-bin/eSpecies/bbox/25728,16008,27776,17032/speciescount</w:t>
        </w:r>
      </w:hyperlink>
    </w:p>
    <w:p w14:paraId="29CE6594" w14:textId="77777777" w:rsidR="008676E5" w:rsidRDefault="00330E28" w:rsidP="008B6883">
      <w:pPr>
        <w:pStyle w:val="BodyText2"/>
      </w:pPr>
      <w:hyperlink r:id="rId476" w:history="1">
        <w:r w:rsidR="008676E5">
          <w:rPr>
            <w:rStyle w:val="Hyperlink"/>
          </w:rPr>
          <w:t>http://h03-dev-vm7/cgi-bin/eSpecies/bbox/25728,16008,27776,17032/specieslist</w:t>
        </w:r>
      </w:hyperlink>
    </w:p>
    <w:p w14:paraId="6E1B9B61" w14:textId="77777777" w:rsidR="00AE0ABD" w:rsidRDefault="00330E28" w:rsidP="008B6883">
      <w:pPr>
        <w:pStyle w:val="BodyText2"/>
      </w:pPr>
      <w:hyperlink r:id="rId477" w:history="1">
        <w:r w:rsidR="00AE0ABD">
          <w:rPr>
            <w:rStyle w:val="Hyperlink"/>
          </w:rPr>
          <w:t>http://h03-dev-vm7/cgi-bin/eSpecies/bbox/25728,16008,27776,17032/pacount</w:t>
        </w:r>
      </w:hyperlink>
    </w:p>
    <w:p w14:paraId="3424D66B" w14:textId="77777777" w:rsidR="00AE0ABD" w:rsidRDefault="00330E28" w:rsidP="008B6883">
      <w:pPr>
        <w:pStyle w:val="BodyText2"/>
      </w:pPr>
      <w:hyperlink r:id="rId478" w:history="1">
        <w:r w:rsidR="00AE0ABD">
          <w:rPr>
            <w:rStyle w:val="Hyperlink"/>
          </w:rPr>
          <w:t>http://h03-dev-vm7/cgi-bin/eSpecies/bbox/25728,16008,27776,17032/palist</w:t>
        </w:r>
      </w:hyperlink>
    </w:p>
    <w:p w14:paraId="04429C38" w14:textId="77777777" w:rsidR="00770EB7" w:rsidRDefault="00330E28" w:rsidP="008B6883">
      <w:pPr>
        <w:pStyle w:val="BodyText2"/>
      </w:pPr>
      <w:hyperlink r:id="rId479" w:history="1">
        <w:r w:rsidR="00770EB7">
          <w:rPr>
            <w:rStyle w:val="Hyperlink"/>
          </w:rPr>
          <w:t>http://h03-dev-vm7/cgi-bin/eSpecies/quadkey/132320330232030/speciescount</w:t>
        </w:r>
      </w:hyperlink>
    </w:p>
    <w:p w14:paraId="0A6FBF8D" w14:textId="77777777" w:rsidR="00770EB7" w:rsidRDefault="00330E28" w:rsidP="008B6883">
      <w:pPr>
        <w:pStyle w:val="BodyText2"/>
      </w:pPr>
      <w:hyperlink r:id="rId480" w:history="1">
        <w:r w:rsidR="00770EB7">
          <w:rPr>
            <w:rStyle w:val="Hyperlink"/>
          </w:rPr>
          <w:t>http://h03-dev-vm7/cgi-bin/eSpecies/quadkey/132320330232030/specieslist</w:t>
        </w:r>
      </w:hyperlink>
    </w:p>
    <w:p w14:paraId="7C144854" w14:textId="77777777" w:rsidR="00D14E0A" w:rsidRDefault="00330E28" w:rsidP="008B6883">
      <w:pPr>
        <w:pStyle w:val="BodyText2"/>
      </w:pPr>
      <w:hyperlink r:id="rId481" w:history="1">
        <w:r w:rsidR="00242F4A">
          <w:rPr>
            <w:rStyle w:val="Hyperlink"/>
          </w:rPr>
          <w:t>http://h03-dev-vm7/cgi-bin/eSpecies/quadkey/132320323113002/pacount</w:t>
        </w:r>
      </w:hyperlink>
      <w:r w:rsidR="00242F4A">
        <w:t xml:space="preserve"> </w:t>
      </w:r>
    </w:p>
    <w:p w14:paraId="3127C2FD" w14:textId="77777777" w:rsidR="00D14E0A" w:rsidRDefault="00330E28" w:rsidP="008B6883">
      <w:pPr>
        <w:pStyle w:val="BodyText2"/>
      </w:pPr>
      <w:hyperlink r:id="rId482" w:history="1">
        <w:r w:rsidR="00242F4A">
          <w:rPr>
            <w:rStyle w:val="Hyperlink"/>
          </w:rPr>
          <w:t>http://h03-dev-vm7/cgi-bin/eSpecies/quadkey/132320323113002/palist</w:t>
        </w:r>
      </w:hyperlink>
    </w:p>
    <w:p w14:paraId="5D704324" w14:textId="77777777" w:rsidR="00E42111" w:rsidRDefault="00330E28" w:rsidP="008B6883">
      <w:pPr>
        <w:pStyle w:val="BodyText2"/>
      </w:pPr>
      <w:hyperlink r:id="rId483" w:history="1">
        <w:r w:rsidR="00E42111">
          <w:rPr>
            <w:rStyle w:val="Hyperlink"/>
          </w:rPr>
          <w:t>http://h03-dev-vm7/cgi-bin/eSpecies/quadkeydata/map/1/17975</w:t>
        </w:r>
      </w:hyperlink>
    </w:p>
    <w:p w14:paraId="36CCB71C" w14:textId="77777777" w:rsidR="00B77447" w:rsidRDefault="00330E28" w:rsidP="008B6883">
      <w:pPr>
        <w:pStyle w:val="BodyText2"/>
      </w:pPr>
      <w:hyperlink r:id="rId484"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6" w:name="_Ref416944525"/>
      <w:bookmarkStart w:id="117" w:name="_Toc315774609"/>
      <w:r>
        <w:t>Configuring the services file</w:t>
      </w:r>
      <w:bookmarkEnd w:id="116"/>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lastRenderedPageBreak/>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85"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lastRenderedPageBreak/>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330E28" w:rsidP="000E5536">
      <w:pPr>
        <w:pStyle w:val="BodyText"/>
        <w:rPr>
          <w:rStyle w:val="Hyperlink"/>
        </w:rPr>
      </w:pPr>
      <w:hyperlink r:id="rId486"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44626198"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0A01D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87"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88"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330E28" w:rsidP="008B6883">
      <w:pPr>
        <w:pStyle w:val="BodyText2"/>
      </w:pPr>
      <w:hyperlink r:id="rId489"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189818DD" w14:textId="77777777" w:rsidR="000A01D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0A01DA">
        <w:t>Installing</w:t>
      </w:r>
    </w:p>
    <w:p w14:paraId="1DFE978D" w14:textId="77777777" w:rsidR="000A01DA" w:rsidRDefault="000A01DA" w:rsidP="00D335D7">
      <w:pPr>
        <w:pStyle w:val="Heading5"/>
      </w:pPr>
      <w:r>
        <w:t>On Ubuntu 14.04</w:t>
      </w:r>
    </w:p>
    <w:p w14:paraId="4B08B7B7" w14:textId="77777777" w:rsidR="000A01DA" w:rsidRDefault="000A01DA" w:rsidP="008B6883">
      <w:pPr>
        <w:pStyle w:val="BodyText2"/>
      </w:pPr>
      <w:r>
        <w:t xml:space="preserve">Installing v2.1.1 on Cloud9 on 28/3/17 following instructions </w:t>
      </w:r>
      <w:r w:rsidRPr="000B20B4">
        <w:t>here</w:t>
      </w:r>
      <w:r>
        <w:t xml:space="preserve">. </w:t>
      </w:r>
    </w:p>
    <w:p w14:paraId="287CC9DD" w14:textId="77777777" w:rsidR="000A01DA" w:rsidRDefault="000A01DA" w:rsidP="008B6883">
      <w:pPr>
        <w:pStyle w:val="BodyText2"/>
      </w:pPr>
      <w:r>
        <w:t xml:space="preserve">Install Java (see </w:t>
      </w:r>
      <w:r w:rsidRPr="000B20B4">
        <w:t>On Ubuntu 14.04</w:t>
      </w:r>
      <w:r>
        <w:t>)</w:t>
      </w:r>
    </w:p>
    <w:p w14:paraId="5658E9B7" w14:textId="77777777" w:rsidR="000A01DA" w:rsidRPr="00D335D7" w:rsidRDefault="000A01DA" w:rsidP="008B550B">
      <w:pPr>
        <w:pStyle w:val="Unix"/>
      </w:pPr>
      <w:r w:rsidRPr="00D335D7">
        <w:t>blishten:~/workspace (master) $ wget http://sourceforge.net/projects/geoserver/files/GeoServer/2.11.0/geoserver-2.11.0-bin.zip</w:t>
      </w:r>
    </w:p>
    <w:p w14:paraId="2C0B07CB" w14:textId="77777777" w:rsidR="000A01DA" w:rsidRDefault="000A01DA" w:rsidP="007D2F52">
      <w:pPr>
        <w:pStyle w:val="Heading4"/>
      </w:pPr>
      <w:r>
        <w:t>Servers</w:t>
      </w:r>
    </w:p>
    <w:p w14:paraId="3E36C951" w14:textId="77777777" w:rsidR="000A01DA" w:rsidRDefault="000A01DA" w:rsidP="008B6883">
      <w:pPr>
        <w:pStyle w:val="BodyText2"/>
      </w:pPr>
      <w:r>
        <w:t xml:space="preserve">For developers: </w:t>
      </w:r>
      <w:r w:rsidRPr="000B20B4">
        <w:t>http://h05-dev-vm100.jrc.it:8080/geoserver/web/</w:t>
      </w:r>
      <w:r>
        <w:t xml:space="preserve"> u/p  Andrew/Changeme!1</w:t>
      </w:r>
    </w:p>
    <w:p w14:paraId="56D608B5" w14:textId="77777777" w:rsidR="000A01DA" w:rsidRDefault="000A01DA" w:rsidP="008B6883">
      <w:pPr>
        <w:pStyle w:val="BodyText2"/>
      </w:pPr>
      <w:r>
        <w:t xml:space="preserve">Live: </w:t>
      </w:r>
      <w:r w:rsidRPr="000B20B4">
        <w:t>http://lrm-maps.jrc.ec.europa.eu/geoserver/</w:t>
      </w:r>
      <w:r>
        <w:t xml:space="preserve">  u/p </w:t>
      </w:r>
      <w:r w:rsidRPr="0046068F">
        <w:t>Andrew</w:t>
      </w:r>
      <w:r>
        <w:t>/</w:t>
      </w:r>
      <w:r w:rsidRPr="0046068F">
        <w:t>andrewgs11</w:t>
      </w:r>
    </w:p>
    <w:p w14:paraId="6C18F140" w14:textId="77777777" w:rsidR="000A01DA" w:rsidRPr="00894DFA" w:rsidRDefault="000A01DA" w:rsidP="008B6883">
      <w:pPr>
        <w:pStyle w:val="BodyText2"/>
      </w:pPr>
      <w:r>
        <w:t xml:space="preserve">This is </w:t>
      </w:r>
      <w:r w:rsidRPr="000B20B4">
        <w:t>http://h05-prod-vm100.jrc.it:8080/geoserver/web/</w:t>
      </w:r>
    </w:p>
    <w:p w14:paraId="523A1EE6" w14:textId="481647BD" w:rsidR="004C7895" w:rsidRDefault="000A01D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90"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0483AA44"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0A01D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lastRenderedPageBreak/>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3668B9">
      <w:pPr>
        <w:pStyle w:val="ListBullet"/>
      </w:pPr>
      <w:r>
        <w:t>Create the function in PostGIS</w:t>
      </w:r>
    </w:p>
    <w:p w14:paraId="5A4B865D" w14:textId="77777777" w:rsidR="00254DC9" w:rsidRDefault="00254DC9" w:rsidP="003668B9">
      <w:pPr>
        <w:pStyle w:val="ListBullet"/>
      </w:pPr>
      <w:r>
        <w:t>Goto the REST Services Directory and create a new service using the ‘Add a new Function’ button at the top</w:t>
      </w:r>
    </w:p>
    <w:p w14:paraId="1E6E82DE" w14:textId="77777777" w:rsidR="00254DC9" w:rsidRDefault="00254DC9" w:rsidP="003668B9">
      <w:pPr>
        <w:pStyle w:val="ListBullet"/>
      </w:pPr>
      <w:r>
        <w:t>Fill in the details of the function</w:t>
      </w:r>
    </w:p>
    <w:p w14:paraId="109F3367" w14:textId="77777777" w:rsidR="00254DC9" w:rsidRDefault="00254DC9" w:rsidP="003668B9">
      <w:pPr>
        <w:pStyle w:val="ListBullet"/>
      </w:pPr>
      <w:r>
        <w:t>Go back to the function and create the metadata to go with it.</w:t>
      </w:r>
    </w:p>
    <w:p w14:paraId="4683A519" w14:textId="77777777" w:rsidR="00254DC9" w:rsidRPr="00254DC9" w:rsidRDefault="00254DC9" w:rsidP="003668B9">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t xml:space="preserve">You can publish data (including GeoJSON data) on Github and as GISTS: </w:t>
      </w:r>
      <w:hyperlink r:id="rId491"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92"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93" w:history="1">
        <w:r w:rsidRPr="00BE1D5E">
          <w:rPr>
            <w:rStyle w:val="Hyperlink"/>
          </w:rPr>
          <w:t>here</w:t>
        </w:r>
      </w:hyperlink>
      <w:r>
        <w:t xml:space="preserve">.  You can then share that geoJson back using some Github specific HTML-embed code. </w:t>
      </w:r>
      <w:hyperlink r:id="rId494" w:history="1">
        <w:r w:rsidRPr="000B1C16">
          <w:rPr>
            <w:rStyle w:val="Hyperlink"/>
          </w:rPr>
          <w:t>Here</w:t>
        </w:r>
      </w:hyperlink>
      <w:r>
        <w:t xml:space="preserve"> is a quick demo. Here is the raw </w:t>
      </w:r>
      <w:hyperlink r:id="rId495" w:history="1">
        <w:r w:rsidRPr="000B1C16">
          <w:rPr>
            <w:rStyle w:val="Hyperlink"/>
          </w:rPr>
          <w:t>geojson</w:t>
        </w:r>
      </w:hyperlink>
      <w:r>
        <w:t xml:space="preserve">. You can also put the GeoJSON on Gist as a snippet of code which is great. Its available </w:t>
      </w:r>
      <w:hyperlink r:id="rId496"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97"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98" w:history="1">
        <w:r w:rsidRPr="00683027">
          <w:rPr>
            <w:rStyle w:val="Hyperlink"/>
          </w:rPr>
          <w:t>KOOP</w:t>
        </w:r>
      </w:hyperlink>
      <w:r>
        <w:t xml:space="preserve"> and a node.js implementation </w:t>
      </w:r>
      <w:hyperlink r:id="rId499" w:history="1">
        <w:r w:rsidRPr="00683027">
          <w:rPr>
            <w:rStyle w:val="Hyperlink"/>
          </w:rPr>
          <w:t>here</w:t>
        </w:r>
      </w:hyperlink>
      <w:r>
        <w:t xml:space="preserve">. </w:t>
      </w:r>
      <w:r w:rsidR="00791FF1">
        <w:t xml:space="preserve">Also </w:t>
      </w:r>
      <w:hyperlink r:id="rId500"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501"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502"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503"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330E28" w:rsidP="008B6883">
      <w:pPr>
        <w:pStyle w:val="BodyText2"/>
      </w:pPr>
      <w:hyperlink r:id="rId504"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8" w:name="_Toc315774614"/>
      <w:bookmarkEnd w:id="117"/>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lastRenderedPageBreak/>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505" w:history="1">
        <w:r w:rsidRPr="00E27DA2">
          <w:rPr>
            <w:rStyle w:val="Hyperlink"/>
          </w:rPr>
          <w:t>here</w:t>
        </w:r>
      </w:hyperlink>
      <w:r>
        <w:t>). The parallel one caused ‘Too Many Concurrent Agreggations’ error so I had to do it the slow way.</w:t>
      </w:r>
    </w:p>
    <w:p w14:paraId="6B1B88CA" w14:textId="5F651A4B"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50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0A01D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9" w:name="_Building_for_production"/>
      <w:bookmarkEnd w:id="119"/>
      <w:r>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330E28" w:rsidP="00B30C63">
      <w:pPr>
        <w:pStyle w:val="BodyText2"/>
      </w:pPr>
      <w:hyperlink r:id="rId507"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5D462CB5" w:rsidR="00B34F4D" w:rsidRDefault="00B34F4D" w:rsidP="00B30C63">
      <w:pPr>
        <w:pStyle w:val="Unix"/>
      </w:pPr>
      <w:r w:rsidRPr="00B34F4D">
        <w:t>blishten:~/workspace (gh-pages) $ git push</w:t>
      </w:r>
    </w:p>
    <w:p w14:paraId="682E028E" w14:textId="77777777" w:rsidR="00EF42BD" w:rsidRPr="0084367A" w:rsidRDefault="00EF42BD" w:rsidP="00B30C63">
      <w:pPr>
        <w:pStyle w:val="Unix"/>
      </w:pPr>
    </w:p>
    <w:p w14:paraId="0EC2D105" w14:textId="7F7382D7" w:rsidR="00EF42BD" w:rsidRDefault="00EF42BD" w:rsidP="00EF42BD">
      <w:pPr>
        <w:pStyle w:val="Heading5"/>
      </w:pPr>
      <w:r>
        <w:t>Issues</w:t>
      </w:r>
    </w:p>
    <w:p w14:paraId="4C6D18F3" w14:textId="184BB9E9" w:rsidR="00EF42BD" w:rsidRDefault="00EF42BD" w:rsidP="00EF42BD">
      <w:pPr>
        <w:pStyle w:val="Heading6"/>
      </w:pPr>
      <w:r>
        <w:t>404 Errors</w:t>
      </w:r>
    </w:p>
    <w:p w14:paraId="2C27E70D" w14:textId="75037A0B" w:rsidR="00EF42BD" w:rsidRDefault="00EF42BD" w:rsidP="00EF42BD">
      <w:pPr>
        <w:pStyle w:val="BodyText2"/>
      </w:pPr>
      <w:r>
        <w:t xml:space="preserve">We are moving the wireframes from the Penrose machine to </w:t>
      </w:r>
      <w:r w:rsidR="00897FFE">
        <w:t xml:space="preserve">a new server (see </w:t>
      </w:r>
      <w:hyperlink w:anchor="_95.216.13.159" w:history="1">
        <w:r w:rsidR="00897FFE" w:rsidRPr="00897FFE">
          <w:rPr>
            <w:rStyle w:val="Hyperlink"/>
          </w:rPr>
          <w:t>95.216.13.159</w:t>
        </w:r>
      </w:hyperlink>
      <w:r w:rsidR="00897FFE">
        <w:t xml:space="preserve">) and </w:t>
      </w:r>
      <w:r w:rsidR="00353520">
        <w:t>some files cannot be found from the build folder. They work in GitHub but not in the new machine. On GitHub:</w:t>
      </w:r>
    </w:p>
    <w:p w14:paraId="7B78A4B2" w14:textId="1BBBD440" w:rsidR="00353520" w:rsidRDefault="00330E28" w:rsidP="00EF42BD">
      <w:pPr>
        <w:pStyle w:val="BodyText2"/>
      </w:pPr>
      <w:hyperlink r:id="rId508" w:history="1">
        <w:r w:rsidR="00353520" w:rsidRPr="000B20B4">
          <w:rPr>
            <w:rStyle w:val="Hyperlink"/>
          </w:rPr>
          <w:t>https://andrewcottam.github.io/wireframes/regional/build/</w:t>
        </w:r>
      </w:hyperlink>
    </w:p>
    <w:p w14:paraId="216DF2CE" w14:textId="7DF009E0" w:rsidR="00353520" w:rsidRDefault="00330E28" w:rsidP="00EF42BD">
      <w:pPr>
        <w:pStyle w:val="BodyText2"/>
      </w:pPr>
      <w:hyperlink r:id="rId509" w:history="1">
        <w:r w:rsidR="00353520" w:rsidRPr="000B20B4">
          <w:rPr>
            <w:rStyle w:val="Hyperlink"/>
          </w:rPr>
          <w:t>https://andrewcottam.github.io/wireframes/regional/build/static/css/main.49a7f815.css</w:t>
        </w:r>
      </w:hyperlink>
    </w:p>
    <w:p w14:paraId="594FF7F0" w14:textId="7D500BE7" w:rsidR="00353520" w:rsidRDefault="00353520" w:rsidP="00EF42BD">
      <w:pPr>
        <w:pStyle w:val="BodyText2"/>
      </w:pPr>
      <w:r>
        <w:t>On 95.216.13.159:</w:t>
      </w:r>
    </w:p>
    <w:p w14:paraId="02E58DFD" w14:textId="495101D5" w:rsidR="00353520" w:rsidRDefault="00330E28" w:rsidP="00EF42BD">
      <w:pPr>
        <w:pStyle w:val="BodyText2"/>
      </w:pPr>
      <w:hyperlink r:id="rId510" w:history="1">
        <w:r w:rsidR="00353520" w:rsidRPr="000B20B4">
          <w:rPr>
            <w:rStyle w:val="Hyperlink"/>
          </w:rPr>
          <w:t>http://beta2.biopama.org/regional/build/</w:t>
        </w:r>
      </w:hyperlink>
    </w:p>
    <w:p w14:paraId="327C72E6" w14:textId="73FC01E9" w:rsidR="00353520" w:rsidRDefault="00330E28" w:rsidP="00EF42BD">
      <w:pPr>
        <w:pStyle w:val="BodyText2"/>
      </w:pPr>
      <w:hyperlink r:id="rId511" w:history="1">
        <w:r w:rsidR="00353520" w:rsidRPr="000B20B4">
          <w:rPr>
            <w:rStyle w:val="Hyperlink"/>
          </w:rPr>
          <w:t>http://beta2.biopama.org/wireframes/regional/build/static/css/main.49a7f815.css</w:t>
        </w:r>
      </w:hyperlink>
      <w:r w:rsidR="00353520">
        <w:t xml:space="preserve"> </w:t>
      </w:r>
    </w:p>
    <w:p w14:paraId="25E244ED" w14:textId="48D060BE" w:rsidR="00353520" w:rsidRDefault="00353520" w:rsidP="00EF42BD">
      <w:pPr>
        <w:pStyle w:val="BodyText2"/>
      </w:pPr>
      <w:r>
        <w:t>The /wireframes/ path causes a 404 error.</w:t>
      </w:r>
      <w:r w:rsidR="00830C4E">
        <w:t xml:space="preserve"> In Plesk create a folder under the beta2.biopama.org folder 'wireframes' and set this as the automatic deploy folder when you do the Git clone. Now it works. However, there are routing issues when you direct link to indicators - these are caused by the Apache configuration - see </w:t>
      </w:r>
      <w:hyperlink w:anchor="_Rewrites_not_enabled" w:history="1">
        <w:r w:rsidR="00830C4E" w:rsidRPr="00830C4E">
          <w:rPr>
            <w:rStyle w:val="Hyperlink"/>
          </w:rPr>
          <w:t>Rewrites not enabled in Apache</w:t>
        </w:r>
      </w:hyperlink>
      <w:r w:rsidR="00830C4E">
        <w:t>.</w:t>
      </w:r>
      <w:r w:rsidR="0003373A">
        <w:t xml:space="preserve"> </w:t>
      </w:r>
    </w:p>
    <w:p w14:paraId="7D1C39D4" w14:textId="5D483A37" w:rsidR="0003373A" w:rsidRDefault="0003373A" w:rsidP="0003373A">
      <w:pPr>
        <w:pStyle w:val="Heading7"/>
      </w:pPr>
      <w:r>
        <w:t>Using .htaccess files</w:t>
      </w:r>
    </w:p>
    <w:p w14:paraId="36EE489E" w14:textId="2F95E76D" w:rsidR="0003373A" w:rsidRDefault="0003373A" w:rsidP="0003373A">
      <w:pPr>
        <w:pStyle w:val="BodyText2"/>
      </w:pPr>
      <w:r>
        <w:t xml:space="preserve">There is information on how to solve this for apps created with create-react-app on </w:t>
      </w:r>
      <w:hyperlink r:id="rId512" w:anchor="serving-apps-with-client-side-routing" w:history="1">
        <w:r w:rsidRPr="00847411">
          <w:rPr>
            <w:rStyle w:val="Hyperlink"/>
          </w:rPr>
          <w:t>this</w:t>
        </w:r>
      </w:hyperlink>
      <w:r>
        <w:t xml:space="preserve"> page:</w:t>
      </w:r>
    </w:p>
    <w:p w14:paraId="24DC0D1A" w14:textId="3706528D" w:rsidR="0003373A" w:rsidRDefault="0003373A" w:rsidP="0003373A">
      <w:pPr>
        <w:pStyle w:val="BodyText2"/>
        <w:numPr>
          <w:ilvl w:val="0"/>
          <w:numId w:val="51"/>
        </w:numPr>
      </w:pPr>
      <w:r>
        <w:t>Add the .htaccess file to the public folder in your create-react-app app</w:t>
      </w:r>
    </w:p>
    <w:p w14:paraId="0899B688" w14:textId="129EB9C3" w:rsidR="0003373A" w:rsidRDefault="0003373A" w:rsidP="0003373A">
      <w:pPr>
        <w:pStyle w:val="BodyText2"/>
        <w:numPr>
          <w:ilvl w:val="0"/>
          <w:numId w:val="51"/>
        </w:numPr>
      </w:pPr>
      <w:r>
        <w:t>Add the following:</w:t>
      </w:r>
    </w:p>
    <w:p w14:paraId="5826929D" w14:textId="77777777" w:rsidR="0003373A" w:rsidRDefault="0003373A" w:rsidP="0003373A">
      <w:pPr>
        <w:pStyle w:val="Code"/>
      </w:pPr>
      <w:r>
        <w:t xml:space="preserve">    Options -MultiViews</w:t>
      </w:r>
    </w:p>
    <w:p w14:paraId="5AD36E52" w14:textId="77777777" w:rsidR="0003373A" w:rsidRDefault="0003373A" w:rsidP="0003373A">
      <w:pPr>
        <w:pStyle w:val="Code"/>
      </w:pPr>
      <w:r>
        <w:t xml:space="preserve">    RewriteEngine On</w:t>
      </w:r>
    </w:p>
    <w:p w14:paraId="7C3C1F18" w14:textId="77777777" w:rsidR="0003373A" w:rsidRDefault="0003373A" w:rsidP="0003373A">
      <w:pPr>
        <w:pStyle w:val="Code"/>
      </w:pPr>
      <w:r>
        <w:t xml:space="preserve">    RewriteCond %{REQUEST_FILENAME} !-f</w:t>
      </w:r>
    </w:p>
    <w:p w14:paraId="6E4933D2" w14:textId="4C3D048A" w:rsidR="0003373A" w:rsidRDefault="0003373A" w:rsidP="0003373A">
      <w:pPr>
        <w:pStyle w:val="Code"/>
      </w:pPr>
      <w:r>
        <w:t xml:space="preserve">    RewriteRule ^ index.html [QSA,L]</w:t>
      </w:r>
    </w:p>
    <w:p w14:paraId="5BE40988" w14:textId="282B205D" w:rsidR="0003373A" w:rsidRPr="0003373A" w:rsidRDefault="0003373A" w:rsidP="0003373A">
      <w:pPr>
        <w:pStyle w:val="ListBullet2"/>
      </w:pPr>
      <w:r>
        <w:t>Build the project - this copies the .htaccess file to the build folder</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454541BF" w:rsidR="0084367A" w:rsidRDefault="0084367A" w:rsidP="00B30C63">
      <w:pPr>
        <w:pStyle w:val="BodyText2"/>
      </w:pPr>
      <w:r>
        <w:t xml:space="preserve">The home folder for the beta.biopama.org address is /home/biopama/public_html/beta/. </w:t>
      </w:r>
      <w:r w:rsidR="00E32517">
        <w:t xml:space="preserve">Moved to the Hetzner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lastRenderedPageBreak/>
        <w:t>This was developed by Dario Simonetti and is also called ‘</w:t>
      </w:r>
      <w:r w:rsidRPr="00B81F32">
        <w:t>The Joint Research Centre Earth Observation Data and</w:t>
      </w:r>
      <w:r>
        <w:t xml:space="preserve"> Processing Platform (JEODPP)’ - available </w:t>
      </w:r>
      <w:hyperlink r:id="rId513"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330E28" w:rsidP="00B30C63">
      <w:pPr>
        <w:pStyle w:val="BodyText2"/>
      </w:pPr>
      <w:hyperlink r:id="rId514"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t>Canopies Validation Tool</w:t>
      </w:r>
    </w:p>
    <w:p w14:paraId="13F09683" w14:textId="77777777" w:rsidR="00CE0402" w:rsidRDefault="00CE0402" w:rsidP="00B30C63">
      <w:pPr>
        <w:pStyle w:val="BodyText2"/>
      </w:pPr>
      <w:r>
        <w:t>Jorges website is here:</w:t>
      </w:r>
    </w:p>
    <w:p w14:paraId="0FCAD6D1" w14:textId="77777777" w:rsidR="00CE0402" w:rsidRDefault="00330E28" w:rsidP="00B30C63">
      <w:pPr>
        <w:pStyle w:val="BodyText2"/>
      </w:pPr>
      <w:hyperlink r:id="rId515"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16"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lastRenderedPageBreak/>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17"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lastRenderedPageBreak/>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t>Data loading</w:t>
      </w:r>
    </w:p>
    <w:p w14:paraId="15630BDF" w14:textId="77777777" w:rsidR="00A86918" w:rsidRDefault="00A86918" w:rsidP="00B30C63">
      <w:pPr>
        <w:pStyle w:val="Heading5"/>
      </w:pPr>
      <w:r>
        <w:t>Coverage Statistics</w:t>
      </w:r>
    </w:p>
    <w:p w14:paraId="13CB1489" w14:textId="77777777" w:rsidR="000A497E" w:rsidRDefault="00AD5981" w:rsidP="003668B9">
      <w:pPr>
        <w:pStyle w:val="ListBullet"/>
      </w:pPr>
      <w:r>
        <w:t>Creating</w:t>
      </w:r>
      <w:r w:rsidR="000A497E">
        <w:t xml:space="preserve"> table</w:t>
      </w:r>
      <w:r>
        <w:t>s</w:t>
      </w:r>
      <w:r w:rsidR="000A497E">
        <w:t xml:space="preserve"> in the c9 db-server biopama database in the public schema:</w:t>
      </w:r>
    </w:p>
    <w:p w14:paraId="70DF9589" w14:textId="096FAA4D" w:rsidR="002B6BC3" w:rsidRDefault="002B6BC3" w:rsidP="00B30C63">
      <w:pPr>
        <w:pStyle w:val="sql"/>
      </w:pPr>
      <w:r>
        <w:t xml:space="preserve">CREATE TABLE </w:t>
      </w:r>
      <w:r w:rsidR="00A614CA">
        <w:t>public</w:t>
      </w:r>
      <w:r>
        <w:t>.wdpa_terrestrial_coverage_statistics(iso3 text,yr smallint,</w:t>
      </w:r>
      <w:r w:rsidR="000A5E3B">
        <w:t xml:space="preserve">pa_count smallint, pa_area double precision, </w:t>
      </w:r>
      <w:r>
        <w:t>new_area double precision,cum_area double precision)WITH(OIDS=TRUE);</w:t>
      </w:r>
    </w:p>
    <w:p w14:paraId="4C788F15" w14:textId="38D7DDEB" w:rsidR="00AD5981" w:rsidRDefault="00AD5981" w:rsidP="00B30C63">
      <w:pPr>
        <w:pStyle w:val="sql"/>
      </w:pPr>
      <w:r>
        <w:t>CREATE TABLE public.wdpa_marine_coverage_statistics(iso3 text,yr smallint,</w:t>
      </w:r>
      <w:r w:rsidR="000A5E3B">
        <w:t xml:space="preserve">pa_count smallint, pa_area double precision, </w:t>
      </w:r>
      <w:r>
        <w:t>new_area double precision,cum_area double precision)WITH(OIDS=TRUE);</w:t>
      </w:r>
    </w:p>
    <w:p w14:paraId="481606D9" w14:textId="253044B5" w:rsidR="00F756A7" w:rsidRDefault="00F756A7" w:rsidP="003668B9">
      <w:pPr>
        <w:pStyle w:val="ListBullet"/>
      </w:pPr>
      <w:r>
        <w:t xml:space="preserve">Export the table from ArcGIS and remove the </w:t>
      </w:r>
      <w:r w:rsidR="007E1158">
        <w:t xml:space="preserve">OBJECTID field in the text file and rename cumulative_area to </w:t>
      </w:r>
    </w:p>
    <w:p w14:paraId="10119418" w14:textId="77777777" w:rsidR="00F756A7" w:rsidRDefault="00F756A7" w:rsidP="003668B9">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3668B9">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3668B9">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3668B9">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3668B9">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3668B9">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3668B9">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lastRenderedPageBreak/>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20"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3668B9">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t>},</w:t>
      </w:r>
    </w:p>
    <w:p w14:paraId="24BC3B06" w14:textId="77777777" w:rsidR="00E851E0" w:rsidRDefault="00E851E0" w:rsidP="003668B9">
      <w:pPr>
        <w:pStyle w:val="ListBullet"/>
      </w:pPr>
      <w:r>
        <w:t>When you specify before your constructor is called before the superclasses constructor.</w:t>
      </w:r>
    </w:p>
    <w:p w14:paraId="643129B2" w14:textId="77777777" w:rsidR="00E851E0" w:rsidRDefault="00E851E0" w:rsidP="003668B9">
      <w:pPr>
        <w:pStyle w:val="ListBullet"/>
      </w:pPr>
      <w:r>
        <w:t>If you want to manually call the superclasses constructor then set constructor : “manual”</w:t>
      </w:r>
    </w:p>
    <w:p w14:paraId="4D198DAB" w14:textId="77777777" w:rsidR="00E851E0" w:rsidRPr="00B253B2" w:rsidRDefault="00E851E0" w:rsidP="003668B9">
      <w:pPr>
        <w:pStyle w:val="ListBullet"/>
      </w:pPr>
      <w:r>
        <w:t>You must include a reference to the superclass javascript file in the html page</w:t>
      </w:r>
    </w:p>
    <w:p w14:paraId="685CCA8F" w14:textId="77777777" w:rsidR="00E851E0" w:rsidRDefault="00E851E0" w:rsidP="00B30C63">
      <w:pPr>
        <w:pStyle w:val="Heading4"/>
      </w:pPr>
      <w:r>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21"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22" w:history="1">
        <w:r>
          <w:rPr>
            <w:rStyle w:val="Hyperlink"/>
          </w:rPr>
          <w:t>http://help.arcgis.com/en/webapi/javascript/arcgis/help/jshelp_start.htm</w:t>
        </w:r>
      </w:hyperlink>
      <w:r>
        <w:t>.</w:t>
      </w:r>
    </w:p>
    <w:p w14:paraId="432BA374" w14:textId="77777777" w:rsidR="00E851E0" w:rsidRDefault="00E851E0" w:rsidP="003668B9">
      <w:pPr>
        <w:pStyle w:val="ListBullet"/>
      </w:pPr>
      <w:r>
        <w:t>Downloading the php page (</w:t>
      </w:r>
      <w:hyperlink r:id="rId523" w:history="1">
        <w:r w:rsidRPr="00FC1C17">
          <w:rPr>
            <w:rStyle w:val="Hyperlink"/>
          </w:rPr>
          <w:t>http://help.arcgis.com/en/webapi/javascript/arcgis/help/jshelp/proxypage_php.zip</w:t>
        </w:r>
      </w:hyperlink>
      <w:r>
        <w:t>)</w:t>
      </w:r>
    </w:p>
    <w:p w14:paraId="7C2A608B" w14:textId="77777777" w:rsidR="00E851E0" w:rsidRDefault="00E851E0" w:rsidP="003668B9">
      <w:pPr>
        <w:pStyle w:val="ListBullet"/>
      </w:pPr>
      <w:r>
        <w:t>Saved to ‘h03-dev-vm7</w:t>
      </w:r>
      <w:r w:rsidRPr="002137CF">
        <w:t>/srv/www/htdocs/proxy.php</w:t>
      </w:r>
      <w:r>
        <w:t>’</w:t>
      </w:r>
    </w:p>
    <w:p w14:paraId="00C6B8AC" w14:textId="77777777" w:rsidR="00E851E0" w:rsidRDefault="00E851E0" w:rsidP="003668B9">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330E28" w:rsidP="00B30C63">
      <w:pPr>
        <w:pStyle w:val="BodyText2"/>
        <w:rPr>
          <w:rFonts w:ascii="Consolas" w:hAnsi="Consolas" w:cs="Consolas"/>
          <w:color w:val="000000"/>
          <w:sz w:val="13"/>
          <w:szCs w:val="13"/>
          <w:shd w:val="clear" w:color="auto" w:fill="FFFFFF"/>
        </w:rPr>
      </w:pPr>
      <w:hyperlink r:id="rId524"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2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lastRenderedPageBreak/>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330E28" w:rsidP="00B30C63">
      <w:pPr>
        <w:pStyle w:val="BodyText2"/>
      </w:pPr>
      <w:hyperlink r:id="rId526"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27"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28" w:history="1">
        <w:r>
          <w:rPr>
            <w:rStyle w:val="Hyperlink"/>
          </w:rPr>
          <w:t>http://help.arcgis.com/en/webapi/javascript/arcgis/help/jshelp_start.htm</w:t>
        </w:r>
      </w:hyperlink>
      <w:r>
        <w:t>) there is no support for extending GraphicsLayer, but I have extended it to create the quadkeyLayer (</w:t>
      </w:r>
      <w:hyperlink r:id="rId529"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30"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31"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 xml:space="preserve">This is a subclass of an ESRI DynamicMapServiceLayer and can include a canvas so you inspect the values of the image. However, the position of the layer changes and in the end the graphics in the graphics layer cannot be clicked on because the </w:t>
      </w:r>
      <w:r>
        <w:lastRenderedPageBreak/>
        <w:t>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330E28" w:rsidP="00B30C63">
      <w:pPr>
        <w:pStyle w:val="BodyText"/>
      </w:pPr>
      <w:hyperlink r:id="rId536"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330E28" w:rsidP="00B30C63">
      <w:pPr>
        <w:pStyle w:val="BodyText2"/>
      </w:pPr>
      <w:hyperlink r:id="rId537"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38"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lastRenderedPageBreak/>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20" w:name="_Toc315774611"/>
      <w:r>
        <w:t>Development on the eHabitat machine</w:t>
      </w:r>
      <w:bookmarkEnd w:id="120"/>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39"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330E28" w:rsidP="00B30C63">
      <w:pPr>
        <w:pStyle w:val="BodyText2"/>
      </w:pPr>
      <w:hyperlink r:id="rId540"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330E28" w:rsidP="00B30C63">
      <w:pPr>
        <w:pStyle w:val="BodyText2"/>
      </w:pPr>
      <w:hyperlink r:id="rId541"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21" w:name="_Toc315774613"/>
      <w:r>
        <w:t>Getting quadkeys for a search polygon</w:t>
      </w:r>
      <w:bookmarkEnd w:id="121"/>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22" w:name="_Ref333584309"/>
      <w:r>
        <w:t>Pixel manipulation with HTML5 canvas element</w:t>
      </w:r>
      <w:bookmarkEnd w:id="122"/>
    </w:p>
    <w:p w14:paraId="558B58DF" w14:textId="77777777" w:rsidR="00E851E0" w:rsidRPr="005D0AAB" w:rsidRDefault="00E851E0" w:rsidP="00B30C63">
      <w:pPr>
        <w:pStyle w:val="BodyText"/>
      </w:pPr>
    </w:p>
    <w:p w14:paraId="5DDD57F9" w14:textId="77777777" w:rsidR="00E851E0" w:rsidRDefault="00E851E0" w:rsidP="00B30C63">
      <w:pPr>
        <w:pStyle w:val="BodyText"/>
      </w:pPr>
      <w:r>
        <w:lastRenderedPageBreak/>
        <w:t>Basing my pixel manipulator on Simons VisualRaster (</w:t>
      </w:r>
      <w:hyperlink r:id="rId542"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55695441"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0A01DA">
        <w:t>High richness along the coasts</w:t>
      </w:r>
      <w:r>
        <w:fldChar w:fldCharType="end"/>
      </w:r>
      <w:r>
        <w:t>).</w:t>
      </w:r>
    </w:p>
    <w:p w14:paraId="0CA12543" w14:textId="77777777" w:rsidR="00E851E0" w:rsidRDefault="00E851E0" w:rsidP="00B30C63">
      <w:pPr>
        <w:pStyle w:val="BodyText2"/>
      </w:pPr>
      <w:r>
        <w:t xml:space="preserve">You can use the </w:t>
      </w:r>
      <w:hyperlink r:id="rId54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4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330E28" w:rsidP="00B30C63">
      <w:pPr>
        <w:pStyle w:val="BodyText2"/>
      </w:pPr>
      <w:hyperlink r:id="rId545" w:history="1">
        <w:r w:rsidR="00E851E0">
          <w:rPr>
            <w:rStyle w:val="Hyperlink"/>
          </w:rPr>
          <w:t>http://ajax.googleapis.com/ajax/libs/dojo/1.8.1/dijit//form/Select.js</w:t>
        </w:r>
      </w:hyperlink>
    </w:p>
    <w:p w14:paraId="47CF251C" w14:textId="77777777" w:rsidR="00E851E0" w:rsidRDefault="00330E28" w:rsidP="00B30C63">
      <w:pPr>
        <w:pStyle w:val="BodyText"/>
      </w:pPr>
      <w:hyperlink r:id="rId546"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47"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48" w:history="1">
        <w:r w:rsidRPr="008913AD">
          <w:rPr>
            <w:rStyle w:val="Hyperlink"/>
          </w:rPr>
          <w:t>https://github.com/r3mi/poly2tri.js</w:t>
        </w:r>
      </w:hyperlink>
      <w:r>
        <w:t xml:space="preserve"> library works!!</w:t>
      </w:r>
    </w:p>
    <w:p w14:paraId="5BEEA286" w14:textId="77777777" w:rsidR="00E851E0" w:rsidRPr="00F813A0" w:rsidRDefault="00330E28" w:rsidP="00B30C63">
      <w:pPr>
        <w:pStyle w:val="BodyText2"/>
      </w:pPr>
      <w:hyperlink r:id="rId549" w:history="1">
        <w:r w:rsidR="00E851E0" w:rsidRPr="008913AD">
          <w:rPr>
            <w:rStyle w:val="Hyperlink"/>
          </w:rPr>
          <w:t>https://github.com/r3mi/poly2tri.js</w:t>
        </w:r>
      </w:hyperlink>
      <w:r w:rsidR="00E851E0">
        <w:t xml:space="preserve"> and </w:t>
      </w:r>
      <w:hyperlink r:id="rId550"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31461DB5" w14:textId="77777777" w:rsidR="00E64A7E" w:rsidRDefault="00E64A7E" w:rsidP="00E64A7E">
      <w:pPr>
        <w:pStyle w:val="Heading3"/>
      </w:pPr>
      <w:r>
        <w:t>Marxan Web</w:t>
      </w:r>
    </w:p>
    <w:p w14:paraId="0BE552EE" w14:textId="77777777" w:rsidR="00BA680B" w:rsidRDefault="00BA680B" w:rsidP="00BA680B">
      <w:pPr>
        <w:pStyle w:val="Heading4"/>
      </w:pPr>
      <w:r>
        <w:t>Apache configuration</w:t>
      </w:r>
    </w:p>
    <w:p w14:paraId="77AB3A97" w14:textId="77777777" w:rsidR="00BA680B" w:rsidRDefault="00BA680B" w:rsidP="00BA680B">
      <w:pPr>
        <w:pStyle w:val="BodyText2"/>
      </w:pPr>
      <w:r>
        <w:t>I added the following to the /etc/apache2/conf-enabled/serve-cgi-bin.conf file (maybe it was done automatically, not sure):</w:t>
      </w:r>
    </w:p>
    <w:p w14:paraId="7EF3B3A7" w14:textId="77777777" w:rsidR="00BA680B" w:rsidRDefault="00BA680B" w:rsidP="00BA680B">
      <w:pPr>
        <w:pStyle w:val="Code"/>
      </w:pPr>
      <w:r>
        <w:t xml:space="preserve">                ScriptAlias /marxan/ /home/ubuntu/workspace/marxan/</w:t>
      </w:r>
    </w:p>
    <w:p w14:paraId="66401729" w14:textId="77777777" w:rsidR="00BA680B" w:rsidRDefault="00BA680B" w:rsidP="00BA680B">
      <w:pPr>
        <w:pStyle w:val="Code"/>
      </w:pPr>
      <w:r>
        <w:t xml:space="preserve">                &lt;Directory "/home/ubuntu/workspace/marxan"&gt;</w:t>
      </w:r>
    </w:p>
    <w:p w14:paraId="43C565B9" w14:textId="77777777" w:rsidR="00BA680B" w:rsidRDefault="00BA680B" w:rsidP="00BA680B">
      <w:pPr>
        <w:pStyle w:val="Code"/>
      </w:pPr>
      <w:r>
        <w:t xml:space="preserve">                        AllowOverride None</w:t>
      </w:r>
    </w:p>
    <w:p w14:paraId="06DC3E48" w14:textId="77777777" w:rsidR="00BA680B" w:rsidRDefault="00BA680B" w:rsidP="00BA680B">
      <w:pPr>
        <w:pStyle w:val="Code"/>
      </w:pPr>
      <w:r>
        <w:t xml:space="preserve">                        Options +ExecCGI -MultiViews +SymLinksIfOwnerMatch</w:t>
      </w:r>
    </w:p>
    <w:p w14:paraId="4A4DFBFD" w14:textId="77777777" w:rsidR="00BA680B" w:rsidRDefault="00BA680B" w:rsidP="00BA680B">
      <w:pPr>
        <w:pStyle w:val="Code"/>
      </w:pPr>
      <w:r>
        <w:t xml:space="preserve">                        AddHandler cgi-script .cgi .py</w:t>
      </w:r>
    </w:p>
    <w:p w14:paraId="2CC8FCB7" w14:textId="77777777" w:rsidR="00BA680B" w:rsidRDefault="00BA680B" w:rsidP="00BA680B">
      <w:pPr>
        <w:pStyle w:val="Code"/>
      </w:pPr>
      <w:r>
        <w:t xml:space="preserve">                        Require all granted</w:t>
      </w:r>
    </w:p>
    <w:p w14:paraId="3593D039" w14:textId="77777777" w:rsidR="00BA680B" w:rsidRPr="00650803" w:rsidRDefault="00BA680B" w:rsidP="00BA680B">
      <w:pPr>
        <w:pStyle w:val="Code"/>
      </w:pPr>
      <w:r>
        <w:t xml:space="preserve">                &lt;/Directory&gt;</w:t>
      </w:r>
    </w:p>
    <w:p w14:paraId="5EDED889" w14:textId="1866CBC7" w:rsidR="00E64A7E" w:rsidRDefault="00E64A7E" w:rsidP="00E64A7E">
      <w:pPr>
        <w:pStyle w:val="Heading4"/>
      </w:pPr>
      <w:r>
        <w:t>Issues</w:t>
      </w:r>
    </w:p>
    <w:p w14:paraId="77EAC263" w14:textId="4D327C83" w:rsidR="00A10872" w:rsidRDefault="00435EB6" w:rsidP="00A10872">
      <w:pPr>
        <w:pStyle w:val="Heading5"/>
      </w:pPr>
      <w:r>
        <w:lastRenderedPageBreak/>
        <w:t>502 Bad Gateway</w:t>
      </w:r>
    </w:p>
    <w:p w14:paraId="3AA4521B" w14:textId="265DCF69" w:rsidR="00E64A7E" w:rsidRDefault="00E64A7E" w:rsidP="00E64A7E">
      <w:pPr>
        <w:pStyle w:val="BodyText2"/>
      </w:pPr>
      <w:r>
        <w:t>On 14/05/2018 I am getting 502 errors when trying to run the PNG scenario 100 times at work. Not sure why.</w:t>
      </w:r>
      <w:r w:rsidR="00A10872">
        <w:t xml:space="preserve"> Very hard to solve - tried FastCGI with -idle-timeouts set to 10 minutes but it always times out at 2 minutes.</w:t>
      </w:r>
    </w:p>
    <w:p w14:paraId="078106C9" w14:textId="0CE07C46" w:rsidR="00A10872" w:rsidRDefault="00A10872" w:rsidP="00E64A7E">
      <w:pPr>
        <w:pStyle w:val="BodyText2"/>
      </w:pPr>
      <w:r>
        <w:t xml:space="preserve">Trying to get Apache to write updates every time there is a new file in the marxan output folder. Following instructions in the trimmed down version </w:t>
      </w:r>
      <w:hyperlink r:id="rId551" w:history="1">
        <w:r w:rsidRPr="00A10872">
          <w:rPr>
            <w:rStyle w:val="Hyperlink"/>
          </w:rPr>
          <w:t>here</w:t>
        </w:r>
      </w:hyperlink>
      <w:r>
        <w:t>.</w:t>
      </w:r>
    </w:p>
    <w:p w14:paraId="1B0C44A0" w14:textId="1DAB96E6" w:rsidR="00A10872" w:rsidRDefault="00A10872" w:rsidP="00E64A7E">
      <w:pPr>
        <w:pStyle w:val="BodyText2"/>
      </w:pPr>
      <w:r>
        <w:t>Installing inotify on C9 db-server workspace:</w:t>
      </w:r>
    </w:p>
    <w:p w14:paraId="46C303CB" w14:textId="189F3031" w:rsidR="00A10872" w:rsidRDefault="00435EB6" w:rsidP="00A10872">
      <w:pPr>
        <w:pStyle w:val="Unix"/>
      </w:pPr>
      <w:r>
        <w:t>sudo pip install inotify</w:t>
      </w:r>
    </w:p>
    <w:p w14:paraId="2E087DC0" w14:textId="075E1C80" w:rsidR="004B7311" w:rsidRPr="00E64A7E" w:rsidRDefault="004B7311" w:rsidP="004B7311">
      <w:pPr>
        <w:pStyle w:val="BodyText2"/>
      </w:pPr>
      <w:r>
        <w:t xml:space="preserve">In the end I never could find the cause of these 502 errors but I refactored the app to poll the server every so often to see if the files had finished being produced. </w:t>
      </w:r>
    </w:p>
    <w:p w14:paraId="38A031A9" w14:textId="3C91DCA6" w:rsidR="004B7311" w:rsidRDefault="004B7311" w:rsidP="004B7311">
      <w:pPr>
        <w:pStyle w:val="Heading5"/>
      </w:pPr>
      <w:r>
        <w:t>Scaling up</w:t>
      </w:r>
    </w:p>
    <w:p w14:paraId="42CAAAB7" w14:textId="496EE38D" w:rsidR="004B7311" w:rsidRPr="004B7311" w:rsidRDefault="004B7311" w:rsidP="004B7311">
      <w:pPr>
        <w:pStyle w:val="BodyText2"/>
      </w:pPr>
      <w:r>
        <w:t>Marxan uses 100% CPU when it is running and so if the same server has to support more than 1 concurrent run then a solution to scale the app is needed. You can't use Google App Engine because a) you have no access to the filesystem and b) you cannot run non-Python code, i.e. the Marxan executeable.</w:t>
      </w:r>
    </w:p>
    <w:p w14:paraId="36C0702E" w14:textId="1CE0F3F3" w:rsidR="00365A8D" w:rsidRDefault="00365A8D" w:rsidP="00365A8D">
      <w:pPr>
        <w:pStyle w:val="Heading4"/>
      </w:pPr>
      <w:r>
        <w:t>Deploying</w:t>
      </w:r>
    </w:p>
    <w:p w14:paraId="5F2529B7" w14:textId="09A0C74B" w:rsidR="00365A8D" w:rsidRDefault="00365A8D" w:rsidP="00365A8D">
      <w:pPr>
        <w:pStyle w:val="Heading5"/>
      </w:pPr>
      <w:r>
        <w:t>Marxan Server</w:t>
      </w:r>
    </w:p>
    <w:p w14:paraId="780A3E1E" w14:textId="1D594123" w:rsidR="00365A8D" w:rsidRDefault="00365A8D" w:rsidP="00365A8D">
      <w:pPr>
        <w:pStyle w:val="BodyText2"/>
      </w:pPr>
      <w:r>
        <w:t>Test deploy to a new Google Cloud Platform VM instance on 17/05/18:</w:t>
      </w:r>
    </w:p>
    <w:p w14:paraId="04248D9F" w14:textId="536B07B3" w:rsidR="00365A8D" w:rsidRDefault="00365A8D" w:rsidP="00365A8D">
      <w:pPr>
        <w:pStyle w:val="ListBullet2"/>
      </w:pPr>
      <w:r>
        <w:t xml:space="preserve">Created a new micro (1 shared vCPU) 0.6GB memory VM </w:t>
      </w:r>
      <w:r w:rsidR="00553E16">
        <w:t>(called marxan)</w:t>
      </w:r>
      <w:r w:rsidR="006D429C">
        <w:t xml:space="preserve"> - using Ubuntu 14.04</w:t>
      </w:r>
      <w:r w:rsidR="00F01BB9">
        <w:t xml:space="preserve"> in Europe West 1-d (to be able to move the GCP external IP address to this VM</w:t>
      </w:r>
    </w:p>
    <w:p w14:paraId="21D51159" w14:textId="3F717752" w:rsidR="00553E16" w:rsidRDefault="00553E16" w:rsidP="00365A8D">
      <w:pPr>
        <w:pStyle w:val="ListBullet2"/>
      </w:pPr>
      <w:r>
        <w:t>Download and install Git</w:t>
      </w:r>
    </w:p>
    <w:p w14:paraId="7EFB5602" w14:textId="5476E1A9" w:rsidR="00553E16" w:rsidRDefault="00280956" w:rsidP="00553E16">
      <w:pPr>
        <w:pStyle w:val="Unix"/>
      </w:pPr>
      <w:r>
        <w:t>sudo apt install git</w:t>
      </w:r>
    </w:p>
    <w:p w14:paraId="5B6FE93F" w14:textId="4CD3AB81" w:rsidR="006D429C" w:rsidRDefault="006D429C" w:rsidP="006D429C">
      <w:pPr>
        <w:pStyle w:val="ListBullet2"/>
      </w:pPr>
      <w:r>
        <w:t>Install FastCGI</w:t>
      </w:r>
      <w:r w:rsidR="00280956">
        <w:t xml:space="preserve"> (for Debian 8 see </w:t>
      </w:r>
      <w:hyperlink r:id="rId552" w:history="1">
        <w:r w:rsidR="00280956" w:rsidRPr="00280956">
          <w:rPr>
            <w:rStyle w:val="Hyperlink"/>
          </w:rPr>
          <w:t>here</w:t>
        </w:r>
      </w:hyperlink>
      <w:r w:rsidR="00280956">
        <w:t>)</w:t>
      </w:r>
    </w:p>
    <w:p w14:paraId="13B356BF" w14:textId="79218D1D" w:rsidR="006D429C" w:rsidRDefault="006D429C" w:rsidP="006D429C">
      <w:pPr>
        <w:pStyle w:val="Unix"/>
      </w:pPr>
      <w:r w:rsidRPr="006D429C">
        <w:t xml:space="preserve">sudo apt-get install libapache2-mod-fastcgi </w:t>
      </w:r>
    </w:p>
    <w:p w14:paraId="172F9ABB" w14:textId="748DB2AE" w:rsidR="00A631A1" w:rsidRDefault="00A631A1" w:rsidP="006D429C">
      <w:pPr>
        <w:pStyle w:val="Unix"/>
      </w:pPr>
      <w:r>
        <w:t>sudo a2enmod cgi</w:t>
      </w:r>
    </w:p>
    <w:p w14:paraId="1F7BF2CE" w14:textId="2DC1F949" w:rsidR="002079E0" w:rsidRDefault="002079E0" w:rsidP="002079E0">
      <w:pPr>
        <w:pStyle w:val="BodyText2"/>
      </w:pPr>
      <w:r>
        <w:t>Add the following to the Apache conf file:</w:t>
      </w:r>
    </w:p>
    <w:p w14:paraId="058526A3" w14:textId="363A4303" w:rsidR="002079E0" w:rsidRDefault="002079E0" w:rsidP="002079E0">
      <w:pPr>
        <w:pStyle w:val="Unix"/>
      </w:pPr>
      <w:r>
        <w:t>sudo vi /etc/apache2/conf-available/serve-cgi-bin.conf</w:t>
      </w:r>
    </w:p>
    <w:p w14:paraId="676BA998" w14:textId="2137FC8E" w:rsidR="002079E0" w:rsidRDefault="002079E0" w:rsidP="002079E0">
      <w:pPr>
        <w:pStyle w:val="Code"/>
      </w:pPr>
      <w:r>
        <w:t>ScriptAlias /marxan/ /home/</w:t>
      </w:r>
      <w:r w:rsidR="00AF3D63" w:rsidRPr="0022562B">
        <w:rPr>
          <w:color w:val="FF0000"/>
        </w:rPr>
        <w:t>&lt;user&gt;</w:t>
      </w:r>
      <w:r>
        <w:t>/</w:t>
      </w:r>
      <w:r w:rsidR="00AF3D63">
        <w:t>python-rest-server</w:t>
      </w:r>
      <w:r>
        <w:t>/marxan/</w:t>
      </w:r>
    </w:p>
    <w:p w14:paraId="2856187E" w14:textId="3D5D6CFB" w:rsidR="002079E0" w:rsidRDefault="002079E0" w:rsidP="002079E0">
      <w:pPr>
        <w:pStyle w:val="Code"/>
      </w:pPr>
      <w:r>
        <w:t>&lt;Directory "/home</w:t>
      </w:r>
      <w:r w:rsidR="004F571F">
        <w:t>/</w:t>
      </w:r>
      <w:r w:rsidR="004F571F" w:rsidRPr="0022562B">
        <w:rPr>
          <w:color w:val="FF0000"/>
        </w:rPr>
        <w:t>&lt;user&gt;</w:t>
      </w:r>
      <w:r w:rsidR="004F571F">
        <w:t>/python-rest-server</w:t>
      </w:r>
      <w:r>
        <w:t>/marxan"&gt;</w:t>
      </w:r>
    </w:p>
    <w:p w14:paraId="09F65F4F" w14:textId="5CAC8E07" w:rsidR="002079E0" w:rsidRDefault="002079E0" w:rsidP="00AF3D63">
      <w:pPr>
        <w:pStyle w:val="Code"/>
        <w:ind w:firstLine="720"/>
      </w:pPr>
      <w:r>
        <w:t>AllowOverride None</w:t>
      </w:r>
    </w:p>
    <w:p w14:paraId="4BB322C1" w14:textId="3AC42F05" w:rsidR="002079E0" w:rsidRDefault="002079E0" w:rsidP="00AF3D63">
      <w:pPr>
        <w:pStyle w:val="Code"/>
        <w:ind w:firstLine="720"/>
      </w:pPr>
      <w:r>
        <w:t>Options +ExecCGI -MultiViews +SymLinksIfOwnerMatch</w:t>
      </w:r>
    </w:p>
    <w:p w14:paraId="324923C6" w14:textId="180BD602" w:rsidR="002079E0" w:rsidRDefault="002079E0" w:rsidP="00AF3D63">
      <w:pPr>
        <w:pStyle w:val="Code"/>
        <w:ind w:firstLine="720"/>
      </w:pPr>
      <w:r>
        <w:t>AddHandler fastcgi-script .cgi .py</w:t>
      </w:r>
    </w:p>
    <w:p w14:paraId="3AEE3EB8" w14:textId="2F0B6720" w:rsidR="002079E0" w:rsidRDefault="002079E0" w:rsidP="00AF3D63">
      <w:pPr>
        <w:pStyle w:val="Code"/>
        <w:ind w:firstLine="720"/>
      </w:pPr>
      <w:r>
        <w:t>Require all granted</w:t>
      </w:r>
    </w:p>
    <w:p w14:paraId="2EDADE75" w14:textId="468DC20A" w:rsidR="002079E0" w:rsidRDefault="002079E0" w:rsidP="002079E0">
      <w:pPr>
        <w:pStyle w:val="Code"/>
      </w:pPr>
      <w:r>
        <w:t>&lt;/Directory&gt;</w:t>
      </w:r>
    </w:p>
    <w:p w14:paraId="4759E0BC" w14:textId="4FD07593" w:rsidR="0052099E" w:rsidRDefault="0052099E" w:rsidP="0052099E">
      <w:pPr>
        <w:pStyle w:val="Unix"/>
      </w:pPr>
      <w:r>
        <w:t>sudo service apache2 reload</w:t>
      </w:r>
    </w:p>
    <w:p w14:paraId="0B3B5701" w14:textId="5CA27FE2" w:rsidR="00F52917" w:rsidRDefault="00F52917" w:rsidP="0052099E">
      <w:pPr>
        <w:pStyle w:val="Unix"/>
      </w:pPr>
      <w:r w:rsidRPr="00A631A1">
        <w:t>sudo service apache2 restart</w:t>
      </w:r>
    </w:p>
    <w:p w14:paraId="0445F4A6" w14:textId="2685FE0C" w:rsidR="006D429C" w:rsidRDefault="006D429C" w:rsidP="006D429C">
      <w:pPr>
        <w:pStyle w:val="ListBullet2"/>
      </w:pPr>
      <w:r>
        <w:t>Clone the repo from Github</w:t>
      </w:r>
      <w:r w:rsidR="00C67530">
        <w:t xml:space="preserve"> (you will also need to install all the dependencies!</w:t>
      </w:r>
      <w:r w:rsidR="00364161">
        <w:t>, e.g. pandas</w:t>
      </w:r>
      <w:r w:rsidR="00C67530">
        <w:t>)</w:t>
      </w:r>
    </w:p>
    <w:p w14:paraId="16BEF802" w14:textId="40448B18" w:rsidR="006D429C" w:rsidRDefault="006D429C" w:rsidP="006D429C">
      <w:pPr>
        <w:pStyle w:val="Unix"/>
      </w:pPr>
      <w:r w:rsidRPr="00553E16">
        <w:t xml:space="preserve">git clone </w:t>
      </w:r>
      <w:hyperlink r:id="rId553" w:history="1">
        <w:r w:rsidRPr="00D737A2">
          <w:rPr>
            <w:rStyle w:val="Hyperlink"/>
          </w:rPr>
          <w:t>https://github.com/andrewcottam/python-rest-server.git</w:t>
        </w:r>
      </w:hyperlink>
    </w:p>
    <w:p w14:paraId="2098E2E0" w14:textId="5FC98FAD" w:rsidR="0022562B" w:rsidRDefault="0022562B" w:rsidP="0022562B">
      <w:pPr>
        <w:pStyle w:val="ListBullet2"/>
      </w:pPr>
      <w:r>
        <w:t>The Marxan server is now ready</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lastRenderedPageBreak/>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t>Africa</w:t>
      </w:r>
    </w:p>
    <w:p w14:paraId="20684AA9" w14:textId="77777777" w:rsidR="000B493D" w:rsidRDefault="000B493D" w:rsidP="00B30C63">
      <w:pPr>
        <w:pStyle w:val="BodyText2"/>
      </w:pPr>
      <w:r>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55"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330E28" w:rsidP="00B30C63">
      <w:pPr>
        <w:pStyle w:val="ListBullet2"/>
      </w:pPr>
      <w:hyperlink r:id="rId556" w:history="1">
        <w:r w:rsidR="000B493D" w:rsidRPr="009A285E">
          <w:rPr>
            <w:rStyle w:val="Hyperlink"/>
          </w:rPr>
          <w:t>Exported</w:t>
        </w:r>
      </w:hyperlink>
      <w:r w:rsidR="000B493D">
        <w:t xml:space="preserve"> from Access to Postgresql and ran </w:t>
      </w:r>
      <w:hyperlink r:id="rId557"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lastRenderedPageBreak/>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58"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59" w:history="1">
        <w:r w:rsidR="00881259" w:rsidRPr="00881259">
          <w:rPr>
            <w:rStyle w:val="Hyperlink"/>
          </w:rPr>
          <w:t>FME</w:t>
        </w:r>
      </w:hyperlink>
    </w:p>
    <w:p w14:paraId="7F1B8E61" w14:textId="77777777" w:rsidR="00D04FE8" w:rsidRDefault="00D04FE8" w:rsidP="00B30C63">
      <w:pPr>
        <w:pStyle w:val="ListBullet2"/>
      </w:pPr>
      <w:r>
        <w:t xml:space="preserve">Ran </w:t>
      </w:r>
      <w:hyperlink r:id="rId560"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61"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62" w:history="1">
        <w:r w:rsidRPr="00881259">
          <w:rPr>
            <w:rStyle w:val="Hyperlink"/>
          </w:rPr>
          <w:t>FME</w:t>
        </w:r>
      </w:hyperlink>
    </w:p>
    <w:p w14:paraId="0164AD99" w14:textId="77777777" w:rsidR="00877800" w:rsidRDefault="006A32FB" w:rsidP="00B30C63">
      <w:pPr>
        <w:pStyle w:val="ListBullet2"/>
      </w:pPr>
      <w:r>
        <w:t xml:space="preserve">Ran </w:t>
      </w:r>
      <w:hyperlink r:id="rId563"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64"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lastRenderedPageBreak/>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0E2498">
      <w:pPr>
        <w:pStyle w:val="ListNumber"/>
        <w:numPr>
          <w:ilvl w:val="0"/>
          <w:numId w:val="47"/>
        </w:numPr>
      </w:pPr>
      <w:r>
        <w:t>Import the spreadsheet into 'roadless/public/tables/</w:t>
      </w:r>
      <w:r w:rsidRPr="000D3FDD">
        <w:t>r</w:t>
      </w:r>
      <w:r>
        <w:t>oadless_areas_validation_points' (from previous section)</w:t>
      </w:r>
    </w:p>
    <w:p w14:paraId="4ED0447C" w14:textId="77777777" w:rsidR="00237F98" w:rsidRDefault="00237F98" w:rsidP="000E2498">
      <w:pPr>
        <w:pStyle w:val="ListNumber"/>
        <w:numPr>
          <w:ilvl w:val="0"/>
          <w:numId w:val="47"/>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3146D0AF" w:rsidR="00E16A65" w:rsidRDefault="00E16A65" w:rsidP="00B30C63">
      <w:pPr>
        <w:pStyle w:val="BodyText2"/>
      </w:pPr>
      <w:r>
        <w:t xml:space="preserve">Cloning a copy of my SWDB_Validation_Tool by following </w:t>
      </w:r>
      <w:hyperlink r:id="rId565"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0A01D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4ABA58E8" w:rsidR="00B37D09" w:rsidRDefault="0093510D" w:rsidP="000E5536">
      <w:pPr>
        <w:pStyle w:val="Heading1"/>
      </w:pPr>
      <w:r>
        <w:t>Technologies</w:t>
      </w:r>
      <w:bookmarkEnd w:id="118"/>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66"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67"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69"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330E28" w:rsidP="008B6883">
      <w:pPr>
        <w:pStyle w:val="BodyText2"/>
      </w:pPr>
      <w:hyperlink r:id="rId570"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330E28" w:rsidP="008B6883">
      <w:pPr>
        <w:pStyle w:val="BodyText2"/>
      </w:pPr>
      <w:hyperlink r:id="rId57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330E28" w:rsidP="008B6883">
      <w:pPr>
        <w:pStyle w:val="BodyText2"/>
      </w:pPr>
      <w:hyperlink r:id="rId57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73" w:history="1">
        <w:r w:rsidRPr="00EC2620">
          <w:rPr>
            <w:rStyle w:val="Hyperlink"/>
          </w:rPr>
          <w:t>http://dopa-services.jrc.ec.europa.eu/services</w:t>
        </w:r>
      </w:hyperlink>
      <w:r>
        <w:t xml:space="preserve"> ). However, if you want another application (e.g. </w:t>
      </w:r>
      <w:hyperlink r:id="rId57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75"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t>Main page is</w:t>
      </w:r>
      <w:r w:rsidR="004A5484">
        <w:t xml:space="preserve"> here</w:t>
      </w:r>
      <w:r>
        <w:t xml:space="preserve">: </w:t>
      </w:r>
      <w:hyperlink r:id="rId576"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330E28" w:rsidP="008B550B">
      <w:pPr>
        <w:pStyle w:val="Code"/>
      </w:pPr>
      <w:hyperlink r:id="rId577"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330E28" w:rsidP="008B550B">
      <w:pPr>
        <w:pStyle w:val="Code"/>
      </w:pPr>
      <w:hyperlink r:id="rId578"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lastRenderedPageBreak/>
        <w:t>For a proxy request, enter a pgtUrl:</w:t>
      </w:r>
    </w:p>
    <w:p w14:paraId="5A8BED3B" w14:textId="77777777" w:rsidR="004F7ED9" w:rsidRDefault="00330E28" w:rsidP="008B550B">
      <w:pPr>
        <w:pStyle w:val="Code"/>
      </w:pPr>
      <w:hyperlink r:id="rId579"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330E28" w:rsidP="008B6883">
      <w:pPr>
        <w:pStyle w:val="BodyText2"/>
      </w:pPr>
      <w:hyperlink r:id="rId580"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330E28" w:rsidP="008B6883">
      <w:pPr>
        <w:pStyle w:val="BodyText2"/>
      </w:pPr>
      <w:hyperlink r:id="rId581"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t>Then at the end of the session, we need to kill the webpy session using the following:</w:t>
      </w:r>
    </w:p>
    <w:p w14:paraId="42ADE5BC" w14:textId="77777777" w:rsidR="007159F2" w:rsidRDefault="00330E28" w:rsidP="008B6883">
      <w:pPr>
        <w:pStyle w:val="BodyText2"/>
      </w:pPr>
      <w:hyperlink r:id="rId582"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330E28" w:rsidP="008B6883">
      <w:pPr>
        <w:pStyle w:val="BodyText2"/>
      </w:pPr>
      <w:hyperlink r:id="rId583"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330E28" w:rsidP="008B6883">
      <w:pPr>
        <w:pStyle w:val="BodyText2"/>
      </w:pPr>
      <w:hyperlink r:id="rId584"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85"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23" w:name="_Cloud9"/>
      <w:bookmarkEnd w:id="123"/>
      <w:r>
        <w:t>Cloud9</w:t>
      </w:r>
    </w:p>
    <w:p w14:paraId="026EAE45" w14:textId="77777777" w:rsidR="00E05FB5" w:rsidRDefault="00E35513" w:rsidP="008B6883">
      <w:pPr>
        <w:pStyle w:val="BodyText2"/>
      </w:pPr>
      <w:r>
        <w:t xml:space="preserve">On c9 before it was bought out by Amazon - </w:t>
      </w:r>
      <w:hyperlink r:id="rId586" w:history="1">
        <w:r w:rsidR="00E05FB5" w:rsidRPr="00E0003B">
          <w:rPr>
            <w:rStyle w:val="Hyperlink"/>
          </w:rPr>
          <w:t>Here</w:t>
        </w:r>
      </w:hyperlink>
      <w:r w:rsidR="00E05FB5">
        <w:t xml:space="preserve">. </w:t>
      </w:r>
      <w:hyperlink r:id="rId587"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24" w:name="_CORS_1"/>
      <w:bookmarkEnd w:id="124"/>
      <w:r>
        <w:lastRenderedPageBreak/>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330E28" w:rsidP="004F30FA">
      <w:pPr>
        <w:pStyle w:val="BodyText2"/>
      </w:pPr>
      <w:hyperlink r:id="rId589"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25" w:name="_gdal,_shapely_and"/>
      <w:bookmarkEnd w:id="125"/>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lastRenderedPageBreak/>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91"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3668B9">
      <w:pPr>
        <w:pStyle w:val="ListBullet"/>
      </w:pPr>
      <w:r>
        <w:t>Created a new app engine (using US central location) and cancelled the tutorial</w:t>
      </w:r>
    </w:p>
    <w:p w14:paraId="63E614B0" w14:textId="77777777" w:rsidR="00E05FB5" w:rsidRDefault="00E05FB5" w:rsidP="003668B9">
      <w:pPr>
        <w:pStyle w:val="ListBullet"/>
      </w:pPr>
      <w:r>
        <w:t>Connected the account in Cloud9</w:t>
      </w:r>
    </w:p>
    <w:p w14:paraId="0CB49203" w14:textId="77777777" w:rsidR="00E05FB5" w:rsidRDefault="00E05FB5" w:rsidP="003668B9">
      <w:pPr>
        <w:pStyle w:val="ListBullet"/>
      </w:pPr>
      <w:r>
        <w:t>Clicked on the repositories view and clone to edit</w:t>
      </w:r>
    </w:p>
    <w:p w14:paraId="06522A0D" w14:textId="77777777" w:rsidR="00E05FB5" w:rsidRDefault="00E05FB5" w:rsidP="003668B9">
      <w:pPr>
        <w:pStyle w:val="ListBullet"/>
      </w:pPr>
      <w:r>
        <w:t>Changed new workspace to Google Cloud Platform and selected geeImageServerUs</w:t>
      </w:r>
    </w:p>
    <w:p w14:paraId="1923E79A" w14:textId="77777777" w:rsidR="00E05FB5" w:rsidRDefault="00E05FB5" w:rsidP="003668B9">
      <w:pPr>
        <w:pStyle w:val="ListBullet"/>
      </w:pPr>
      <w:r>
        <w:t xml:space="preserve">Cloned </w:t>
      </w:r>
      <w:hyperlink r:id="rId592"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lastRenderedPageBreak/>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93"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6" w:name="_Jetty"/>
      <w:bookmarkEnd w:id="126"/>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94"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3668B9">
      <w:pPr>
        <w:pStyle w:val="ListBullet"/>
      </w:pPr>
      <w:r>
        <w:t xml:space="preserve">Download jetty-servlets.jar from </w:t>
      </w:r>
      <w:hyperlink r:id="rId595" w:history="1">
        <w:r w:rsidRPr="00A5061D">
          <w:rPr>
            <w:rStyle w:val="Hyperlink"/>
          </w:rPr>
          <w:t>http://central.maven.org/maven2/org/eclipse/jetty/jetty-servlets/9.2.13.v20150730/</w:t>
        </w:r>
      </w:hyperlink>
    </w:p>
    <w:p w14:paraId="2B2048AC" w14:textId="77777777" w:rsidR="00E05FB5" w:rsidRDefault="00E05FB5" w:rsidP="003668B9">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lastRenderedPageBreak/>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27F2895A" w14:textId="14B4AA58" w:rsidR="00F26F04" w:rsidRDefault="00F26F04" w:rsidP="00F26F04">
      <w:pPr>
        <w:pStyle w:val="Heading7"/>
      </w:pPr>
      <w:r>
        <w:t>Archiving</w:t>
      </w:r>
    </w:p>
    <w:p w14:paraId="0EBD8B17" w14:textId="10E47894"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277AC31D" w:rsidR="00E05FB5" w:rsidRDefault="00E05FB5" w:rsidP="008B6883">
      <w:pPr>
        <w:pStyle w:val="BodyText2"/>
      </w:pPr>
      <w:r>
        <w:t xml:space="preserve">This didn’t go away and there is a support </w:t>
      </w:r>
      <w:hyperlink r:id="rId598" w:history="1">
        <w:r w:rsidRPr="00A1250A">
          <w:rPr>
            <w:rStyle w:val="Hyperlink"/>
          </w:rPr>
          <w:t>thread</w:t>
        </w:r>
      </w:hyperlink>
      <w:r>
        <w:t xml:space="preserve"> about it which I posted in. The other workspaces migrated with no problem although the vector tiles one took 25 minutes.</w:t>
      </w:r>
    </w:p>
    <w:p w14:paraId="0453CB53" w14:textId="650DA47F" w:rsidR="00F26F04" w:rsidRDefault="00F26F04" w:rsidP="00F26F04">
      <w:pPr>
        <w:pStyle w:val="Heading7"/>
      </w:pPr>
      <w:r>
        <w:t>Resizing</w:t>
      </w:r>
    </w:p>
    <w:p w14:paraId="576C7AC5" w14:textId="3654F5AA" w:rsidR="00F26F04" w:rsidRPr="00F26F04" w:rsidRDefault="00F26F04" w:rsidP="00F26F04">
      <w:pPr>
        <w:pStyle w:val="BodyText2"/>
      </w:pPr>
      <w:r>
        <w:t xml:space="preserve">A workspace was stuck resising and I messaged their support chat and they fixed it in a couple of hours. Same thing happened on 24/5/18 (after Amazon had bought C9) and there is no longer any chat support and they are not replying to any emails to </w:t>
      </w:r>
      <w:hyperlink r:id="rId599" w:history="1">
        <w:r w:rsidRPr="000B20B4">
          <w:rPr>
            <w:rStyle w:val="Hyperlink"/>
          </w:rPr>
          <w:t>support@c9.io</w:t>
        </w:r>
      </w:hyperlink>
      <w:r>
        <w:t xml:space="preserve">. </w:t>
      </w:r>
      <w:r w:rsidR="005B0FC4">
        <w:t>After 2 days they replied and they had restarted the workspace.</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lastRenderedPageBreak/>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601" w:history="1">
        <w:r w:rsidRPr="00134976">
          <w:rPr>
            <w:rStyle w:val="Hyperlink"/>
          </w:rPr>
          <w:t>https://community.c9.io/t/what-are-hot-workspaces/1334</w:t>
        </w:r>
      </w:hyperlink>
      <w:r>
        <w:t xml:space="preserve"> You have to access the workspace in the IDE to keep it permanently hot: </w:t>
      </w:r>
      <w:hyperlink r:id="rId602" w:history="1">
        <w:r w:rsidRPr="00134976">
          <w:rPr>
            <w:rStyle w:val="Hyperlink"/>
          </w:rPr>
          <w:t>https://docs.c9.io/docs/inactive-workspaces</w:t>
        </w:r>
      </w:hyperlink>
      <w:r>
        <w:t>.</w:t>
      </w:r>
    </w:p>
    <w:p w14:paraId="29160CE1" w14:textId="77777777" w:rsidR="00E05FB5" w:rsidRPr="00C97C55" w:rsidRDefault="00E05FB5" w:rsidP="008B6883">
      <w:pPr>
        <w:pStyle w:val="BodyText2"/>
      </w:pPr>
      <w:r>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3C9E3EE3" w:rsidR="00407D40" w:rsidRDefault="00407D40" w:rsidP="00407D40">
      <w:pPr>
        <w:pStyle w:val="Code"/>
      </w:pPr>
      <w:r w:rsidRPr="00407D40">
        <w:t>/home/ubuntu/anaconda2/lib/python2.7/site-packages</w:t>
      </w:r>
    </w:p>
    <w:p w14:paraId="1DDF68CD" w14:textId="5E45D949" w:rsidR="004B3EEB" w:rsidRDefault="004B3EEB" w:rsidP="004B3EEB">
      <w:pPr>
        <w:pStyle w:val="BodyText2"/>
      </w:pPr>
      <w:r>
        <w:t>However, it is still using the Python interpreter from the path:</w:t>
      </w:r>
    </w:p>
    <w:p w14:paraId="40236D1E" w14:textId="66AA53B2" w:rsidR="004B3EEB" w:rsidRDefault="004B3EEB" w:rsidP="004B3EEB">
      <w:pPr>
        <w:pStyle w:val="Code"/>
      </w:pPr>
      <w:r>
        <w:t>import sys</w:t>
      </w:r>
    </w:p>
    <w:p w14:paraId="38ADB16B" w14:textId="537C160A" w:rsidR="004B3EEB" w:rsidRDefault="004B3EEB" w:rsidP="004B3EEB">
      <w:pPr>
        <w:pStyle w:val="Code"/>
      </w:pPr>
      <w:r>
        <w:t>print(sys.executable)</w:t>
      </w:r>
    </w:p>
    <w:p w14:paraId="5A6671D8" w14:textId="4E1A747B" w:rsidR="004B3EEB" w:rsidRDefault="004B3EEB" w:rsidP="004B3EEB">
      <w:pPr>
        <w:pStyle w:val="Code"/>
      </w:pPr>
      <w:r w:rsidRPr="004B3EEB">
        <w:t>&gt;</w:t>
      </w:r>
      <w:r>
        <w:t xml:space="preserve"> </w:t>
      </w:r>
      <w:r w:rsidRPr="004B3EEB">
        <w:t>/usr/bin/python2</w:t>
      </w:r>
    </w:p>
    <w:p w14:paraId="67F36660" w14:textId="216C2535" w:rsidR="004B3EEB" w:rsidRPr="00407D40" w:rsidRDefault="004B3EEB" w:rsidP="004B3EEB">
      <w:pPr>
        <w:pStyle w:val="BodyText2"/>
      </w:pPr>
      <w:r>
        <w:t xml:space="preserve">I need to change it to </w:t>
      </w:r>
      <w:r w:rsidRPr="004B3EEB">
        <w:t>/home/ubuntu/anaconda2/bin/python</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lastRenderedPageBreak/>
        <w:t>In theory you can use ‘</w:t>
      </w:r>
      <w:r w:rsidRPr="007C278D">
        <w:t>/home/ubuntu/.profile</w:t>
      </w:r>
      <w:r>
        <w:t xml:space="preserve">’ to startup various services when you log in. For example, the following code would start Postgres on login (from </w:t>
      </w:r>
      <w:hyperlink r:id="rId603"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604"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605"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606"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t xml:space="preserve">I need to install this to be able to join a shapefile to an attribute table at the end of the Marxan processing. Installing following instructions </w:t>
      </w:r>
      <w:hyperlink r:id="rId607"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25DC4472" w:rsidR="00C9024A" w:rsidRDefault="00C9024A" w:rsidP="00C9024A">
      <w:pPr>
        <w:pStyle w:val="BodyText2"/>
      </w:pPr>
      <w:r>
        <w:t>Getting</w:t>
      </w:r>
      <w:r w:rsidR="00D46F91">
        <w:t xml:space="preserve"> an error when trying to import (both of C9 and on GCP with Debian 8):</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608"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60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lastRenderedPageBreak/>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1972F5DF" w14:textId="51CA3FE2" w:rsidR="00CA09A2" w:rsidRDefault="00CA09A2" w:rsidP="00CA09A2">
      <w:pPr>
        <w:pStyle w:val="Heading8"/>
      </w:pPr>
      <w:r>
        <w:t>inotify</w:t>
      </w:r>
    </w:p>
    <w:p w14:paraId="5701B491" w14:textId="3CEB159E" w:rsidR="00CA09A2" w:rsidRDefault="00CA09A2" w:rsidP="00CA09A2">
      <w:pPr>
        <w:pStyle w:val="BodyText2"/>
      </w:pPr>
      <w:r>
        <w:t>For monitoring new files:</w:t>
      </w:r>
    </w:p>
    <w:p w14:paraId="21A9332E" w14:textId="3311F2F0" w:rsidR="00CA09A2" w:rsidRPr="00CA09A2" w:rsidRDefault="00CA09A2" w:rsidP="00CA09A2">
      <w:pPr>
        <w:pStyle w:val="Unix"/>
      </w:pPr>
      <w:r>
        <w:t>sudo pip install inotify</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611"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7" w:name="_Postgresql"/>
      <w:bookmarkEnd w:id="127"/>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54ED9BB9" w14:textId="6E31D78D" w:rsidR="00CB1AAA" w:rsidRPr="00CB1AAA" w:rsidRDefault="00D37DC2" w:rsidP="00CB1AAA">
      <w:pPr>
        <w:pStyle w:val="BodyText2"/>
      </w:pPr>
      <w:bookmarkStart w:id="128" w:name="_Python_REST_Server"/>
      <w:bookmarkEnd w:id="128"/>
      <w:r>
        <w:t xml:space="preserve">Installing tablefunc module on 28/5/18. </w:t>
      </w:r>
      <w:r w:rsidR="00CB1AAA">
        <w:t>See</w:t>
      </w:r>
      <w:r w:rsidR="00E61D80">
        <w:t xml:space="preserve"> </w:t>
      </w:r>
      <w:hyperlink w:anchor="_Installing_tablefunc" w:history="1">
        <w:r w:rsidR="00E61D80" w:rsidRPr="00E61D80">
          <w:rPr>
            <w:rStyle w:val="Hyperlink"/>
          </w:rPr>
          <w:t>Installing tablefunc</w:t>
        </w:r>
      </w:hyperlink>
      <w:r w:rsidR="00E61D80">
        <w:t xml:space="preserve">. </w:t>
      </w:r>
    </w:p>
    <w:p w14:paraId="78740FE1" w14:textId="77777777" w:rsidR="007065D0" w:rsidRDefault="007065D0" w:rsidP="007065D0">
      <w:pPr>
        <w:pStyle w:val="Heading8"/>
      </w:pPr>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lastRenderedPageBreak/>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612"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t xml:space="preserve">Getting </w:t>
      </w:r>
      <w:r w:rsidR="0037716E">
        <w:t xml:space="preserve">it running </w:t>
      </w:r>
      <w:r w:rsidR="00DC2CA0">
        <w:t xml:space="preserve">on its own outside of Google </w:t>
      </w:r>
      <w:r>
        <w:t>App Engine</w:t>
      </w:r>
      <w:r w:rsidR="00DC2CA0">
        <w:t>.</w:t>
      </w:r>
      <w:r>
        <w:t xml:space="preserve"> Following instructions </w:t>
      </w:r>
      <w:hyperlink r:id="rId613" w:history="1">
        <w:r w:rsidRPr="0037716E">
          <w:rPr>
            <w:rStyle w:val="Hyperlink"/>
          </w:rPr>
          <w:t>here</w:t>
        </w:r>
      </w:hyperlink>
      <w:r>
        <w:t>.</w:t>
      </w:r>
    </w:p>
    <w:p w14:paraId="7B8E8D11" w14:textId="77777777" w:rsidR="0037716E" w:rsidRDefault="0037716E" w:rsidP="0037716E">
      <w:pPr>
        <w:pStyle w:val="Heading9"/>
      </w:pPr>
      <w:r>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lastRenderedPageBreak/>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48E0B98E" w14:textId="0364DCAA" w:rsidR="00FE74B8" w:rsidRDefault="00FE74B8" w:rsidP="00FE74B8">
      <w:pPr>
        <w:pStyle w:val="Heading8"/>
      </w:pPr>
      <w:r>
        <w:t xml:space="preserve">From </w:t>
      </w:r>
      <w:r w:rsidR="004C0BA9">
        <w:t>d6biopama</w:t>
      </w:r>
    </w:p>
    <w:p w14:paraId="4F720DEB" w14:textId="627418FC" w:rsidR="004C0BA9" w:rsidRPr="004C0BA9" w:rsidRDefault="004C0BA9" w:rsidP="004C0BA9">
      <w:pPr>
        <w:pStyle w:val="BodyText2"/>
      </w:pPr>
      <w:r>
        <w:t xml:space="preserve">Loaded the GAUL_EEZ Gaul layer into the public schema to create services to get the bounds of a country by ISO2 or ISO3 copying Martinos function from </w:t>
      </w:r>
      <w:hyperlink r:id="rId614" w:history="1">
        <w:r w:rsidRPr="00685D30">
          <w:rPr>
            <w:rStyle w:val="Hyperlink"/>
          </w:rPr>
          <w:t>here</w:t>
        </w:r>
      </w:hyperlink>
      <w:r>
        <w:t xml:space="preserve">. The current JRC REST Services do not support https so I have </w:t>
      </w:r>
      <w:r w:rsidR="00685D30">
        <w:t xml:space="preserve">created my own for the meantime - it is </w:t>
      </w:r>
      <w:hyperlink r:id="rId615" w:history="1">
        <w:r w:rsidR="00685D30" w:rsidRPr="00685D30">
          <w:rPr>
            <w:rStyle w:val="Hyperlink"/>
          </w:rPr>
          <w:t>here</w:t>
        </w:r>
      </w:hyperlink>
      <w:r w:rsidR="00685D30">
        <w:t>.</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9" w:name="_React"/>
      <w:bookmarkStart w:id="130" w:name="_Bootstrap"/>
      <w:bookmarkEnd w:id="129"/>
      <w:bookmarkEnd w:id="130"/>
      <w:r>
        <w:t>Bootstrap</w:t>
      </w:r>
    </w:p>
    <w:p w14:paraId="75BA8A7C" w14:textId="77777777" w:rsidR="008A518E" w:rsidRPr="008A518E" w:rsidRDefault="008A518E" w:rsidP="008A518E">
      <w:pPr>
        <w:pStyle w:val="BodyText2"/>
      </w:pPr>
      <w:r>
        <w:lastRenderedPageBreak/>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616"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lastRenderedPageBreak/>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18"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3668B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19"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3668B9">
      <w:pPr>
        <w:pStyle w:val="ListBullet"/>
      </w:pPr>
      <w:r>
        <w:t>Build as in the previous section</w:t>
      </w:r>
    </w:p>
    <w:p w14:paraId="01F5C4D6" w14:textId="77777777" w:rsidR="007954F5" w:rsidRDefault="007954F5" w:rsidP="003668B9">
      <w:pPr>
        <w:pStyle w:val="ListBullet"/>
      </w:pPr>
      <w:r>
        <w:lastRenderedPageBreak/>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3668B9">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20"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21"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31" w:name="_v1.0.0"/>
      <w:bookmarkEnd w:id="131"/>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32" w:name="_gdal"/>
      <w:bookmarkEnd w:id="132"/>
      <w:r>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22"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lastRenderedPageBreak/>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33" w:name="_tilemaker"/>
      <w:bookmarkEnd w:id="133"/>
      <w:r>
        <w:t>tilemaker</w:t>
      </w:r>
    </w:p>
    <w:p w14:paraId="0BBECD72" w14:textId="77777777" w:rsidR="005713B3" w:rsidRDefault="005713B3" w:rsidP="005713B3">
      <w:pPr>
        <w:pStyle w:val="BodyText2"/>
      </w:pPr>
      <w:r>
        <w:t xml:space="preserve">From </w:t>
      </w:r>
      <w:hyperlink r:id="rId623" w:history="1">
        <w:r w:rsidRPr="00465836">
          <w:rPr>
            <w:rStyle w:val="Hyperlink"/>
          </w:rPr>
          <w:t>https://github.com/systemed/tilemaker#installing</w:t>
        </w:r>
      </w:hyperlink>
      <w:r>
        <w:t xml:space="preserve"> and </w:t>
      </w:r>
      <w:hyperlink r:id="rId624"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25"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lastRenderedPageBreak/>
        <w:t>You can then request a page at the following domain:</w:t>
      </w:r>
    </w:p>
    <w:p w14:paraId="6113E32D" w14:textId="77777777" w:rsidR="005713B3" w:rsidRDefault="00330E28" w:rsidP="005713B3">
      <w:pPr>
        <w:pStyle w:val="BodyText2"/>
      </w:pPr>
      <w:hyperlink r:id="rId626"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330E28" w:rsidP="005713B3">
      <w:pPr>
        <w:pStyle w:val="BodyText2"/>
      </w:pPr>
      <w:hyperlink r:id="rId627"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28"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lastRenderedPageBreak/>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34" w:name="_vector-tiles"/>
      <w:bookmarkEnd w:id="134"/>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30"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31"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lastRenderedPageBreak/>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32"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lastRenderedPageBreak/>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lastRenderedPageBreak/>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33"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34"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3668B9">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3668B9">
      <w:pPr>
        <w:pStyle w:val="ListBullet"/>
      </w:pPr>
      <w:r>
        <w:lastRenderedPageBreak/>
        <w:t>To change the default editor associated with a file, click on the language specifier in the bottom right of the code editor and change it to what you want.</w:t>
      </w:r>
    </w:p>
    <w:p w14:paraId="4CBEC4E6" w14:textId="77777777" w:rsidR="00E05FB5" w:rsidRDefault="00E05FB5" w:rsidP="003668B9">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3668B9">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t>Workspace templates</w:t>
      </w:r>
    </w:p>
    <w:p w14:paraId="7B159290" w14:textId="77777777" w:rsidR="00E05FB5" w:rsidRPr="005852A1" w:rsidRDefault="00E05FB5" w:rsidP="008B6883">
      <w:pPr>
        <w:pStyle w:val="BodyText2"/>
      </w:pPr>
      <w:r>
        <w:t xml:space="preserve">The workspaces that are hosted on Cloud9 use these templates: </w:t>
      </w:r>
      <w:hyperlink r:id="rId635"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36" w:history="1">
        <w:r w:rsidRPr="00B86715">
          <w:rPr>
            <w:rStyle w:val="Hyperlink"/>
          </w:rPr>
          <w:t>SSH</w:t>
        </w:r>
      </w:hyperlink>
      <w:r>
        <w:t xml:space="preserve"> workspace. </w:t>
      </w:r>
    </w:p>
    <w:p w14:paraId="5F0F7565" w14:textId="77777777" w:rsidR="00E05FB5" w:rsidRDefault="00E05FB5" w:rsidP="00E05FB5">
      <w:pPr>
        <w:pStyle w:val="Heading7"/>
      </w:pPr>
      <w:bookmarkStart w:id="135" w:name="_Connecting"/>
      <w:bookmarkEnd w:id="135"/>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lastRenderedPageBreak/>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0E2498">
      <w:pPr>
        <w:pStyle w:val="ListNumber"/>
        <w:numPr>
          <w:ilvl w:val="0"/>
          <w:numId w:val="46"/>
        </w:numPr>
      </w:pPr>
      <w:r>
        <w:t>I already have a connection from Codeanywhere</w:t>
      </w:r>
      <w:r w:rsidR="002B045B">
        <w:t xml:space="preserve"> that allows me to add the Cloud9 ssh key to the Penrose machine</w:t>
      </w:r>
    </w:p>
    <w:p w14:paraId="43CBF395" w14:textId="77777777" w:rsidR="00896D47" w:rsidRDefault="00896D47" w:rsidP="000E2498">
      <w:pPr>
        <w:pStyle w:val="ListNumber"/>
        <w:numPr>
          <w:ilvl w:val="0"/>
          <w:numId w:val="46"/>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lastRenderedPageBreak/>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5EAF7E73" w14:textId="64DEAA26" w:rsidR="009F13A1" w:rsidRDefault="009F13A1" w:rsidP="009F13A1">
      <w:pPr>
        <w:pStyle w:val="Heading8"/>
      </w:pPr>
      <w:r>
        <w:t xml:space="preserve">Using a Hetzner server </w:t>
      </w:r>
    </w:p>
    <w:p w14:paraId="4B33450A" w14:textId="05AE4445" w:rsidR="009F13A1" w:rsidRDefault="009F13A1" w:rsidP="009F13A1">
      <w:pPr>
        <w:pStyle w:val="BodyText2"/>
      </w:pPr>
      <w:r>
        <w:t>To configure the Hetzner server to allow connections from Cloud9:</w:t>
      </w:r>
    </w:p>
    <w:p w14:paraId="32F7A3C8" w14:textId="7E818E0B" w:rsidR="009F13A1" w:rsidRDefault="009F13A1" w:rsidP="003668B9">
      <w:pPr>
        <w:pStyle w:val="ListBullet"/>
      </w:pPr>
      <w:r>
        <w:t>In Plesk, enable node.js on the Domain - click Domains | node.js | Enable Node.js</w:t>
      </w:r>
    </w:p>
    <w:p w14:paraId="4D3252E3" w14:textId="5C6AF6F6" w:rsidR="009F13A1" w:rsidRPr="009F13A1" w:rsidRDefault="009F13A1" w:rsidP="003668B9">
      <w:pPr>
        <w:pStyle w:val="ListBullet"/>
      </w:pPr>
      <w:r>
        <w:t>Create a new C9 workspace and in the path to node.js, enter '/opt/plesk/node/9/bin/node'</w:t>
      </w:r>
      <w:r w:rsidR="00752ED1">
        <w:t xml:space="preserve"> - the user will need to have sudo access</w:t>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40"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6" w:name="_Errors"/>
      <w:bookmarkEnd w:id="136"/>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42" w:history="1">
        <w:r w:rsidRPr="0042022B">
          <w:rPr>
            <w:rStyle w:val="Hyperlink"/>
          </w:rPr>
          <w:t>here</w:t>
        </w:r>
      </w:hyperlink>
      <w:r>
        <w:t xml:space="preserve"> for the solution. Basically you need to run the install script from </w:t>
      </w:r>
      <w:hyperlink r:id="rId643"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lastRenderedPageBreak/>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45"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46"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47" w:history="1">
        <w:r w:rsidRPr="00BA6565">
          <w:rPr>
            <w:rStyle w:val="Hyperlink"/>
          </w:rPr>
          <w:t>posted</w:t>
        </w:r>
      </w:hyperlink>
      <w:r>
        <w:t xml:space="preserve"> a question of the Cloud9 Community about creating custom images that contain the Cloud9 features, they replied pointing to the Docker </w:t>
      </w:r>
      <w:hyperlink r:id="rId648" w:history="1">
        <w:r w:rsidRPr="00BA6565">
          <w:rPr>
            <w:rStyle w:val="Hyperlink"/>
          </w:rPr>
          <w:t>workspace images</w:t>
        </w:r>
      </w:hyperlink>
      <w:r>
        <w:t xml:space="preserve">. I requested access to the alpha release of </w:t>
      </w:r>
      <w:hyperlink r:id="rId649"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lastRenderedPageBreak/>
        <w:t>Create a new Instance Group which uses an Instance Template with the following information:</w:t>
      </w:r>
    </w:p>
    <w:p w14:paraId="7F99968D" w14:textId="77777777" w:rsidR="00E05FB5" w:rsidRDefault="00E05FB5" w:rsidP="008B6883">
      <w:pPr>
        <w:pStyle w:val="BodyText2"/>
      </w:pPr>
      <w:r>
        <w:rPr>
          <w:noProof/>
          <w:lang w:bidi="ar-SA"/>
        </w:rPr>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51"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52"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53"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54"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55"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56"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57" w:history="1">
        <w:r w:rsidR="000304A0" w:rsidRPr="000304A0">
          <w:rPr>
            <w:rStyle w:val="Hyperlink"/>
          </w:rPr>
          <w:t>here</w:t>
        </w:r>
      </w:hyperlink>
      <w:r w:rsidR="000304A0">
        <w:t xml:space="preserve">. </w:t>
      </w:r>
      <w:r w:rsidR="003D22E6">
        <w:t xml:space="preserve">Documentation available </w:t>
      </w:r>
      <w:hyperlink r:id="rId658"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59"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60" w:history="1">
        <w:r w:rsidR="00487929" w:rsidRPr="00487929">
          <w:rPr>
            <w:rStyle w:val="Hyperlink"/>
          </w:rPr>
          <w:t>this</w:t>
        </w:r>
      </w:hyperlink>
      <w:r w:rsidR="00487929">
        <w:t xml:space="preserve"> page. </w:t>
      </w:r>
      <w:r>
        <w:t xml:space="preserve">There is a </w:t>
      </w:r>
      <w:hyperlink r:id="rId661"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62"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63"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330E28" w:rsidP="008B6883">
      <w:pPr>
        <w:pStyle w:val="BodyText2"/>
      </w:pPr>
      <w:hyperlink r:id="rId664"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330E28" w:rsidP="008B6883">
      <w:pPr>
        <w:pStyle w:val="BodyText2"/>
      </w:pPr>
      <w:hyperlink r:id="rId665"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330E28" w:rsidP="008B6883">
      <w:pPr>
        <w:pStyle w:val="BodyText2"/>
      </w:pPr>
      <w:hyperlink r:id="rId666"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330E28" w:rsidP="008B6883">
      <w:pPr>
        <w:pStyle w:val="BodyText2"/>
      </w:pPr>
      <w:hyperlink r:id="rId667"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330E28" w:rsidP="008B6883">
      <w:pPr>
        <w:pStyle w:val="BodyText2"/>
      </w:pPr>
      <w:hyperlink r:id="rId668"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69"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49EB8560" w:rsidR="003618AE" w:rsidRPr="00A426D6" w:rsidRDefault="003618AE" w:rsidP="009B5185">
            <w:pPr>
              <w:pStyle w:val="TableTextHeader"/>
            </w:pPr>
            <w:bookmarkStart w:id="137" w:name="RANGE!A1:D53"/>
            <w:r w:rsidRPr="00A426D6">
              <w:rPr>
                <w:lang w:val="en-GB"/>
              </w:rPr>
              <w:t>Field</w:t>
            </w:r>
            <w:bookmarkEnd w:id="137"/>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70"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71" w:history="1">
        <w:r w:rsidRPr="00F93921">
          <w:rPr>
            <w:rStyle w:val="Hyperlink"/>
          </w:rPr>
          <w:t>https://dev.elsevier.com/api_key_settings.html</w:t>
        </w:r>
      </w:hyperlink>
      <w:r>
        <w:t xml:space="preserve"> </w:t>
      </w:r>
    </w:p>
    <w:p w14:paraId="1B8AD6A5" w14:textId="77777777" w:rsidR="00246FA7" w:rsidRDefault="00246FA7" w:rsidP="00246FA7">
      <w:pPr>
        <w:pStyle w:val="Heading4"/>
      </w:pPr>
      <w:r>
        <w:t>JRC REST Services</w:t>
      </w:r>
    </w:p>
    <w:p w14:paraId="31150F73" w14:textId="387C40B9" w:rsidR="00246FA7" w:rsidRDefault="00246FA7" w:rsidP="00246FA7">
      <w:pPr>
        <w:pStyle w:val="Heading5"/>
      </w:pPr>
      <w:r>
        <w:t>Biopama</w:t>
      </w:r>
    </w:p>
    <w:p w14:paraId="11CBDC57" w14:textId="29CD7153" w:rsidR="00246FA7" w:rsidRPr="00246FA7" w:rsidRDefault="00246FA7" w:rsidP="00246FA7">
      <w:pPr>
        <w:pStyle w:val="BodyText2"/>
      </w:pPr>
      <w:r>
        <w:t xml:space="preserve">The services in the Biopama database are accessible from the </w:t>
      </w:r>
      <w:hyperlink r:id="rId672" w:history="1">
        <w:r w:rsidRPr="00246FA7">
          <w:rPr>
            <w:rStyle w:val="Hyperlink"/>
          </w:rPr>
          <w:t>JRC REST Services Directory</w:t>
        </w:r>
      </w:hyperlink>
      <w:r>
        <w:t xml:space="preserve"> under Applications | BIOPAMA RRIS.</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73" w:history="1">
        <w:r w:rsidRPr="00EA50D3">
          <w:rPr>
            <w:rStyle w:val="Hyperlink"/>
          </w:rPr>
          <w:t>here</w:t>
        </w:r>
      </w:hyperlink>
      <w:r>
        <w:t>.</w:t>
      </w:r>
    </w:p>
    <w:p w14:paraId="27D909B0" w14:textId="77777777" w:rsidR="00F429DD" w:rsidRDefault="00F429DD" w:rsidP="00F429DD">
      <w:pPr>
        <w:pStyle w:val="Heading5"/>
      </w:pPr>
      <w:r>
        <w:t>Geocoding API</w:t>
      </w:r>
    </w:p>
    <w:p w14:paraId="0D5A9B0D" w14:textId="0C748A87" w:rsidR="00F429DD" w:rsidRDefault="00F429DD" w:rsidP="00F429DD">
      <w:pPr>
        <w:pStyle w:val="Heading6"/>
      </w:pPr>
      <w:r>
        <w:t>API Playground</w:t>
      </w:r>
    </w:p>
    <w:p w14:paraId="6DF30BB9" w14:textId="14CF1285" w:rsidR="00F429DD" w:rsidRPr="00F429DD" w:rsidRDefault="00F429DD" w:rsidP="00F429DD">
      <w:pPr>
        <w:pStyle w:val="BodyText2"/>
      </w:pPr>
      <w:r>
        <w:t xml:space="preserve">Is </w:t>
      </w:r>
      <w:hyperlink r:id="rId674" w:anchor="/forward-geocoding/?_k=vxfqzt" w:history="1">
        <w:r w:rsidRPr="00F429DD">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75"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76"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77"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78"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lastRenderedPageBreak/>
        <w:t xml:space="preserve">Uploading the Intact Forest Landscapes (using instructions </w:t>
      </w:r>
      <w:hyperlink r:id="rId679"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2791235A" w14:textId="3C754214" w:rsidR="00321308" w:rsidRDefault="00321308" w:rsidP="00321308">
      <w:pPr>
        <w:pStyle w:val="Heading7"/>
      </w:pPr>
      <w:r>
        <w:t>Issues</w:t>
      </w:r>
    </w:p>
    <w:p w14:paraId="749D6A55" w14:textId="372D6539" w:rsidR="00321308" w:rsidRDefault="00321308" w:rsidP="00321308">
      <w:pPr>
        <w:pStyle w:val="Heading8"/>
      </w:pPr>
      <w:r>
        <w:t>Errors</w:t>
      </w:r>
    </w:p>
    <w:p w14:paraId="53A74D66" w14:textId="16E51451" w:rsidR="00321308" w:rsidRDefault="00321308" w:rsidP="00321308">
      <w:pPr>
        <w:pStyle w:val="Heading9"/>
      </w:pPr>
      <w:r>
        <w:t>Invalid "Tileset" value</w:t>
      </w:r>
    </w:p>
    <w:p w14:paraId="6D4924B7" w14:textId="01A155F5" w:rsidR="00321308" w:rsidRPr="00321308" w:rsidRDefault="00321308" w:rsidP="00321308">
      <w:pPr>
        <w:pStyle w:val="BodyText2"/>
      </w:pPr>
      <w:r>
        <w:t xml:space="preserve">Tileset names must be less than 32 characters. See the API docs </w:t>
      </w:r>
      <w:hyperlink r:id="rId680" w:anchor="create-an-upload" w:history="1">
        <w:r w:rsidRPr="00321308">
          <w:rPr>
            <w:rStyle w:val="Hyperlink"/>
          </w:rPr>
          <w:t>here</w:t>
        </w:r>
      </w:hyperlink>
      <w:r>
        <w:t>.</w:t>
      </w: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81" w:anchor="uploads" w:history="1">
        <w:r w:rsidRPr="00CD5705">
          <w:rPr>
            <w:rStyle w:val="Hyperlink"/>
          </w:rPr>
          <w:t>Upload API</w:t>
        </w:r>
      </w:hyperlink>
      <w:r>
        <w:t xml:space="preserve">. On the beta-biopama-org-wireframes workspace I have installed the </w:t>
      </w:r>
      <w:hyperlink r:id="rId682"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lastRenderedPageBreak/>
        <w:t xml:space="preserve">5° 7' 37.17" N  116° 55' 46.25" E (which is </w:t>
      </w:r>
      <w:r w:rsidRPr="008621E0">
        <w:t>5.1269</w:t>
      </w:r>
      <w:r>
        <w:t xml:space="preserve">, </w:t>
      </w:r>
      <w:r w:rsidRPr="008621E0">
        <w:t>116.9295</w:t>
      </w:r>
      <w:r>
        <w:t xml:space="preserve"> using </w:t>
      </w:r>
      <w:hyperlink r:id="rId683"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3A259BB6"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0A01D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330E28" w:rsidP="008B6883">
      <w:pPr>
        <w:pStyle w:val="BodyText2"/>
        <w:rPr>
          <w:rStyle w:val="Hyperlink"/>
        </w:rPr>
      </w:pPr>
      <w:hyperlink r:id="rId684"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85"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lastRenderedPageBreak/>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330E28" w:rsidP="008B6883">
      <w:pPr>
        <w:pStyle w:val="BodyText2"/>
      </w:pPr>
      <w:hyperlink r:id="rId686"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87"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88"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330E28" w:rsidP="008B6883">
      <w:pPr>
        <w:pStyle w:val="BodyText2"/>
      </w:pPr>
      <w:hyperlink r:id="rId689"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330E28" w:rsidP="008B6883">
      <w:pPr>
        <w:pStyle w:val="BodyText2"/>
      </w:pPr>
      <w:hyperlink r:id="rId690"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330E28" w:rsidP="008B6883">
      <w:pPr>
        <w:pStyle w:val="BodyText2"/>
      </w:pPr>
      <w:hyperlink r:id="rId691"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lastRenderedPageBreak/>
        <w:t>EuroGEOSS WDPA API</w:t>
      </w:r>
    </w:p>
    <w:p w14:paraId="4B46536E" w14:textId="77777777" w:rsidR="003618AE" w:rsidRDefault="003618AE" w:rsidP="008B6883">
      <w:pPr>
        <w:pStyle w:val="BodyText2"/>
      </w:pPr>
      <w:r>
        <w:t>Example using WFS:</w:t>
      </w:r>
    </w:p>
    <w:p w14:paraId="63FB7F7F" w14:textId="77777777" w:rsidR="003618AE" w:rsidRDefault="00330E28" w:rsidP="008B6883">
      <w:pPr>
        <w:pStyle w:val="BodyText2"/>
      </w:pPr>
      <w:hyperlink r:id="rId692"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330E28" w:rsidP="008B6883">
      <w:pPr>
        <w:pStyle w:val="BodyText2"/>
      </w:pPr>
      <w:hyperlink r:id="rId693"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330E28" w:rsidP="008B6883">
      <w:pPr>
        <w:pStyle w:val="BodyText2"/>
      </w:pPr>
      <w:hyperlink r:id="rId694"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95"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8" w:name="_Ref364152256"/>
      <w:r>
        <w:t>Bing search API</w:t>
      </w:r>
      <w:bookmarkEnd w:id="138"/>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330E28" w:rsidP="008B6883">
      <w:pPr>
        <w:pStyle w:val="BodyText2"/>
      </w:pPr>
      <w:hyperlink r:id="rId696"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97"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4051DFC0" w:rsidR="003618AE" w:rsidRDefault="003618AE" w:rsidP="003618AE">
      <w:pPr>
        <w:pStyle w:val="Heading4"/>
      </w:pPr>
      <w:bookmarkStart w:id="139" w:name="_Ref377374102"/>
      <w:r>
        <w:t>Species services</w:t>
      </w:r>
      <w:bookmarkEnd w:id="139"/>
    </w:p>
    <w:p w14:paraId="4BBF267D" w14:textId="77777777" w:rsidR="003618AE" w:rsidRDefault="003618AE" w:rsidP="003618AE">
      <w:pPr>
        <w:pStyle w:val="Heading5"/>
      </w:pPr>
      <w:bookmarkStart w:id="140"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330E28" w:rsidP="008B6883">
      <w:pPr>
        <w:pStyle w:val="BodyText2"/>
      </w:pPr>
      <w:hyperlink r:id="rId698"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330E28" w:rsidP="008B6883">
      <w:pPr>
        <w:pStyle w:val="BodyText2"/>
      </w:pPr>
      <w:hyperlink r:id="rId699"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lastRenderedPageBreak/>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700" w:anchor="rgbif" w:history="1">
        <w:r>
          <w:rPr>
            <w:rStyle w:val="Hyperlink"/>
          </w:rPr>
          <w:t>https://github.com/ropensci/rgbif/tree/newapi#rgbif</w:t>
        </w:r>
      </w:hyperlink>
      <w:r>
        <w:t>.</w:t>
      </w:r>
    </w:p>
    <w:p w14:paraId="0BBB7976" w14:textId="77777777" w:rsidR="003618AE" w:rsidRDefault="003618AE" w:rsidP="003618AE">
      <w:pPr>
        <w:pStyle w:val="Heading6"/>
      </w:pPr>
      <w:bookmarkStart w:id="141" w:name="_Ref377472793"/>
      <w:r>
        <w:t>API v0.9</w:t>
      </w:r>
      <w:bookmarkEnd w:id="141"/>
    </w:p>
    <w:p w14:paraId="322F59E4" w14:textId="77777777" w:rsidR="003618AE" w:rsidRDefault="003618AE" w:rsidP="008B6883">
      <w:pPr>
        <w:pStyle w:val="BodyText2"/>
      </w:pPr>
      <w:r>
        <w:t xml:space="preserve">The GBIF API is available here: </w:t>
      </w:r>
      <w:hyperlink r:id="rId701"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330E28" w:rsidP="008B6883">
      <w:pPr>
        <w:pStyle w:val="BodyText2"/>
      </w:pPr>
      <w:hyperlink r:id="rId702"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330E28" w:rsidP="008B6883">
      <w:pPr>
        <w:pStyle w:val="BodyText2"/>
      </w:pPr>
      <w:hyperlink r:id="rId703"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330E28" w:rsidP="008B6883">
      <w:pPr>
        <w:pStyle w:val="BodyText2"/>
      </w:pPr>
      <w:hyperlink r:id="rId704"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330E28" w:rsidP="008B6883">
      <w:pPr>
        <w:pStyle w:val="BodyText2"/>
      </w:pPr>
      <w:hyperlink r:id="rId705"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330E28" w:rsidP="008B6883">
      <w:pPr>
        <w:pStyle w:val="BodyText2"/>
      </w:pPr>
      <w:hyperlink r:id="rId706"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330E28" w:rsidP="008B6883">
      <w:pPr>
        <w:pStyle w:val="BodyText2"/>
      </w:pPr>
      <w:hyperlink r:id="rId707"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lastRenderedPageBreak/>
        <w:t>This gets all vernacular names for a species using the nub key (here for orang utan):</w:t>
      </w:r>
    </w:p>
    <w:p w14:paraId="21AAED4F" w14:textId="77777777" w:rsidR="003618AE" w:rsidRDefault="00330E28" w:rsidP="008B6883">
      <w:pPr>
        <w:pStyle w:val="BodyText2"/>
      </w:pPr>
      <w:hyperlink r:id="rId708"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330E28" w:rsidP="008B6883">
      <w:pPr>
        <w:pStyle w:val="BodyText2"/>
      </w:pPr>
      <w:hyperlink r:id="rId709"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330E28" w:rsidP="008B6883">
      <w:pPr>
        <w:pStyle w:val="BodyText2"/>
      </w:pPr>
      <w:hyperlink r:id="rId710"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711"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712"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40"/>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713"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330E28" w:rsidP="008B6883">
      <w:pPr>
        <w:pStyle w:val="BodyText2"/>
        <w:rPr>
          <w:rStyle w:val="Hyperlink"/>
        </w:rPr>
      </w:pPr>
      <w:hyperlink r:id="rId714"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15"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716" w:history="1">
        <w:r w:rsidRPr="00141BF7">
          <w:rPr>
            <w:rStyle w:val="Hyperlink"/>
          </w:rPr>
          <w:t>script</w:t>
        </w:r>
      </w:hyperlink>
      <w:r>
        <w:t xml:space="preserve"> to use this to get common names and </w:t>
      </w:r>
      <w:hyperlink r:id="rId717"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718"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lastRenderedPageBreak/>
        <w:t>Xeno-Canto Bird Songs</w:t>
      </w:r>
    </w:p>
    <w:p w14:paraId="7DF9AAB4" w14:textId="77777777" w:rsidR="003618AE" w:rsidRPr="006C293C" w:rsidRDefault="003618AE" w:rsidP="008B6883">
      <w:pPr>
        <w:pStyle w:val="BodyText2"/>
      </w:pPr>
      <w:r>
        <w:t xml:space="preserve">v2 API described </w:t>
      </w:r>
      <w:hyperlink r:id="rId719"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720"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330E28" w:rsidP="008B6883">
      <w:pPr>
        <w:pStyle w:val="BodyText2"/>
      </w:pPr>
      <w:hyperlink r:id="rId721"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42" w:name="_Configuring"/>
      <w:bookmarkEnd w:id="142"/>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330E28" w:rsidP="007D57FA">
      <w:pPr>
        <w:pStyle w:val="BodyText2"/>
      </w:pPr>
      <w:hyperlink r:id="rId722"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330E28" w:rsidP="007D57FA">
      <w:pPr>
        <w:pStyle w:val="BodyText2"/>
      </w:pPr>
      <w:hyperlink r:id="rId723"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24"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lastRenderedPageBreak/>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25"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3668B9">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3668B9">
      <w:pPr>
        <w:pStyle w:val="ListBullet"/>
      </w:pPr>
      <w:r>
        <w:t>Initial dir = /</w:t>
      </w:r>
    </w:p>
    <w:p w14:paraId="0B64DD5F" w14:textId="77777777" w:rsidR="00F471D5" w:rsidRDefault="00F471D5" w:rsidP="003668B9">
      <w:pPr>
        <w:pStyle w:val="ListBullet"/>
      </w:pPr>
      <w:r>
        <w:t xml:space="preserve">Web URL = </w:t>
      </w:r>
      <w:hyperlink r:id="rId726"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27"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43" w:name="_Connecting_and_running"/>
      <w:bookmarkEnd w:id="143"/>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3668B9">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3668B9">
      <w:pPr>
        <w:pStyle w:val="ListBullet"/>
      </w:pPr>
      <w:r>
        <w:t>Click on the Web Preview button and select port 8081:</w:t>
      </w:r>
    </w:p>
    <w:p w14:paraId="29BBADE6" w14:textId="77777777" w:rsidR="0004542B" w:rsidRDefault="0004542B" w:rsidP="0004542B">
      <w:pPr>
        <w:pStyle w:val="BodyText"/>
      </w:pPr>
      <w:r>
        <w:rPr>
          <w:noProof/>
          <w:lang w:bidi="ar-SA"/>
        </w:rPr>
        <w:lastRenderedPageBreak/>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2DC60D2" w14:textId="77777777" w:rsidR="00426526" w:rsidRDefault="00426526" w:rsidP="00426526">
      <w:pPr>
        <w:pStyle w:val="Heading4"/>
      </w:pPr>
      <w:r>
        <w:t>Google Cloud Platform UI</w:t>
      </w:r>
    </w:p>
    <w:p w14:paraId="0E73FAD4" w14:textId="59358270" w:rsidR="00426526" w:rsidRDefault="00426526" w:rsidP="00426526">
      <w:pPr>
        <w:pStyle w:val="Heading5"/>
      </w:pPr>
      <w:r>
        <w:t>Issues</w:t>
      </w:r>
    </w:p>
    <w:p w14:paraId="1450B804" w14:textId="26315F60" w:rsidR="00426526" w:rsidRDefault="00426526" w:rsidP="00426526">
      <w:pPr>
        <w:pStyle w:val="Heading6"/>
      </w:pPr>
      <w:r w:rsidRPr="00426526">
        <w:t>Request failed with unknown error</w:t>
      </w:r>
    </w:p>
    <w:p w14:paraId="4F24B30D" w14:textId="5121D507" w:rsidR="00426526" w:rsidRPr="00426526" w:rsidRDefault="00426526" w:rsidP="00426526">
      <w:pPr>
        <w:pStyle w:val="BodyText2"/>
      </w:pPr>
      <w:r>
        <w:t>This was shown in the UI when the CORS Chrome extension was installed. Remove it and its back to normal.</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30"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31"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44" w:name="_On_Ubuntu_14.04"/>
      <w:bookmarkEnd w:id="144"/>
      <w:r>
        <w:t>On Ubuntu 14.04</w:t>
      </w:r>
    </w:p>
    <w:p w14:paraId="0DC28734" w14:textId="77777777" w:rsidR="0050563E" w:rsidRDefault="0050563E" w:rsidP="008B6883">
      <w:pPr>
        <w:pStyle w:val="BodyText2"/>
      </w:pPr>
      <w:r>
        <w:t xml:space="preserve">Installing on Ubuntu on Cloud9. Following instructions </w:t>
      </w:r>
      <w:hyperlink r:id="rId732"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lastRenderedPageBreak/>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33"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5" w:name="_Ref448923250"/>
      <w:r>
        <w:t>Creating a new project and service account</w:t>
      </w:r>
      <w:bookmarkEnd w:id="145"/>
    </w:p>
    <w:p w14:paraId="284D18E0" w14:textId="77777777" w:rsidR="00472767" w:rsidRDefault="00472767" w:rsidP="003668B9">
      <w:pPr>
        <w:pStyle w:val="ListBullet"/>
      </w:pPr>
      <w:r>
        <w:t xml:space="preserve">Went to the Google Credentials Page </w:t>
      </w:r>
      <w:hyperlink r:id="rId734" w:history="1">
        <w:r w:rsidRPr="00632484">
          <w:rPr>
            <w:rStyle w:val="Hyperlink"/>
          </w:rPr>
          <w:t>here</w:t>
        </w:r>
      </w:hyperlink>
    </w:p>
    <w:p w14:paraId="30C020AB" w14:textId="77777777" w:rsidR="00472767" w:rsidRDefault="00472767" w:rsidP="003668B9">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3668B9">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3668B9">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3668B9">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36" w:history="1">
        <w:r w:rsidRPr="00BD631A">
          <w:rPr>
            <w:rStyle w:val="Hyperlink"/>
          </w:rPr>
          <w:t>here</w:t>
        </w:r>
      </w:hyperlink>
      <w:r>
        <w:t>.</w:t>
      </w:r>
    </w:p>
    <w:p w14:paraId="54B6E6AD"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37"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38"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39"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3668B9">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3668B9">
      <w:pPr>
        <w:pStyle w:val="ListBullet"/>
      </w:pPr>
      <w:r>
        <w:t>Updated the first line of the app.yaml file to ‘</w:t>
      </w:r>
      <w:r w:rsidRPr="0021557F">
        <w:t>application: geeimageserver</w:t>
      </w:r>
      <w:r>
        <w:t>’</w:t>
      </w:r>
    </w:p>
    <w:p w14:paraId="333B4649" w14:textId="77777777" w:rsidR="00472767" w:rsidRDefault="00472767" w:rsidP="003668B9">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3668B9">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40"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41"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42"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43"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lastRenderedPageBreak/>
        <w:t>Viewing your app</w:t>
      </w:r>
    </w:p>
    <w:p w14:paraId="19B60CD4" w14:textId="77777777" w:rsidR="00472767" w:rsidRPr="007A5A0C" w:rsidRDefault="00472767" w:rsidP="008B6883">
      <w:pPr>
        <w:pStyle w:val="BodyText2"/>
      </w:pPr>
      <w:r w:rsidRPr="007A5A0C">
        <w:t xml:space="preserve">The full URL for your application is </w:t>
      </w:r>
      <w:hyperlink r:id="rId744"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3668B9">
      <w:pPr>
        <w:pStyle w:val="ListBullet"/>
      </w:pPr>
      <w:r>
        <w:t>Project name geeImageServer_gaa</w:t>
      </w:r>
    </w:p>
    <w:p w14:paraId="23EF41F4" w14:textId="77777777" w:rsidR="00472767" w:rsidRDefault="00472767" w:rsidP="003668B9">
      <w:pPr>
        <w:pStyle w:val="ListBullet"/>
      </w:pPr>
      <w:r>
        <w:t>Google App Engine Directory is where the SDK is (‘</w:t>
      </w:r>
      <w:r w:rsidRPr="00D0442D">
        <w:t>C:\Program Files (x86)\Google\google_appengine</w:t>
      </w:r>
      <w:r>
        <w:t>’)</w:t>
      </w:r>
    </w:p>
    <w:p w14:paraId="2CC1F2F3" w14:textId="77777777" w:rsidR="00472767" w:rsidRDefault="00472767" w:rsidP="003668B9">
      <w:pPr>
        <w:pStyle w:val="ListBullet"/>
      </w:pPr>
      <w:r>
        <w:t>After adding this it adds in lots of libraries</w:t>
      </w:r>
    </w:p>
    <w:p w14:paraId="27922ECB" w14:textId="77777777" w:rsidR="00472767" w:rsidRDefault="00472767" w:rsidP="003668B9">
      <w:pPr>
        <w:pStyle w:val="ListBullet"/>
      </w:pPr>
      <w:r>
        <w:t>You can run the App using Run | Run As Google App Run – and then open the url in a browser</w:t>
      </w:r>
    </w:p>
    <w:p w14:paraId="2E19E568" w14:textId="77777777" w:rsidR="00472767" w:rsidRDefault="00472767" w:rsidP="003668B9">
      <w:pPr>
        <w:pStyle w:val="ListBullet"/>
      </w:pPr>
      <w:r>
        <w:t>You can deploy using Google App Engine | Upload</w:t>
      </w:r>
    </w:p>
    <w:p w14:paraId="3282A172" w14:textId="77777777" w:rsidR="00472767" w:rsidRPr="00D0442D" w:rsidRDefault="00472767" w:rsidP="003668B9">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45"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3668B9">
      <w:pPr>
        <w:pStyle w:val="ListBullet"/>
      </w:pPr>
      <w:r>
        <w:t xml:space="preserve">In Eclipse creating a new Google App Engine project (called geeServer) </w:t>
      </w:r>
    </w:p>
    <w:p w14:paraId="35B64C2D" w14:textId="77777777" w:rsidR="00472767" w:rsidRDefault="00472767" w:rsidP="003668B9">
      <w:pPr>
        <w:pStyle w:val="ListBullet"/>
      </w:pPr>
      <w:r>
        <w:t>Entered ‘</w:t>
      </w:r>
      <w:r w:rsidRPr="00154F7F">
        <w:t>C:\Program Files (x86)\Google\google_appengine</w:t>
      </w:r>
      <w:r>
        <w:t>’ for the Google App Engine Directory</w:t>
      </w:r>
    </w:p>
    <w:p w14:paraId="2D95298C" w14:textId="77777777" w:rsidR="00472767" w:rsidRDefault="00472767" w:rsidP="003668B9">
      <w:pPr>
        <w:pStyle w:val="ListBullet"/>
      </w:pPr>
      <w:r>
        <w:t>Ticked all the referenced Python libraries and selected a HelloWorld sample</w:t>
      </w:r>
    </w:p>
    <w:p w14:paraId="4E67B979" w14:textId="77777777" w:rsidR="00472767" w:rsidRDefault="00472767" w:rsidP="003668B9">
      <w:pPr>
        <w:pStyle w:val="ListBullet"/>
      </w:pPr>
      <w:r>
        <w:t>Entered geeimageserver as the application id registered for this project</w:t>
      </w:r>
    </w:p>
    <w:p w14:paraId="7C433A15" w14:textId="77777777" w:rsidR="00472767" w:rsidRDefault="00472767" w:rsidP="003668B9">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3668B9">
      <w:pPr>
        <w:pStyle w:val="ListBullet"/>
      </w:pPr>
      <w:r>
        <w:t>Renamed HelloWorld.py to server.py</w:t>
      </w:r>
    </w:p>
    <w:p w14:paraId="22BD2879" w14:textId="77777777" w:rsidR="00472767" w:rsidRDefault="00472767" w:rsidP="003668B9">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3E0A024B"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0A01D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46" w:anchor="vendoring" w:history="1">
        <w:r w:rsidRPr="00AA1F04">
          <w:rPr>
            <w:rStyle w:val="Hyperlink"/>
          </w:rPr>
          <w:t>here</w:t>
        </w:r>
      </w:hyperlink>
      <w:r>
        <w:t xml:space="preserve">. </w:t>
      </w:r>
    </w:p>
    <w:p w14:paraId="0F69A1D2" w14:textId="77777777" w:rsidR="00472767" w:rsidRDefault="00472767" w:rsidP="003668B9">
      <w:pPr>
        <w:pStyle w:val="ListBullet"/>
      </w:pPr>
      <w:r>
        <w:t>Creating a new folder called lib</w:t>
      </w:r>
    </w:p>
    <w:p w14:paraId="6271BD38" w14:textId="77777777" w:rsidR="00472767" w:rsidRDefault="00472767" w:rsidP="003668B9">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3668B9">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lastRenderedPageBreak/>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48" w:history="1">
        <w:r w:rsidRPr="00BF7AD8">
          <w:rPr>
            <w:rStyle w:val="Hyperlink"/>
          </w:rPr>
          <w:t>a.cottam@gmail.com</w:t>
        </w:r>
      </w:hyperlink>
      <w:r>
        <w:t xml:space="preserve"> and so the service account was still failing to upload. Trying to go to the consent page on </w:t>
      </w:r>
      <w:hyperlink r:id="rId749"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4BFA327C"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0A01D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50"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51"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52"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53" w:history="1">
        <w:r w:rsidRPr="00915AF1">
          <w:rPr>
            <w:rStyle w:val="Hyperlink"/>
          </w:rPr>
          <w:t>here</w:t>
        </w:r>
      </w:hyperlink>
      <w:r>
        <w:t>).</w:t>
      </w:r>
      <w:r w:rsidR="00243663">
        <w:t xml:space="preserve"> In the Standard environment, the scaling is specified in the *.yaml file according to </w:t>
      </w:r>
      <w:hyperlink r:id="rId754"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55"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6" w:name="_Using_Cloud9"/>
      <w:bookmarkEnd w:id="146"/>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7" w:name="_Add_Cloud9_SSH"/>
      <w:bookmarkEnd w:id="147"/>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56"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57"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58"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59"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lastRenderedPageBreak/>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8" w:name="_Using_Codeanywhere"/>
      <w:bookmarkEnd w:id="148"/>
      <w:r>
        <w:t>Using Codeanywhere</w:t>
      </w:r>
    </w:p>
    <w:p w14:paraId="12904154" w14:textId="77777777" w:rsidR="00A76000" w:rsidRDefault="00A76000" w:rsidP="00A76000">
      <w:pPr>
        <w:pStyle w:val="Heading8"/>
      </w:pPr>
      <w:r>
        <w:t>Generate SSH Key</w:t>
      </w:r>
    </w:p>
    <w:p w14:paraId="4326FB86" w14:textId="77777777" w:rsidR="00A76000" w:rsidRDefault="00A76000" w:rsidP="003668B9">
      <w:pPr>
        <w:pStyle w:val="ListBullet"/>
      </w:pPr>
      <w:r>
        <w:t xml:space="preserve">Generate a new ssh key on the Windows Workstation using PuTTY Key Generator as described </w:t>
      </w:r>
      <w:hyperlink r:id="rId762" w:anchor="createsshkeys" w:history="1">
        <w:r w:rsidRPr="002C40B6">
          <w:rPr>
            <w:rStyle w:val="Hyperlink"/>
          </w:rPr>
          <w:t>here</w:t>
        </w:r>
      </w:hyperlink>
    </w:p>
    <w:p w14:paraId="498C0C82" w14:textId="77777777" w:rsidR="00A76000" w:rsidRDefault="00A76000" w:rsidP="003668B9">
      <w:pPr>
        <w:pStyle w:val="ListBullet"/>
      </w:pPr>
      <w:r>
        <w:t xml:space="preserve">Save the private key to a file </w:t>
      </w:r>
    </w:p>
    <w:p w14:paraId="1CC8C659" w14:textId="77777777" w:rsidR="00A76000" w:rsidRPr="00A76000" w:rsidRDefault="00A76000" w:rsidP="003668B9">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3668B9">
      <w:pPr>
        <w:pStyle w:val="ListBullet"/>
      </w:pPr>
      <w:r>
        <w:t xml:space="preserve">Edit the project metadata (geeimageserver) to allow access from Codeanywhere as described </w:t>
      </w:r>
      <w:hyperlink r:id="rId763" w:anchor="project-wide" w:history="1">
        <w:r w:rsidRPr="002C40B6">
          <w:rPr>
            <w:rStyle w:val="Hyperlink"/>
          </w:rPr>
          <w:t>here</w:t>
        </w:r>
      </w:hyperlink>
    </w:p>
    <w:p w14:paraId="1619F285" w14:textId="77777777" w:rsidR="00A76000" w:rsidRDefault="00A76000" w:rsidP="003668B9">
      <w:pPr>
        <w:pStyle w:val="ListBullet"/>
      </w:pPr>
      <w:r>
        <w:t>Goto Compute Engine | Metadata | SSH Keys</w:t>
      </w:r>
    </w:p>
    <w:p w14:paraId="7C79A15E" w14:textId="77777777" w:rsidR="00A76000" w:rsidRDefault="00A76000" w:rsidP="003668B9">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65" w:history="1">
        <w:r w:rsidRPr="005629AD">
          <w:rPr>
            <w:rStyle w:val="Hyperlink"/>
          </w:rPr>
          <w:t>here</w:t>
        </w:r>
      </w:hyperlink>
      <w:r>
        <w:t>.</w:t>
      </w:r>
    </w:p>
    <w:p w14:paraId="7CFB59B9" w14:textId="77777777" w:rsidR="00673594" w:rsidRDefault="00673594" w:rsidP="00673594">
      <w:pPr>
        <w:pStyle w:val="Heading7"/>
      </w:pPr>
      <w:bookmarkStart w:id="149" w:name="_Adding_additional_disks"/>
      <w:bookmarkEnd w:id="149"/>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66"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lastRenderedPageBreak/>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50" w:name="_Node.js"/>
      <w:bookmarkEnd w:id="150"/>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6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lastRenderedPageBreak/>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3668B9">
      <w:pPr>
        <w:pStyle w:val="ListBullet"/>
      </w:pPr>
      <w:r>
        <w:t>Click on VM Instances | Create</w:t>
      </w:r>
    </w:p>
    <w:p w14:paraId="032767CD" w14:textId="77777777" w:rsidR="007310AE" w:rsidRDefault="007310AE" w:rsidP="003668B9">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70"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71"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72"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73"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lastRenderedPageBreak/>
        <w:t>Site address</w:t>
      </w:r>
      <w:r>
        <w:tab/>
      </w:r>
      <w:r>
        <w:tab/>
      </w:r>
      <w:r>
        <w:tab/>
      </w:r>
      <w:hyperlink r:id="rId774"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75"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76"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77"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330E28" w:rsidP="008B6883">
      <w:pPr>
        <w:pStyle w:val="BodyText2"/>
      </w:pPr>
      <w:hyperlink r:id="rId778"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51" w:name="_Installing_1"/>
      <w:bookmarkEnd w:id="151"/>
      <w:r>
        <w:t>Installing</w:t>
      </w:r>
    </w:p>
    <w:p w14:paraId="052A7177" w14:textId="77777777" w:rsidR="00472767" w:rsidRDefault="00330E28" w:rsidP="008B6883">
      <w:pPr>
        <w:pStyle w:val="BodyText2"/>
      </w:pPr>
      <w:hyperlink r:id="rId779"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lastRenderedPageBreak/>
        <w:t>Authenticating</w:t>
      </w:r>
    </w:p>
    <w:p w14:paraId="48F30806" w14:textId="77777777" w:rsidR="00472767" w:rsidRDefault="00472767" w:rsidP="008B6883">
      <w:pPr>
        <w:pStyle w:val="BodyText2"/>
      </w:pPr>
      <w:r>
        <w:t xml:space="preserve">Following instructions </w:t>
      </w:r>
      <w:hyperlink r:id="rId780"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lastRenderedPageBreak/>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330E28" w:rsidP="008B6883">
      <w:pPr>
        <w:pStyle w:val="BodyText2"/>
      </w:pPr>
      <w:hyperlink r:id="rId781"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82"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83"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lastRenderedPageBreak/>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84"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85"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86"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52" w:name="_CORS"/>
      <w:bookmarkStart w:id="153" w:name="_gsutil"/>
      <w:bookmarkStart w:id="154" w:name="_Google_Compute_Engine"/>
      <w:bookmarkEnd w:id="152"/>
      <w:bookmarkEnd w:id="153"/>
      <w:bookmarkEnd w:id="154"/>
      <w:r>
        <w:t>ML Engine</w:t>
      </w:r>
    </w:p>
    <w:p w14:paraId="28FDF72A" w14:textId="77777777" w:rsidR="007310AE" w:rsidRPr="007310AE" w:rsidRDefault="007310AE" w:rsidP="008B6883">
      <w:pPr>
        <w:pStyle w:val="BodyText2"/>
      </w:pPr>
      <w:r>
        <w:t xml:space="preserve">Scalable TensorFlow in the Cloud - good introduction </w:t>
      </w:r>
      <w:hyperlink r:id="rId787" w:history="1">
        <w:r w:rsidRPr="007310AE">
          <w:rPr>
            <w:rStyle w:val="Hyperlink"/>
          </w:rPr>
          <w:t>here</w:t>
        </w:r>
      </w:hyperlink>
      <w:r>
        <w:t>.</w:t>
      </w:r>
      <w:r w:rsidR="00C83CF3">
        <w:t xml:space="preserve"> Good description of the whole workflow from a high level </w:t>
      </w:r>
      <w:hyperlink r:id="rId788"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89"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94"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1C1F9286"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3</w:t>
      </w:r>
      <w:r w:rsidR="00631F70">
        <w:rPr>
          <w:noProof/>
        </w:rPr>
        <w:fldChar w:fldCharType="end"/>
      </w:r>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800"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801"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802" w:history="1">
        <w:r w:rsidRPr="00C613EC">
          <w:rPr>
            <w:rStyle w:val="Hyperlink"/>
          </w:rPr>
          <w:t>here</w:t>
        </w:r>
      </w:hyperlink>
      <w:r>
        <w:t xml:space="preserve"> that looks at muflats loss in the Yellow Sea using Landsat. Created a GEE sample </w:t>
      </w:r>
      <w:hyperlink r:id="rId803"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805"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806"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5D515E15"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23"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0A01D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3668B9">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3668B9">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24"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25"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3668B9">
      <w:pPr>
        <w:pStyle w:val="ListBullet"/>
      </w:pPr>
      <w:r>
        <w:t>Group 1: C</w:t>
      </w:r>
      <w:r w:rsidRPr="00E52549">
        <w:t>reated in the spectral_gee tool by digitising (spectral_gee.html)</w:t>
      </w:r>
    </w:p>
    <w:p w14:paraId="6061163F" w14:textId="77777777" w:rsidR="00472767" w:rsidRDefault="00472767" w:rsidP="003668B9">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3668B9">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3668B9">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26"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27"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330E28" w:rsidP="008B6883">
      <w:pPr>
        <w:pStyle w:val="BodyText2"/>
      </w:pPr>
      <w:hyperlink r:id="rId828"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29"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6AFD3090" w:rsidR="00472767" w:rsidRDefault="00472767" w:rsidP="00472767">
      <w:pPr>
        <w:pStyle w:val="Caption"/>
      </w:pPr>
      <w:r>
        <w:t xml:space="preserve">Table </w:t>
      </w:r>
      <w:r w:rsidR="00631F70">
        <w:fldChar w:fldCharType="begin"/>
      </w:r>
      <w:r w:rsidR="00631F70">
        <w:instrText xml:space="preserve"> SEQ Table \* ARABIC </w:instrText>
      </w:r>
      <w:r w:rsidR="00631F70">
        <w:fldChar w:fldCharType="separate"/>
      </w:r>
      <w:r w:rsidR="000A01DA">
        <w:rPr>
          <w:noProof/>
        </w:rPr>
        <w:t>1</w:t>
      </w:r>
      <w:r w:rsidR="00631F70">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02E94228" w:rsidR="00472767" w:rsidRDefault="00472767" w:rsidP="00472767">
      <w:pPr>
        <w:pStyle w:val="Caption"/>
      </w:pPr>
      <w:r>
        <w:t xml:space="preserve">Table </w:t>
      </w:r>
      <w:r w:rsidR="00631F70">
        <w:fldChar w:fldCharType="begin"/>
      </w:r>
      <w:r w:rsidR="00631F70">
        <w:instrText xml:space="preserve"> SEQ Table \* ARABIC </w:instrText>
      </w:r>
      <w:r w:rsidR="00631F70">
        <w:fldChar w:fldCharType="separate"/>
      </w:r>
      <w:r w:rsidR="000A01DA">
        <w:rPr>
          <w:noProof/>
        </w:rPr>
        <w:t>2</w:t>
      </w:r>
      <w:r w:rsidR="00631F70">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0D001496"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0A01D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30"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27FE5028"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0A01DA">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31"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32"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0B8121D4"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0A01D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33" w:history="1">
        <w:r w:rsidRPr="009A0FC0">
          <w:rPr>
            <w:rStyle w:val="Hyperlink"/>
          </w:rPr>
          <w:t>water validation stratify by grid.sql</w:t>
        </w:r>
      </w:hyperlink>
      <w:r>
        <w:t xml:space="preserve"> to stratify the full validation sites by 1 degree box. Wrote a </w:t>
      </w:r>
      <w:hyperlink r:id="rId834"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37"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40"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65D79C0" w:rsidR="00472767" w:rsidRDefault="00472767" w:rsidP="008B6883">
      <w:pPr>
        <w:pStyle w:val="BodyText2"/>
      </w:pPr>
      <w:r>
        <w:t xml:space="preserve">Looking at the pixel values (using </w:t>
      </w:r>
      <w:hyperlink r:id="rId841"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0A01DA">
        <w:t>Changing TOA values</w:t>
      </w:r>
      <w:r>
        <w:fldChar w:fldCharType="end"/>
      </w:r>
      <w:r>
        <w:t xml:space="preserve">. We will need to refetch the pixel values. Created </w:t>
      </w:r>
      <w:hyperlink r:id="rId842"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43"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44"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45" w:history="1">
        <w:r w:rsidRPr="00052FB2">
          <w:rPr>
            <w:rStyle w:val="Hyperlink"/>
          </w:rPr>
          <w:t>this</w:t>
        </w:r>
      </w:hyperlink>
      <w:r>
        <w:t xml:space="preserve"> query. Then all points outside GAUL gadm2 were removed (assumed to be marine). Then these points were imported into a Google Fusion Table and we used </w:t>
      </w:r>
      <w:hyperlink r:id="rId846"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5" w:name="_Ref452473859"/>
      <w:r>
        <w:t>Using the SWDB water body dataset</w:t>
      </w:r>
      <w:bookmarkEnd w:id="155"/>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47" w:history="1">
        <w:r w:rsidRPr="00830674">
          <w:rPr>
            <w:rStyle w:val="Hyperlink"/>
          </w:rPr>
          <w:t>GP tool</w:t>
        </w:r>
      </w:hyperlink>
      <w:r>
        <w:t xml:space="preserve"> to get the data – it took 3 hours. </w:t>
      </w:r>
    </w:p>
    <w:p w14:paraId="49534250" w14:textId="0B875769"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0A01D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48"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49"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50" w:history="1">
        <w:r w:rsidRPr="001B11AF">
          <w:rPr>
            <w:rStyle w:val="Hyperlink"/>
          </w:rPr>
          <w:t>query</w:t>
        </w:r>
      </w:hyperlink>
      <w:r>
        <w:t xml:space="preserve"> to select 1 inland and 1 coastal point for each 1 degree box</w:t>
      </w:r>
    </w:p>
    <w:p w14:paraId="293215D2" w14:textId="77777777" w:rsidR="00472767" w:rsidRDefault="00330E28" w:rsidP="00472767">
      <w:pPr>
        <w:pStyle w:val="ListBullet2"/>
      </w:pPr>
      <w:hyperlink r:id="rId851"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52" w:history="1">
        <w:r w:rsidRPr="00F04639">
          <w:rPr>
            <w:rStyle w:val="Hyperlink"/>
          </w:rPr>
          <w:t>python script</w:t>
        </w:r>
      </w:hyperlink>
    </w:p>
    <w:p w14:paraId="08176E19" w14:textId="77777777" w:rsidR="00472767" w:rsidRDefault="00330E28" w:rsidP="00472767">
      <w:pPr>
        <w:pStyle w:val="ListBullet2"/>
      </w:pPr>
      <w:hyperlink r:id="rId853"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54"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6DE43279"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0A01D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55"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56"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57"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25A0AD80"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0A01D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58"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59"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60"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415356BC" w:rsidR="00472767" w:rsidRDefault="00472767" w:rsidP="00472767">
      <w:pPr>
        <w:pStyle w:val="Heading9"/>
      </w:pPr>
      <w:bookmarkStart w:id="156" w:name="_Ref452473972"/>
      <w:r>
        <w:t>Getting missing omission validation points</w:t>
      </w:r>
      <w:bookmarkEnd w:id="156"/>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359EE8D8" w:rsidR="00472767" w:rsidRDefault="00472767" w:rsidP="008B6883">
      <w:pPr>
        <w:pStyle w:val="BodyText2"/>
      </w:pPr>
      <w:r>
        <w:t xml:space="preserve">As stated in </w:t>
      </w:r>
      <w:r>
        <w:fldChar w:fldCharType="begin"/>
      </w:r>
      <w:r>
        <w:instrText xml:space="preserve"> REF _Ref452473859 \h </w:instrText>
      </w:r>
      <w:r>
        <w:fldChar w:fldCharType="separate"/>
      </w:r>
      <w:r w:rsidR="000A01D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7" w:name="_Ref453320680"/>
      <w:r>
        <w:t>From the SWDB polygons</w:t>
      </w:r>
      <w:bookmarkEnd w:id="157"/>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62"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63"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64"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65"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66"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67"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68" w:history="1">
        <w:r w:rsidRPr="00E3316B">
          <w:rPr>
            <w:rStyle w:val="Hyperlink"/>
          </w:rPr>
          <w:t>this</w:t>
        </w:r>
      </w:hyperlink>
      <w:r>
        <w:t xml:space="preserve"> FME script. Using </w:t>
      </w:r>
      <w:hyperlink r:id="rId869"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70" w:history="1">
        <w:r w:rsidRPr="00161C9C">
          <w:rPr>
            <w:rStyle w:val="Hyperlink"/>
          </w:rPr>
          <w:t>this</w:t>
        </w:r>
      </w:hyperlink>
      <w:r>
        <w:t xml:space="preserve"> folder. Merged the csv files with </w:t>
      </w:r>
      <w:hyperlink r:id="rId871"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330E28" w:rsidP="008B6883">
      <w:pPr>
        <w:pStyle w:val="BodyText2"/>
      </w:pPr>
      <w:hyperlink r:id="rId873" w:history="1">
        <w:r w:rsidR="00472767" w:rsidRPr="00A604D5">
          <w:rPr>
            <w:rStyle w:val="Hyperlink"/>
          </w:rPr>
          <w:t>https://ee-api.appspot.com/0e048d3a0b685ca495b6769bde5fe8b6</w:t>
        </w:r>
      </w:hyperlink>
      <w:r w:rsidR="00472767">
        <w:t xml:space="preserve"> </w:t>
      </w:r>
    </w:p>
    <w:p w14:paraId="379D1FD5" w14:textId="77777777" w:rsidR="00472767" w:rsidRDefault="00330E28" w:rsidP="008B6883">
      <w:pPr>
        <w:pStyle w:val="BodyText2"/>
      </w:pPr>
      <w:hyperlink r:id="rId874"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13DA5E70"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4</w:t>
      </w:r>
      <w:r w:rsidR="00631F70">
        <w:rPr>
          <w:noProof/>
        </w:rPr>
        <w:fldChar w:fldCharType="end"/>
      </w:r>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81"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3668B9">
      <w:pPr>
        <w:pStyle w:val="ListBullet"/>
      </w:pPr>
      <w:r>
        <w:t>The DEMs generally do not have the precision to capture slopes &gt;1 degree</w:t>
      </w:r>
    </w:p>
    <w:p w14:paraId="508518AF" w14:textId="77777777" w:rsidR="00472767" w:rsidRDefault="00472767" w:rsidP="003668B9">
      <w:pPr>
        <w:pStyle w:val="ListBullet"/>
      </w:pPr>
      <w:r>
        <w:t>There are many spikes in the DEMs that would cause masked pixels in the middle of flat areas</w:t>
      </w:r>
    </w:p>
    <w:p w14:paraId="1D10C832" w14:textId="77777777" w:rsidR="00472767" w:rsidRDefault="00472767" w:rsidP="003668B9">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3668B9">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3668B9" w:rsidRDefault="003668B9"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3668B9" w:rsidRDefault="003668B9"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1B0EF1"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74CAFC"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0DAA36"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3668B9" w:rsidRDefault="003668B9"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3668B9" w:rsidRDefault="003668B9"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3668B9" w:rsidRDefault="003668B9"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3668B9" w:rsidRDefault="003668B9"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5D78A5"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7A054"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E1F26"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3668B9" w:rsidRDefault="003668B9"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3668B9" w:rsidRDefault="003668B9"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0854BF"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3668B9" w:rsidRDefault="003668B9"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3668B9" w:rsidRDefault="003668B9"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51F46"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82">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83"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55A6D7F"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5</w:t>
      </w:r>
      <w:r w:rsidR="00631F70">
        <w:rPr>
          <w:noProof/>
        </w:rPr>
        <w:fldChar w:fldCharType="end"/>
      </w:r>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065B7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3668B9" w:rsidRDefault="003668B9"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3668B9" w:rsidRDefault="003668B9"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3668B9" w:rsidRDefault="003668B9"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3668B9" w:rsidRDefault="003668B9"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1FCAA"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6CE62246"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6</w:t>
      </w:r>
      <w:r w:rsidR="00631F70">
        <w:rPr>
          <w:noProof/>
        </w:rPr>
        <w:fldChar w:fldCharType="end"/>
      </w:r>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86"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32140A23"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0A01D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B21E45"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30C05"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53CF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3668B9" w:rsidRDefault="003668B9" w:rsidP="008B6883">
                            <w:pPr>
                              <w:pStyle w:val="BodyText2"/>
                            </w:pPr>
                            <w:r>
                              <w:t>NNXWX        = 33%</w:t>
                            </w:r>
                          </w:p>
                          <w:p w14:paraId="600FC5D3" w14:textId="77777777" w:rsidR="003668B9" w:rsidRDefault="003668B9" w:rsidP="008B6883">
                            <w:pPr>
                              <w:pStyle w:val="BodyText2"/>
                            </w:pPr>
                            <w:r>
                              <w:t>NNXWW      = 50%</w:t>
                            </w:r>
                          </w:p>
                          <w:p w14:paraId="58251122" w14:textId="77777777" w:rsidR="003668B9" w:rsidRDefault="003668B9" w:rsidP="008B6883">
                            <w:pPr>
                              <w:pStyle w:val="BodyText2"/>
                            </w:pPr>
                            <w:r>
                              <w:t>NNWWW    = 60%</w:t>
                            </w:r>
                          </w:p>
                          <w:p w14:paraId="210F2B42" w14:textId="77777777" w:rsidR="003668B9" w:rsidRDefault="003668B9"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3668B9" w:rsidRDefault="003668B9" w:rsidP="008B6883">
                      <w:pPr>
                        <w:pStyle w:val="BodyText2"/>
                      </w:pPr>
                      <w:r>
                        <w:t>NNXWX        = 33%</w:t>
                      </w:r>
                    </w:p>
                    <w:p w14:paraId="600FC5D3" w14:textId="77777777" w:rsidR="003668B9" w:rsidRDefault="003668B9" w:rsidP="008B6883">
                      <w:pPr>
                        <w:pStyle w:val="BodyText2"/>
                      </w:pPr>
                      <w:r>
                        <w:t>NNXWW      = 50%</w:t>
                      </w:r>
                    </w:p>
                    <w:p w14:paraId="58251122" w14:textId="77777777" w:rsidR="003668B9" w:rsidRDefault="003668B9" w:rsidP="008B6883">
                      <w:pPr>
                        <w:pStyle w:val="BodyText2"/>
                      </w:pPr>
                      <w:r>
                        <w:t>NNWWW    = 60%</w:t>
                      </w:r>
                    </w:p>
                    <w:p w14:paraId="210F2B42" w14:textId="77777777" w:rsidR="003668B9" w:rsidRDefault="003668B9"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B801DE"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3668B9" w:rsidRDefault="003668B9" w:rsidP="008B6883">
                            <w:pPr>
                              <w:pStyle w:val="BodyText2"/>
                            </w:pPr>
                            <w:r>
                              <w:t>WWWWW = 100%</w:t>
                            </w:r>
                          </w:p>
                          <w:p w14:paraId="60389033" w14:textId="77777777" w:rsidR="003668B9" w:rsidRDefault="003668B9" w:rsidP="008B6883">
                            <w:pPr>
                              <w:pStyle w:val="BodyText2"/>
                            </w:pPr>
                            <w:r>
                              <w:t>WXWXX       = 1</w:t>
                            </w:r>
                            <w:r w:rsidRPr="00CB2A7F">
                              <w:t>00%</w:t>
                            </w:r>
                          </w:p>
                          <w:p w14:paraId="7500EF1B" w14:textId="77777777" w:rsidR="003668B9" w:rsidRDefault="003668B9"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3668B9" w:rsidRDefault="003668B9" w:rsidP="008B6883">
                      <w:pPr>
                        <w:pStyle w:val="BodyText2"/>
                      </w:pPr>
                      <w:r>
                        <w:t>WWWWW = 100%</w:t>
                      </w:r>
                    </w:p>
                    <w:p w14:paraId="60389033" w14:textId="77777777" w:rsidR="003668B9" w:rsidRDefault="003668B9" w:rsidP="008B6883">
                      <w:pPr>
                        <w:pStyle w:val="BodyText2"/>
                      </w:pPr>
                      <w:r>
                        <w:t>WXWXX       = 1</w:t>
                      </w:r>
                      <w:r w:rsidRPr="00CB2A7F">
                        <w:t>00%</w:t>
                      </w:r>
                    </w:p>
                    <w:p w14:paraId="7500EF1B" w14:textId="77777777" w:rsidR="003668B9" w:rsidRDefault="003668B9"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8">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9">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1E467189"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0A01D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52E543F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0A01D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91"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92"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93"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7E71CEAF" w14:textId="77777777" w:rsidR="000A01DA" w:rsidRDefault="00472767" w:rsidP="007D2F52">
      <w:pPr>
        <w:pStyle w:val="Heading4"/>
      </w:pPr>
      <w:r>
        <w:t xml:space="preserve">See </w:t>
      </w:r>
      <w:r>
        <w:fldChar w:fldCharType="begin"/>
      </w:r>
      <w:r>
        <w:instrText xml:space="preserve"> REF _Ref464723123 \h </w:instrText>
      </w:r>
      <w:r>
        <w:fldChar w:fldCharType="separate"/>
      </w:r>
      <w:r w:rsidR="000A01DA">
        <w:t>Cached Tiles</w:t>
      </w:r>
    </w:p>
    <w:p w14:paraId="6F12FEC4" w14:textId="77777777" w:rsidR="000A01DA" w:rsidRDefault="000A01D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46C49452" w14:textId="77777777" w:rsidR="000A01DA" w:rsidRDefault="000A01DA" w:rsidP="008B6883">
      <w:pPr>
        <w:pStyle w:val="BodyText2"/>
      </w:pPr>
      <w:r w:rsidRPr="000B20B4">
        <w:t>https://console.cloud.google.com/storage/browser/global-surface-water/maptiles/</w:t>
      </w:r>
    </w:p>
    <w:p w14:paraId="7E7AF603" w14:textId="77777777" w:rsidR="000A01DA" w:rsidRDefault="000A01DA" w:rsidP="008B6883">
      <w:pPr>
        <w:pStyle w:val="BodyText2"/>
      </w:pPr>
      <w:r>
        <w:t>The tiles will then be server according to the following pattern:</w:t>
      </w:r>
    </w:p>
    <w:p w14:paraId="4E3CC454" w14:textId="77777777" w:rsidR="000A01DA" w:rsidRDefault="000A01DA" w:rsidP="008B6883">
      <w:pPr>
        <w:pStyle w:val="BodyText2"/>
      </w:pPr>
      <w:r w:rsidRPr="000B20B4">
        <w:t>https://storage.googleapis.com/global-surface-water/maptiles/occurrence/{z}/{x}/{y}.png</w:t>
      </w:r>
      <w:r>
        <w:t xml:space="preserve"> </w:t>
      </w:r>
    </w:p>
    <w:p w14:paraId="0C44B272" w14:textId="77777777" w:rsidR="000A01DA" w:rsidRDefault="000A01DA" w:rsidP="008B6883">
      <w:pPr>
        <w:pStyle w:val="BodyText2"/>
      </w:pPr>
      <w:r>
        <w:t xml:space="preserve">e.g. </w:t>
      </w:r>
      <w:r w:rsidRPr="000B20B4">
        <w:t>https://storage.googleapis.com/global-surface-water/maptiles/occurrence/0/0/0.png</w:t>
      </w:r>
      <w:r>
        <w:t xml:space="preserve"> </w:t>
      </w:r>
    </w:p>
    <w:p w14:paraId="427E706B" w14:textId="77777777" w:rsidR="000A01DA" w:rsidRPr="008869EF" w:rsidRDefault="000A01DA" w:rsidP="008B6883">
      <w:pPr>
        <w:pStyle w:val="BodyText2"/>
      </w:pPr>
      <w:r w:rsidRPr="000B20B4">
        <w:t>https://storage.googleapis.com/global-surface-water/maptiles/occurrence/8/125/116.png</w:t>
      </w:r>
      <w:r>
        <w:t xml:space="preserve"> (close up Mopti)</w:t>
      </w:r>
    </w:p>
    <w:p w14:paraId="4E8BAE12" w14:textId="5AF76F7F" w:rsidR="00472767" w:rsidRPr="00C83D5D" w:rsidRDefault="000A01D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94" w:history="1">
        <w:r w:rsidRPr="00A05B74">
          <w:rPr>
            <w:rStyle w:val="Hyperlink"/>
          </w:rPr>
          <w:t>this</w:t>
        </w:r>
      </w:hyperlink>
      <w:r>
        <w:t xml:space="preserve"> code (for all countries) and put the results </w:t>
      </w:r>
      <w:hyperlink r:id="rId895"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96" w:history="1">
        <w:r w:rsidRPr="00FA6AAC">
          <w:rPr>
            <w:rStyle w:val="Hyperlink"/>
          </w:rPr>
          <w:t>this</w:t>
        </w:r>
      </w:hyperlink>
      <w:r>
        <w:t xml:space="preserve"> FME script. Then produced the output table with </w:t>
      </w:r>
      <w:hyperlink r:id="rId897"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330E28" w:rsidP="008B6883">
      <w:pPr>
        <w:pStyle w:val="BodyText2"/>
      </w:pPr>
      <w:hyperlink r:id="rId898"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902"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903"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904" w:anchor="workspace" w:history="1">
        <w:r w:rsidRPr="009974D0">
          <w:rPr>
            <w:rStyle w:val="Hyperlink"/>
          </w:rPr>
          <w:t>here</w:t>
        </w:r>
      </w:hyperlink>
      <w:r>
        <w:t xml:space="preserve">. Once logged in you can save workspaces to json and load them. Tutorial and getting started guide </w:t>
      </w:r>
      <w:hyperlink r:id="rId905" w:history="1">
        <w:r w:rsidRPr="00210857">
          <w:rPr>
            <w:rStyle w:val="Hyperlink"/>
          </w:rPr>
          <w:t>here</w:t>
        </w:r>
      </w:hyperlink>
      <w:r>
        <w:t xml:space="preserve">. Video of classification </w:t>
      </w:r>
      <w:hyperlink r:id="rId906"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907"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908"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8"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909"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910"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911"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9" w:name="_Ref396812590"/>
      <w:r>
        <w:t>Changing TOA values</w:t>
      </w:r>
      <w:bookmarkEnd w:id="159"/>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915"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916"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7"/>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60" w:name="_Ref412031977"/>
      <w:r>
        <w:t>At the edges</w:t>
      </w:r>
      <w:bookmarkEnd w:id="160"/>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61" w:name="_Ref461191124"/>
      <w:r>
        <w:t>Missing scenes</w:t>
      </w:r>
      <w:bookmarkEnd w:id="161"/>
    </w:p>
    <w:p w14:paraId="4B724D56" w14:textId="77777777" w:rsidR="00472767" w:rsidRDefault="00472767" w:rsidP="008B6883">
      <w:pPr>
        <w:pStyle w:val="BodyText2"/>
      </w:pPr>
      <w:r>
        <w:t xml:space="preserve">For Landsat 5 not all of the raw scenes have a corresponding TOA scene. See the GEE code </w:t>
      </w:r>
      <w:hyperlink r:id="rId922"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43811504" w:rsidR="00472767" w:rsidRDefault="00472767" w:rsidP="00472767">
      <w:pPr>
        <w:pStyle w:val="Heading6"/>
      </w:pPr>
      <w:r>
        <w:t>Shifting images</w:t>
      </w:r>
      <w:bookmarkEnd w:id="158"/>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330E28" w:rsidP="008B6883">
      <w:pPr>
        <w:pStyle w:val="BodyText2"/>
      </w:pPr>
      <w:hyperlink r:id="rId925" w:history="1">
        <w:r w:rsidR="00472767" w:rsidRPr="00985C4D">
          <w:rPr>
            <w:rStyle w:val="Hyperlink"/>
          </w:rPr>
          <w:t>Call</w:t>
        </w:r>
      </w:hyperlink>
      <w:r w:rsidR="00472767">
        <w:tab/>
      </w:r>
      <w:r w:rsidR="00472767">
        <w:tab/>
      </w:r>
      <w:r w:rsidR="00472767">
        <w:tab/>
      </w:r>
      <w:r w:rsidR="00472767">
        <w:tab/>
      </w:r>
      <w:hyperlink r:id="rId926"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7E81B"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27"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3668B9" w:rsidRDefault="003668B9"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3668B9" w:rsidRDefault="003668B9"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3668B9" w:rsidRDefault="003668B9"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3668B9" w:rsidRDefault="003668B9"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3668B9" w:rsidRDefault="003668B9"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3668B9" w:rsidRDefault="003668B9"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3668B9" w:rsidRPr="002D55E3" w:rsidRDefault="003668B9" w:rsidP="008B6883">
                            <w:pPr>
                              <w:pStyle w:val="BodyText2"/>
                            </w:pPr>
                            <w:r>
                              <w:t>Image is shown in blue, but the map bounds are actually larger because of the shape of the world!</w:t>
                            </w:r>
                          </w:p>
                          <w:p w14:paraId="15654294" w14:textId="77777777" w:rsidR="003668B9" w:rsidRDefault="003668B9"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3668B9" w:rsidRPr="002D55E3" w:rsidRDefault="003668B9" w:rsidP="008B6883">
                      <w:pPr>
                        <w:pStyle w:val="BodyText2"/>
                      </w:pPr>
                      <w:r>
                        <w:t>Image is shown in blue, but the map bounds are actually larger because of the shape of the world!</w:t>
                      </w:r>
                    </w:p>
                    <w:p w14:paraId="15654294" w14:textId="77777777" w:rsidR="003668B9" w:rsidRDefault="003668B9"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9F3D9F"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B0F3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B44B"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3668B9" w:rsidRDefault="003668B9"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3668B9" w:rsidRDefault="003668B9"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3668B9" w:rsidRDefault="003668B9"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3668B9" w:rsidRDefault="003668B9"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BA4A6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8">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30"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31"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2">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33" w:history="1">
        <w:r w:rsidRPr="002703D9">
          <w:rPr>
            <w:rStyle w:val="Hyperlink"/>
          </w:rPr>
          <w:t>here</w:t>
        </w:r>
      </w:hyperlink>
      <w:r>
        <w:t>.</w:t>
      </w:r>
    </w:p>
    <w:p w14:paraId="33AD4565" w14:textId="2A221959" w:rsidR="00472767" w:rsidRDefault="00472767" w:rsidP="00472767">
      <w:pPr>
        <w:pStyle w:val="Heading6"/>
      </w:pPr>
      <w:bookmarkStart w:id="162" w:name="_Ref396310427"/>
      <w:r>
        <w:t>Weird changes to water detection</w:t>
      </w:r>
      <w:bookmarkEnd w:id="162"/>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6A4CBB69" w:rsidR="00B3168E" w:rsidRDefault="00B3168E" w:rsidP="00B3168E">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7</w:t>
      </w:r>
      <w:r w:rsidR="00631F70">
        <w:rPr>
          <w:noProof/>
        </w:rPr>
        <w:fldChar w:fldCharType="end"/>
      </w:r>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37"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8">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39"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40"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41"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42"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43"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44" w:anchor="!topic/google-earth-engine-developers/ajSEiOQlEU8" w:history="1">
        <w:r w:rsidRPr="00B90D0E">
          <w:rPr>
            <w:rStyle w:val="Hyperlink"/>
          </w:rPr>
          <w:t>issues</w:t>
        </w:r>
      </w:hyperlink>
      <w:r>
        <w:t xml:space="preserve"> with field names and having more than 1 location field in Fusion Tables.</w:t>
      </w:r>
    </w:p>
    <w:p w14:paraId="5FE7EA34" w14:textId="4F505D26"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0A01D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5">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46"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47"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48"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49"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50"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51"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52"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63" w:name="_Datalab_on_GCP"/>
      <w:bookmarkEnd w:id="163"/>
      <w:r>
        <w:t>Datalab on GCP</w:t>
      </w:r>
    </w:p>
    <w:p w14:paraId="0E37B009" w14:textId="77777777" w:rsidR="00202B6E" w:rsidRDefault="00202B6E" w:rsidP="008B6883">
      <w:pPr>
        <w:pStyle w:val="BodyText2"/>
      </w:pPr>
      <w:r>
        <w:t xml:space="preserve">Following instructions </w:t>
      </w:r>
      <w:hyperlink r:id="rId953"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0E7B3BBB" w14:textId="3CD963EE" w:rsidR="00777FCC" w:rsidRDefault="00777FCC" w:rsidP="00777FCC">
      <w:pPr>
        <w:pStyle w:val="Heading6"/>
      </w:pPr>
      <w:r>
        <w:t>On Colaboratory</w:t>
      </w:r>
    </w:p>
    <w:p w14:paraId="7ADB8902" w14:textId="36CE67DC" w:rsidR="00777FCC" w:rsidRDefault="00777FCC" w:rsidP="00777FCC">
      <w:pPr>
        <w:pStyle w:val="BodyText2"/>
      </w:pPr>
      <w:r>
        <w:lastRenderedPageBreak/>
        <w:t xml:space="preserve">This is the easiest way as it requires no setup to use. See </w:t>
      </w:r>
      <w:hyperlink w:anchor="_Colaboratory" w:history="1">
        <w:r w:rsidRPr="00777FCC">
          <w:rPr>
            <w:rStyle w:val="Hyperlink"/>
          </w:rPr>
          <w:t>Colabo</w:t>
        </w:r>
        <w:r w:rsidRPr="00777FCC">
          <w:rPr>
            <w:rStyle w:val="Hyperlink"/>
          </w:rPr>
          <w:t>r</w:t>
        </w:r>
        <w:r w:rsidRPr="00777FCC">
          <w:rPr>
            <w:rStyle w:val="Hyperlink"/>
          </w:rPr>
          <w:t>atory</w:t>
        </w:r>
      </w:hyperlink>
      <w:r>
        <w:t xml:space="preserve">. </w:t>
      </w:r>
    </w:p>
    <w:p w14:paraId="27734169" w14:textId="60632B7E" w:rsidR="00777FCC" w:rsidRDefault="00777FCC" w:rsidP="00777FCC">
      <w:pPr>
        <w:pStyle w:val="BodyText2"/>
      </w:pPr>
      <w:r>
        <w:rPr>
          <w:noProof/>
          <w:lang w:bidi="ar-SA"/>
        </w:rPr>
        <w:drawing>
          <wp:inline distT="0" distB="0" distL="0" distR="0" wp14:anchorId="0D5EE02F" wp14:editId="5C1C7DEA">
            <wp:extent cx="2026693" cy="232348"/>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4">
                      <a:extLst>
                        <a:ext uri="{28A0092B-C50C-407E-A947-70E740481C1C}">
                          <a14:useLocalDpi xmlns:a14="http://schemas.microsoft.com/office/drawing/2010/main" val="0"/>
                        </a:ext>
                      </a:extLst>
                    </a:blip>
                    <a:srcRect/>
                    <a:stretch>
                      <a:fillRect/>
                    </a:stretch>
                  </pic:blipFill>
                  <pic:spPr bwMode="auto">
                    <a:xfrm>
                      <a:off x="0" y="0"/>
                      <a:ext cx="2107087" cy="241565"/>
                    </a:xfrm>
                    <a:prstGeom prst="rect">
                      <a:avLst/>
                    </a:prstGeom>
                    <a:noFill/>
                    <a:ln>
                      <a:noFill/>
                    </a:ln>
                  </pic:spPr>
                </pic:pic>
              </a:graphicData>
            </a:graphic>
          </wp:inline>
        </w:drawing>
      </w:r>
    </w:p>
    <w:p w14:paraId="57885DAF" w14:textId="7E148DBA" w:rsidR="00DD27AA" w:rsidRDefault="00DD27AA" w:rsidP="00777FCC">
      <w:pPr>
        <w:pStyle w:val="BodyText2"/>
      </w:pPr>
      <w:r>
        <w:t>Then authenticate:</w:t>
      </w:r>
    </w:p>
    <w:p w14:paraId="758E237C" w14:textId="54363B18" w:rsidR="00DD27AA" w:rsidRDefault="00DD27AA" w:rsidP="00DD27AA">
      <w:pPr>
        <w:pStyle w:val="Colaboratory"/>
      </w:pPr>
      <w:r w:rsidRPr="00DD27AA">
        <w:t>!earthengine authenticate --quiet</w:t>
      </w:r>
    </w:p>
    <w:p w14:paraId="3F85E1DC" w14:textId="26B2FBE8" w:rsidR="004B0033" w:rsidRDefault="004B0033" w:rsidP="004B0033">
      <w:pPr>
        <w:pStyle w:val="BodyText2"/>
      </w:pPr>
      <w:r>
        <w:t>Go to the link and authenticate, then paste the code in:</w:t>
      </w:r>
    </w:p>
    <w:p w14:paraId="0B5DC154" w14:textId="3AD96422" w:rsidR="004459FC" w:rsidRPr="00DD27AA" w:rsidRDefault="004459FC" w:rsidP="00DD27AA">
      <w:pPr>
        <w:pStyle w:val="Colaboratory"/>
      </w:pPr>
      <w:r w:rsidRPr="004459FC">
        <w:t>!earthengine authenticate --authorization-code=4/AAD1RMR_-nNpWhxZqhOOTeR9pySyFNJPl27GoP1ud7cbnBMPiZsgXXY</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55"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56"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lastRenderedPageBreak/>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t xml:space="preserve">Now </w:t>
      </w:r>
      <w:hyperlink r:id="rId957"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58"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59"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64" w:name="_23/6/17"/>
      <w:bookmarkEnd w:id="164"/>
      <w:r>
        <w:t>23/6/17</w:t>
      </w:r>
    </w:p>
    <w:p w14:paraId="20C6C8E8" w14:textId="77777777" w:rsidR="008E0E2D" w:rsidRDefault="008E0E2D" w:rsidP="008B6883">
      <w:pPr>
        <w:pStyle w:val="BodyText2"/>
      </w:pPr>
      <w:r>
        <w:t xml:space="preserve">Following instructions </w:t>
      </w:r>
      <w:hyperlink r:id="rId960"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61"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62"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lastRenderedPageBreak/>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63"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64"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65" w:history="1">
        <w:r w:rsidRPr="00CD5A1A">
          <w:rPr>
            <w:rStyle w:val="Hyperlink"/>
          </w:rPr>
          <w:t>here</w:t>
        </w:r>
      </w:hyperlink>
      <w:r>
        <w:t xml:space="preserve">. Support was added for calling unbound algorithms in the Python API in </w:t>
      </w:r>
      <w:hyperlink r:id="rId966"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3668B9">
      <w:pPr>
        <w:pStyle w:val="ListBullet"/>
      </w:pPr>
      <w:r>
        <w:t>Cannot get ee.List.iterate() to work in Python at all. ee.List.map() works fine</w:t>
      </w:r>
    </w:p>
    <w:p w14:paraId="521BC60B" w14:textId="77777777" w:rsidR="00472767" w:rsidRDefault="00472767" w:rsidP="003668B9">
      <w:pPr>
        <w:pStyle w:val="ListBullet"/>
      </w:pPr>
      <w:r>
        <w:t>Replace all null values with None</w:t>
      </w:r>
    </w:p>
    <w:p w14:paraId="0E8983B8" w14:textId="77777777" w:rsidR="00472767" w:rsidRDefault="00472767" w:rsidP="003668B9">
      <w:pPr>
        <w:pStyle w:val="ListBullet"/>
      </w:pPr>
      <w:r>
        <w:t>Remove all ; at the end of lines</w:t>
      </w:r>
    </w:p>
    <w:p w14:paraId="4C8ED6A7" w14:textId="77777777" w:rsidR="00472767" w:rsidRDefault="00472767" w:rsidP="003668B9">
      <w:pPr>
        <w:pStyle w:val="ListBullet"/>
      </w:pPr>
      <w:r>
        <w:t>Remove all var declarations</w:t>
      </w:r>
    </w:p>
    <w:p w14:paraId="1ECD8FF9" w14:textId="77777777" w:rsidR="00472767" w:rsidRDefault="00472767" w:rsidP="003668B9">
      <w:pPr>
        <w:pStyle w:val="ListBullet"/>
      </w:pPr>
      <w:r>
        <w:t>Replace all false with False and true with True</w:t>
      </w:r>
    </w:p>
    <w:p w14:paraId="4F190BFD" w14:textId="77777777" w:rsidR="00472767" w:rsidRDefault="00472767" w:rsidP="003668B9">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3668B9">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3668B9">
      <w:pPr>
        <w:pStyle w:val="ListBullet"/>
      </w:pPr>
      <w:r>
        <w:t>Replace all comments // with hash signs #</w:t>
      </w:r>
    </w:p>
    <w:p w14:paraId="3C55CF3F" w14:textId="77777777" w:rsidR="00472767" w:rsidRDefault="00472767" w:rsidP="003668B9">
      <w:pPr>
        <w:pStyle w:val="ListBullet"/>
      </w:pPr>
      <w:r>
        <w:t>Replace Javascript curly brace opening with : and remove closing curly brace</w:t>
      </w:r>
    </w:p>
    <w:p w14:paraId="42FC7782" w14:textId="77777777" w:rsidR="00472767" w:rsidRDefault="00472767" w:rsidP="003668B9">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lastRenderedPageBreak/>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67"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68"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5" w:name="_Ref384391606"/>
      <w:r>
        <w:t>Getting pixel values</w:t>
      </w:r>
      <w:bookmarkEnd w:id="165"/>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26336667"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8</w:t>
      </w:r>
      <w:r w:rsidR="00631F70">
        <w:rPr>
          <w:noProof/>
        </w:rPr>
        <w:fldChar w:fldCharType="end"/>
      </w:r>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lastRenderedPageBreak/>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72"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73"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74" w:history="1">
        <w:r w:rsidRPr="00A93EB1">
          <w:rPr>
            <w:rStyle w:val="Hyperlink"/>
          </w:rPr>
          <w:t>alignPointsToGeeGrid</w:t>
        </w:r>
      </w:hyperlink>
      <w:r>
        <w:t xml:space="preserve"> and </w:t>
      </w:r>
      <w:hyperlink r:id="rId975"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lastRenderedPageBreak/>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063E77B"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9</w:t>
      </w:r>
      <w:r w:rsidR="00631F70">
        <w:rPr>
          <w:noProof/>
        </w:rPr>
        <w:fldChar w:fldCharType="end"/>
      </w:r>
      <w:r>
        <w:t xml:space="preserve"> Vectorised water at 2000m – random sample points miss rivers</w:t>
      </w:r>
    </w:p>
    <w:p w14:paraId="28FE2EBA" w14:textId="77777777" w:rsidR="00472767" w:rsidRDefault="00472767" w:rsidP="008B6883">
      <w:pPr>
        <w:pStyle w:val="BodyText2"/>
      </w:pPr>
      <w:r>
        <w:rPr>
          <w:noProof/>
          <w:lang w:bidi="ar-SA"/>
        </w:rPr>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2D49B62" w:rsidR="00472767" w:rsidRPr="001E3153"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0</w:t>
      </w:r>
      <w:r w:rsidR="00631F70">
        <w:rPr>
          <w:noProof/>
        </w:rPr>
        <w:fldChar w:fldCharType="end"/>
      </w:r>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78"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lastRenderedPageBreak/>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80"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lastRenderedPageBreak/>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82" w:history="1">
        <w:r w:rsidRPr="000C1C40">
          <w:rPr>
            <w:rStyle w:val="Hyperlink"/>
          </w:rPr>
          <w:t>https://earthengine.googlesource.com/#</w:t>
        </w:r>
      </w:hyperlink>
      <w:r>
        <w:t xml:space="preserve"> </w:t>
      </w:r>
    </w:p>
    <w:p w14:paraId="520281FB" w14:textId="77777777" w:rsidR="00672965" w:rsidRDefault="00672965" w:rsidP="00672965">
      <w:pPr>
        <w:pStyle w:val="Heading4"/>
      </w:pPr>
      <w:r>
        <w:t>Unsupervised classification</w:t>
      </w:r>
    </w:p>
    <w:p w14:paraId="45414988" w14:textId="77777777" w:rsidR="00672965" w:rsidRPr="00255960" w:rsidRDefault="00672965" w:rsidP="008B6883">
      <w:pPr>
        <w:pStyle w:val="BodyText2"/>
      </w:pPr>
      <w:r>
        <w:t xml:space="preserve">Noel mentions it in his slides available </w:t>
      </w:r>
      <w:hyperlink r:id="rId983"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330E28" w:rsidP="008B6883">
      <w:pPr>
        <w:pStyle w:val="BodyText2"/>
      </w:pPr>
      <w:hyperlink r:id="rId984"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3668B9">
      <w:pPr>
        <w:pStyle w:val="ListBullet"/>
      </w:pPr>
      <w:r>
        <w:t>Geometries with &gt;30000 features are generalised</w:t>
      </w:r>
    </w:p>
    <w:p w14:paraId="43310429" w14:textId="77777777" w:rsidR="00472767" w:rsidRDefault="00472767" w:rsidP="003668B9">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5">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2614FA3D"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1</w:t>
      </w:r>
      <w:r w:rsidR="00631F70">
        <w:rPr>
          <w:noProof/>
        </w:rPr>
        <w:fldChar w:fldCharType="end"/>
      </w:r>
      <w:r>
        <w:t xml:space="preserve"> Split when in web mercator</w:t>
      </w:r>
    </w:p>
    <w:p w14:paraId="3D9EE1BE" w14:textId="77777777" w:rsidR="00472767" w:rsidRDefault="00472767" w:rsidP="008B6883">
      <w:pPr>
        <w:pStyle w:val="BodyText2"/>
      </w:pPr>
      <w:r>
        <w:rPr>
          <w:noProof/>
          <w:lang w:bidi="ar-SA"/>
        </w:rPr>
        <w:lastRenderedPageBreak/>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6">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4D32373B"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2</w:t>
      </w:r>
      <w:r w:rsidR="00631F70">
        <w:rPr>
          <w:noProof/>
        </w:rPr>
        <w:fldChar w:fldCharType="end"/>
      </w:r>
      <w:r>
        <w:t xml:space="preserve"> Split in WGS 84 but generalised where there are &gt; 30000 points</w:t>
      </w:r>
    </w:p>
    <w:p w14:paraId="250247F2" w14:textId="77777777" w:rsidR="00472767" w:rsidRDefault="00472767" w:rsidP="008B6883">
      <w:pPr>
        <w:pStyle w:val="BodyText2"/>
      </w:pPr>
      <w:r>
        <w:rPr>
          <w:noProof/>
          <w:lang w:bidi="ar-SA"/>
        </w:rPr>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7">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48F1E078" w:rsidR="00472767"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3</w:t>
      </w:r>
      <w:r w:rsidR="00631F70">
        <w:rPr>
          <w:noProof/>
        </w:rPr>
        <w:fldChar w:fldCharType="end"/>
      </w:r>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8">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00ACFE4E" w:rsidR="00472767" w:rsidRPr="00855102" w:rsidRDefault="00472767" w:rsidP="00472767">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4</w:t>
      </w:r>
      <w:r w:rsidR="00631F70">
        <w:rPr>
          <w:noProof/>
        </w:rPr>
        <w:fldChar w:fldCharType="end"/>
      </w:r>
      <w:r>
        <w:t xml:space="preserve"> Split using the split tool with 6 degree graticule</w:t>
      </w:r>
    </w:p>
    <w:p w14:paraId="68C3316F" w14:textId="77777777" w:rsidR="00E13D42" w:rsidRDefault="00E13D42" w:rsidP="00472767">
      <w:pPr>
        <w:pStyle w:val="Heading6"/>
      </w:pPr>
      <w:bookmarkStart w:id="166" w:name="_Skipping_large_features"/>
      <w:bookmarkEnd w:id="166"/>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89"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lastRenderedPageBreak/>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90"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t>Bing Maps REST Services</w:t>
      </w:r>
    </w:p>
    <w:p w14:paraId="624CCE8E" w14:textId="77777777" w:rsidR="00C8587F" w:rsidRDefault="00330E28" w:rsidP="008B6883">
      <w:pPr>
        <w:pStyle w:val="BodyText2"/>
      </w:pPr>
      <w:hyperlink r:id="rId991"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92"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330E28" w:rsidP="008B550B">
      <w:pPr>
        <w:pStyle w:val="sql"/>
      </w:pPr>
      <w:hyperlink r:id="rId993" w:history="1">
        <w:r w:rsidR="00C24856">
          <w:rPr>
            <w:rStyle w:val="Hyperlink"/>
          </w:rPr>
          <w:t>https://andrewcottam.cartodb.com/api/v2/sql?q=select%20*%20from%20countries%20where%20iso3='MYS'</w:t>
        </w:r>
      </w:hyperlink>
    </w:p>
    <w:p w14:paraId="74063267" w14:textId="77777777" w:rsidR="00C24856" w:rsidRDefault="00330E28" w:rsidP="008B550B">
      <w:pPr>
        <w:pStyle w:val="sql"/>
      </w:pPr>
      <w:hyperlink r:id="rId994" w:history="1">
        <w:r w:rsidR="00C24856">
          <w:rPr>
            <w:rStyle w:val="Hyperlink"/>
          </w:rPr>
          <w:t>https://andrewcottam.cartodb.com/api/v2/sql?q=select%20*%20from%20countries%20where%20iso3='MYS'&amp;format=GeoJSON</w:t>
        </w:r>
      </w:hyperlink>
    </w:p>
    <w:p w14:paraId="2CC887CA" w14:textId="77777777" w:rsidR="00C24856" w:rsidRDefault="00330E28" w:rsidP="008B550B">
      <w:pPr>
        <w:pStyle w:val="sql"/>
      </w:pPr>
      <w:hyperlink r:id="rId995" w:history="1">
        <w:r w:rsidR="00C24856">
          <w:rPr>
            <w:rStyle w:val="Hyperlink"/>
          </w:rPr>
          <w:t>https://andrewcottam.cartodb.com/api/v2/sql?q=select%20name,ST_AsGeoJSON(the_geom)%20as%20the_geom%20from%20countries%20where%20iso3='MYS'</w:t>
        </w:r>
      </w:hyperlink>
    </w:p>
    <w:p w14:paraId="240E194A" w14:textId="77777777" w:rsidR="00C24856" w:rsidRDefault="00330E28" w:rsidP="008B550B">
      <w:pPr>
        <w:pStyle w:val="sql"/>
      </w:pPr>
      <w:hyperlink r:id="rId996" w:history="1">
        <w:r w:rsidR="00C24856">
          <w:rPr>
            <w:rStyle w:val="Hyperlink"/>
          </w:rPr>
          <w:t>https://andrewcottam.cartodb.com/api/v2/sql?q=select%20name,ST_AsText(the_geom)%20as%20the_geom%20from%20countries%20where%20iso3='MYS'</w:t>
        </w:r>
      </w:hyperlink>
    </w:p>
    <w:p w14:paraId="4BECFB9B" w14:textId="77777777" w:rsidR="00C24856" w:rsidRDefault="00330E28" w:rsidP="008B550B">
      <w:pPr>
        <w:pStyle w:val="sql"/>
      </w:pPr>
      <w:hyperlink r:id="rId997"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98"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99"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330E28" w:rsidP="008B6883">
      <w:pPr>
        <w:pStyle w:val="BodyText2"/>
      </w:pPr>
      <w:hyperlink r:id="rId1000"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1001"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1002"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330E28" w:rsidP="000E5536">
      <w:pPr>
        <w:pStyle w:val="BodyText"/>
      </w:pPr>
      <w:hyperlink r:id="rId1003"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lastRenderedPageBreak/>
        <w:t>OpenStreetMap Nominatim</w:t>
      </w:r>
    </w:p>
    <w:p w14:paraId="7B0CB3D6" w14:textId="77777777" w:rsidR="00E42365" w:rsidRPr="00E42365" w:rsidRDefault="00E42365" w:rsidP="008B6883">
      <w:pPr>
        <w:pStyle w:val="BodyText2"/>
      </w:pPr>
      <w:r>
        <w:t xml:space="preserve">Weird. If you search on ‘L’ you get </w:t>
      </w:r>
      <w:hyperlink r:id="rId1004"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330E28" w:rsidP="005D6735">
      <w:pPr>
        <w:pStyle w:val="BodyText2"/>
      </w:pPr>
      <w:hyperlink r:id="rId1005"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7" w:name="_Sentinel_Hub"/>
      <w:bookmarkStart w:id="168" w:name="_Maki_Icon_Editor"/>
      <w:bookmarkEnd w:id="167"/>
      <w:bookmarkEnd w:id="168"/>
      <w:r>
        <w:t>Documentation</w:t>
      </w:r>
    </w:p>
    <w:p w14:paraId="0BAE09B4" w14:textId="77777777" w:rsidR="005D6735" w:rsidRDefault="005D6735" w:rsidP="005D6735">
      <w:pPr>
        <w:pStyle w:val="Heading6"/>
      </w:pPr>
      <w:r>
        <w:t>Mapbox Styleguide</w:t>
      </w:r>
    </w:p>
    <w:p w14:paraId="2EB704F9" w14:textId="77777777" w:rsidR="005D6735" w:rsidRPr="005D6735" w:rsidRDefault="00330E28" w:rsidP="005D6735">
      <w:pPr>
        <w:pStyle w:val="BodyText2"/>
      </w:pPr>
      <w:hyperlink r:id="rId1006" w:history="1">
        <w:r w:rsidR="005D6735" w:rsidRPr="005D6735">
          <w:rPr>
            <w:rStyle w:val="Hyperlink"/>
          </w:rPr>
          <w:t>This</w:t>
        </w:r>
      </w:hyperlink>
      <w:r w:rsidR="005D6735">
        <w:t xml:space="preserve"> is an internal guide to styling at Mapbox and has lots of good things including these </w:t>
      </w:r>
      <w:hyperlink r:id="rId1007" w:history="1">
        <w:r w:rsidR="005D6735" w:rsidRPr="00794FAC">
          <w:rPr>
            <w:rStyle w:val="Hyperlink"/>
          </w:rPr>
          <w:t>icons</w:t>
        </w:r>
      </w:hyperlink>
      <w:r w:rsidR="005D6735">
        <w:t>.</w:t>
      </w:r>
    </w:p>
    <w:p w14:paraId="3E46A258" w14:textId="77777777" w:rsidR="005D6735" w:rsidRDefault="005D6735" w:rsidP="005D6735">
      <w:pPr>
        <w:pStyle w:val="Heading5"/>
      </w:pPr>
      <w:r>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9" w:name="_Intact_Forest_Landscapes"/>
      <w:bookmarkEnd w:id="169"/>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1008"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1009"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lastRenderedPageBreak/>
        <w:t>Issues</w:t>
      </w:r>
    </w:p>
    <w:p w14:paraId="5BADC51B" w14:textId="1EB0F3F9" w:rsidR="000E26D6" w:rsidRDefault="000E26D6" w:rsidP="000E26D6">
      <w:pPr>
        <w:pStyle w:val="Heading7"/>
      </w:pPr>
      <w:bookmarkStart w:id="170" w:name="_old-style_crs_member"/>
      <w:bookmarkStart w:id="171" w:name="_Upload_larger_than"/>
      <w:bookmarkEnd w:id="170"/>
      <w:bookmarkEnd w:id="171"/>
      <w:r>
        <w:t>Too Many Tilesets</w:t>
      </w:r>
    </w:p>
    <w:p w14:paraId="058C48C4" w14:textId="5DF931E2" w:rsidR="000E26D6" w:rsidRDefault="000E26D6" w:rsidP="000E26D6">
      <w:pPr>
        <w:pStyle w:val="BodyText2"/>
      </w:pPr>
      <w:r>
        <w:t>I got this error when trying to add one of my til</w:t>
      </w:r>
      <w:r w:rsidR="00394217">
        <w:t>esets - not sure why.</w:t>
      </w:r>
    </w:p>
    <w:p w14:paraId="0A44E99A" w14:textId="7AF27C01" w:rsidR="000E26D6" w:rsidRPr="000E26D6" w:rsidRDefault="000E26D6" w:rsidP="000E26D6">
      <w:pPr>
        <w:pStyle w:val="BodyText2"/>
      </w:pPr>
      <w:r>
        <w:rPr>
          <w:noProof/>
          <w:lang w:bidi="ar-SA"/>
        </w:rPr>
        <w:drawing>
          <wp:inline distT="0" distB="0" distL="0" distR="0" wp14:anchorId="78DADEBA" wp14:editId="5FE4285B">
            <wp:extent cx="1405719" cy="1069303"/>
            <wp:effectExtent l="0" t="0" r="444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1413740" cy="1075404"/>
                    </a:xfrm>
                    <a:prstGeom prst="rect">
                      <a:avLst/>
                    </a:prstGeom>
                    <a:noFill/>
                    <a:ln>
                      <a:noFill/>
                    </a:ln>
                  </pic:spPr>
                </pic:pic>
              </a:graphicData>
            </a:graphic>
          </wp:inline>
        </w:drawing>
      </w:r>
    </w:p>
    <w:p w14:paraId="47B51CBF" w14:textId="77777777" w:rsidR="000E2165" w:rsidRDefault="000E2165" w:rsidP="000E2165">
      <w:pPr>
        <w:pStyle w:val="Heading6"/>
      </w:pPr>
      <w:r>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1011"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E2B13C1" w14:textId="094AD57B" w:rsidR="000A01DA" w:rsidRDefault="000A01DA" w:rsidP="000A01DA">
      <w:pPr>
        <w:pStyle w:val="Heading8"/>
      </w:pPr>
      <w:r>
        <w:t>Geometry issues</w:t>
      </w:r>
    </w:p>
    <w:p w14:paraId="16EC9465" w14:textId="4EA6D578" w:rsidR="000A01DA" w:rsidRDefault="000A01DA" w:rsidP="000A01DA">
      <w:pPr>
        <w:pStyle w:val="BodyText2"/>
      </w:pPr>
      <w:r>
        <w:t>I am uploading the protected area boundaries for the Solomon Islands and I have one that was a buffered point (</w:t>
      </w:r>
      <w:hyperlink r:id="rId1015" w:history="1">
        <w:r w:rsidRPr="000A01DA">
          <w:rPr>
            <w:rStyle w:val="Hyperlink"/>
          </w:rPr>
          <w:t>Rendova Harbour</w:t>
        </w:r>
      </w:hyperlink>
      <w:r>
        <w:t xml:space="preserve">). In ArcGIS Pro there are no geometry issues but when I export to shapefile and import to Mapbox as a tileset, I see generalization </w:t>
      </w:r>
      <w:r w:rsidR="00394217">
        <w:t>issues. This is because the tiles are only created from zoom levels 3-8 and so when you zoom in even more you will see the simplification.</w:t>
      </w:r>
    </w:p>
    <w:p w14:paraId="293666B6" w14:textId="4F659F4F" w:rsidR="000A01DA" w:rsidRPr="000A01DA" w:rsidRDefault="000A01DA" w:rsidP="000A01DA">
      <w:pPr>
        <w:pStyle w:val="BodyText2"/>
      </w:pPr>
      <w:r>
        <w:rPr>
          <w:noProof/>
          <w:lang w:bidi="ar-SA"/>
        </w:rPr>
        <w:lastRenderedPageBreak/>
        <w:drawing>
          <wp:inline distT="0" distB="0" distL="0" distR="0" wp14:anchorId="370398EA" wp14:editId="7D68C181">
            <wp:extent cx="2040340" cy="208241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2041910" cy="2084013"/>
                    </a:xfrm>
                    <a:prstGeom prst="rect">
                      <a:avLst/>
                    </a:prstGeom>
                    <a:noFill/>
                    <a:ln>
                      <a:noFill/>
                    </a:ln>
                  </pic:spPr>
                </pic:pic>
              </a:graphicData>
            </a:graphic>
          </wp:inline>
        </w:drawing>
      </w:r>
    </w:p>
    <w:p w14:paraId="07E8690A" w14:textId="77777777" w:rsidR="00FF6E95" w:rsidRDefault="00FF6E95" w:rsidP="00FF6E95">
      <w:pPr>
        <w:pStyle w:val="Heading7"/>
      </w:pPr>
      <w:r>
        <w:t>My tilesets</w:t>
      </w:r>
    </w:p>
    <w:p w14:paraId="7A126392" w14:textId="77777777" w:rsidR="00FF6E95" w:rsidRDefault="00FF6E95" w:rsidP="00FF6E95">
      <w:pPr>
        <w:pStyle w:val="Heading8"/>
      </w:pPr>
      <w:r>
        <w:t>GAUL</w:t>
      </w:r>
    </w:p>
    <w:p w14:paraId="2E82C80F" w14:textId="2C79BB2B"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r w:rsidR="001D2940">
        <w:t xml:space="preserve"> However, the tilesets are only viewable from zoom levels z4-z9. </w:t>
      </w:r>
      <w:r w:rsidR="00DE653E">
        <w:t xml:space="preserve">Generalising the data using </w:t>
      </w:r>
      <w:r w:rsidR="00111E2F">
        <w:t>'Simplify Polygon' in ArcGIS with the Simplification Tolerance set to 0.01 Decimal Degrees. When I upload this to Mapbox it is viewable from z0-z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1017" w:history="1">
        <w:r>
          <w:rPr>
            <w:rStyle w:val="Hyperlink"/>
          </w:rPr>
          <w:t>http://data.aad.gov.au/aadc/calc/dms_decimal.cfm</w:t>
        </w:r>
      </w:hyperlink>
    </w:p>
    <w:p w14:paraId="21AA208A" w14:textId="77777777" w:rsidR="00AF32DA" w:rsidRDefault="00AF32DA" w:rsidP="00AF32DA">
      <w:pPr>
        <w:pStyle w:val="Heading4"/>
      </w:pPr>
      <w:r>
        <w:t>Planet</w:t>
      </w:r>
    </w:p>
    <w:p w14:paraId="16AF1A6A" w14:textId="77777777" w:rsidR="00AF32DA" w:rsidRDefault="00AF32DA" w:rsidP="00AF32DA">
      <w:pPr>
        <w:pStyle w:val="Heading5"/>
      </w:pPr>
      <w:r>
        <w:t>API</w:t>
      </w:r>
    </w:p>
    <w:p w14:paraId="56950489" w14:textId="0191A50F" w:rsidR="00AF32DA" w:rsidRDefault="00AF32DA" w:rsidP="00AF32DA">
      <w:pPr>
        <w:pStyle w:val="BodyText2"/>
      </w:pPr>
      <w:r>
        <w:t xml:space="preserve">The API is available from the </w:t>
      </w:r>
      <w:hyperlink r:id="rId1018" w:history="1">
        <w:r w:rsidRPr="00AF32DA">
          <w:rPr>
            <w:rStyle w:val="Hyperlink"/>
          </w:rPr>
          <w:t>Planet Developer Centre</w:t>
        </w:r>
      </w:hyperlink>
      <w:r>
        <w:t xml:space="preserve"> (Beta release on 1/3/18). This includes </w:t>
      </w:r>
      <w:r w:rsidR="00E16377">
        <w:t xml:space="preserve">XYZ and </w:t>
      </w:r>
      <w:r>
        <w:t xml:space="preserve">WMTS </w:t>
      </w:r>
      <w:hyperlink r:id="rId1019" w:history="1">
        <w:r w:rsidRPr="005D6735">
          <w:rPr>
            <w:rStyle w:val="Hyperlink"/>
          </w:rPr>
          <w:t>tile access</w:t>
        </w:r>
      </w:hyperlink>
      <w:r>
        <w:t xml:space="preserve"> to their data.</w:t>
      </w:r>
      <w:r w:rsidR="008158B1">
        <w:t xml:space="preserve"> </w:t>
      </w:r>
      <w:hyperlink r:id="rId1020" w:history="1">
        <w:r w:rsidR="008158B1" w:rsidRPr="008158B1">
          <w:rPr>
            <w:rStyle w:val="Hyperlink"/>
          </w:rPr>
          <w:t>Here</w:t>
        </w:r>
      </w:hyperlink>
      <w:r w:rsidR="008158B1">
        <w:t xml:space="preserve"> is some more documentation. </w:t>
      </w:r>
      <w:hyperlink r:id="rId1021" w:history="1">
        <w:r w:rsidR="00E16377" w:rsidRPr="00E16377">
          <w:rPr>
            <w:rStyle w:val="Hyperlink"/>
          </w:rPr>
          <w:t>Here</w:t>
        </w:r>
      </w:hyperlink>
      <w:r w:rsidR="00E16377">
        <w:t xml:space="preserve"> is the general documentation for everything Planet.</w:t>
      </w:r>
    </w:p>
    <w:p w14:paraId="2DDBE62B" w14:textId="2A4EC1FE" w:rsidR="008158B1" w:rsidRDefault="008158B1" w:rsidP="00AF32DA">
      <w:pPr>
        <w:pStyle w:val="BodyText2"/>
      </w:pPr>
      <w:r>
        <w:lastRenderedPageBreak/>
        <w:t>5/3/18</w:t>
      </w:r>
      <w:r>
        <w:tab/>
        <w:t xml:space="preserve">Trying to access the tile services with my developer key gives 'This service is not enabled' - </w:t>
      </w:r>
      <w:hyperlink r:id="rId1022" w:history="1">
        <w:r w:rsidRPr="008158B1">
          <w:rPr>
            <w:rStyle w:val="Hyperlink"/>
          </w:rPr>
          <w:t>here</w:t>
        </w:r>
      </w:hyperlink>
      <w:r>
        <w:t>.</w:t>
      </w:r>
    </w:p>
    <w:p w14:paraId="2A74EFE3" w14:textId="12DFAE99" w:rsidR="00E16377" w:rsidRDefault="00E16377" w:rsidP="00AF32DA">
      <w:pPr>
        <w:pStyle w:val="BodyText2"/>
      </w:pPr>
      <w:r>
        <w:t>26/06/18</w:t>
      </w:r>
      <w:r>
        <w:tab/>
        <w:t>This works and returns the basemaps for may 2016 globally!</w:t>
      </w:r>
    </w:p>
    <w:p w14:paraId="1824AAA9" w14:textId="1F12FC6F" w:rsidR="00E16377" w:rsidRPr="00AF32DA" w:rsidRDefault="00E16377" w:rsidP="00AF32DA">
      <w:pPr>
        <w:pStyle w:val="BodyText2"/>
      </w:pPr>
      <w:hyperlink r:id="rId1023" w:history="1">
        <w:r w:rsidRPr="00B91B8F">
          <w:rPr>
            <w:rStyle w:val="Hyperlink"/>
          </w:rPr>
          <w:t>https://tiles.planet.com/basemaps/v1/planet-tiles/global_monthly_2016_05_mosaic/gmap/0/0/0.png?api_key=33b3bd5bbd5e4e5db1a65c44d223d46a</w:t>
        </w:r>
      </w:hyperlink>
      <w:r>
        <w:t xml:space="preserve"> </w:t>
      </w:r>
    </w:p>
    <w:p w14:paraId="625168D6" w14:textId="44CA401E" w:rsidR="004E67E0" w:rsidRDefault="004E67E0" w:rsidP="004E67E0">
      <w:pPr>
        <w:pStyle w:val="Heading5"/>
      </w:pPr>
      <w:r>
        <w:t>Content</w:t>
      </w:r>
    </w:p>
    <w:p w14:paraId="1E0A8ACE" w14:textId="38F15DE8" w:rsidR="004E67E0" w:rsidRPr="004E67E0" w:rsidRDefault="004E67E0" w:rsidP="004E67E0">
      <w:pPr>
        <w:pStyle w:val="BodyText2"/>
      </w:pPr>
      <w:r>
        <w:t xml:space="preserve">See </w:t>
      </w:r>
      <w:hyperlink w:anchor="_Planet" w:history="1">
        <w:r w:rsidRPr="004E67E0">
          <w:rPr>
            <w:rStyle w:val="Hyperlink"/>
          </w:rPr>
          <w:t>he</w:t>
        </w:r>
        <w:r w:rsidRPr="004E67E0">
          <w:rPr>
            <w:rStyle w:val="Hyperlink"/>
          </w:rPr>
          <w:t>r</w:t>
        </w:r>
        <w:r w:rsidRPr="004E67E0">
          <w:rPr>
            <w:rStyle w:val="Hyperlink"/>
          </w:rPr>
          <w:t>e</w:t>
        </w:r>
      </w:hyperlink>
      <w:r>
        <w:t xml:space="preserve"> for imagery.</w:t>
      </w:r>
    </w:p>
    <w:p w14:paraId="359BC144" w14:textId="77777777" w:rsidR="003A5B91" w:rsidRDefault="003A5B91" w:rsidP="003A5B91">
      <w:pPr>
        <w:pStyle w:val="Heading5"/>
      </w:pPr>
      <w:r>
        <w:t>Explorer</w:t>
      </w:r>
    </w:p>
    <w:p w14:paraId="21AC7D86" w14:textId="58D17F06" w:rsidR="003A5B91" w:rsidRDefault="003A5B91" w:rsidP="003A5B91">
      <w:pPr>
        <w:pStyle w:val="Heading6"/>
      </w:pPr>
      <w:r>
        <w:t>Orders</w:t>
      </w:r>
    </w:p>
    <w:p w14:paraId="7802FE41" w14:textId="0099C141" w:rsidR="003A5B91" w:rsidRDefault="003A5B91" w:rsidP="003A5B91">
      <w:pPr>
        <w:pStyle w:val="BodyText2"/>
      </w:pPr>
      <w:r>
        <w:t xml:space="preserve">You can select your orders from the following screen - for information on the data types see </w:t>
      </w:r>
      <w:hyperlink w:anchor="_4-band" w:history="1">
        <w:r w:rsidRPr="003A5B91">
          <w:rPr>
            <w:rStyle w:val="Hyperlink"/>
          </w:rPr>
          <w:t>here</w:t>
        </w:r>
      </w:hyperlink>
      <w:r>
        <w:t>.</w:t>
      </w:r>
    </w:p>
    <w:p w14:paraId="59257631" w14:textId="7AE5D4AC" w:rsidR="003A5B91" w:rsidRDefault="003A5B91" w:rsidP="003A5B91">
      <w:pPr>
        <w:pStyle w:val="BodyText2"/>
      </w:pPr>
      <w:r>
        <w:rPr>
          <w:noProof/>
          <w:lang w:bidi="ar-SA"/>
        </w:rPr>
        <w:drawing>
          <wp:inline distT="0" distB="0" distL="0" distR="0" wp14:anchorId="104D3EBD" wp14:editId="65642C62">
            <wp:extent cx="2961564" cy="3135159"/>
            <wp:effectExtent l="0" t="0" r="0" b="825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2988050" cy="3163198"/>
                    </a:xfrm>
                    <a:prstGeom prst="rect">
                      <a:avLst/>
                    </a:prstGeom>
                    <a:noFill/>
                    <a:ln>
                      <a:noFill/>
                    </a:ln>
                  </pic:spPr>
                </pic:pic>
              </a:graphicData>
            </a:graphic>
          </wp:inline>
        </w:drawing>
      </w:r>
    </w:p>
    <w:p w14:paraId="5E1CC883" w14:textId="59BA6352" w:rsidR="00877842" w:rsidRDefault="00877842" w:rsidP="003A5B91">
      <w:pPr>
        <w:pStyle w:val="BodyText2"/>
      </w:pPr>
      <w:r>
        <w:t>These then get queued in your profile:</w:t>
      </w:r>
    </w:p>
    <w:p w14:paraId="5E81221F" w14:textId="56E6B08A" w:rsidR="00877842" w:rsidRDefault="00877842" w:rsidP="003A5B91">
      <w:pPr>
        <w:pStyle w:val="BodyText2"/>
      </w:pPr>
      <w:r>
        <w:rPr>
          <w:noProof/>
          <w:lang w:bidi="ar-SA"/>
        </w:rPr>
        <w:drawing>
          <wp:inline distT="0" distB="0" distL="0" distR="0" wp14:anchorId="643D9D57" wp14:editId="7CDFE9C4">
            <wp:extent cx="1977562" cy="2265528"/>
            <wp:effectExtent l="0" t="0" r="3810" b="190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993187" cy="2283428"/>
                    </a:xfrm>
                    <a:prstGeom prst="rect">
                      <a:avLst/>
                    </a:prstGeom>
                    <a:noFill/>
                    <a:ln>
                      <a:noFill/>
                    </a:ln>
                  </pic:spPr>
                </pic:pic>
              </a:graphicData>
            </a:graphic>
          </wp:inline>
        </w:drawing>
      </w:r>
    </w:p>
    <w:p w14:paraId="6B0F726D" w14:textId="48D7746A" w:rsidR="00A32F84" w:rsidRPr="003A5B91" w:rsidRDefault="00A32F84" w:rsidP="003A5B91">
      <w:pPr>
        <w:pStyle w:val="BodyText2"/>
      </w:pPr>
      <w:r>
        <w:t>Then you can download the zipped data.</w:t>
      </w:r>
    </w:p>
    <w:p w14:paraId="31F7D25B" w14:textId="1EB98717" w:rsidR="00330E28" w:rsidRDefault="00330E28" w:rsidP="00330E28">
      <w:pPr>
        <w:pStyle w:val="Heading5"/>
      </w:pPr>
      <w:r>
        <w:t>Payment Plans</w:t>
      </w:r>
    </w:p>
    <w:p w14:paraId="0552DDD4" w14:textId="440B2E0F" w:rsidR="00330E28" w:rsidRDefault="00330E28" w:rsidP="00330E28">
      <w:pPr>
        <w:pStyle w:val="Heading6"/>
      </w:pPr>
      <w:r>
        <w:lastRenderedPageBreak/>
        <w:t>Global Trial</w:t>
      </w:r>
    </w:p>
    <w:p w14:paraId="7BF2BB94" w14:textId="0D116281" w:rsidR="00330E28" w:rsidRPr="00330E28" w:rsidRDefault="00330E28" w:rsidP="00330E28">
      <w:pPr>
        <w:pStyle w:val="BodyText2"/>
      </w:pPr>
      <w:r>
        <w:t>Signed up for the Global Trial (14 days free) on 26/06/2018.</w:t>
      </w:r>
    </w:p>
    <w:p w14:paraId="6819D6C3" w14:textId="77777777" w:rsidR="00C8587F" w:rsidRDefault="00C8587F" w:rsidP="00C8587F">
      <w:pPr>
        <w:pStyle w:val="Heading4"/>
      </w:pPr>
      <w:r>
        <w:t>Sentinel Hub</w:t>
      </w:r>
    </w:p>
    <w:p w14:paraId="4250DA32" w14:textId="77777777" w:rsidR="00C8587F" w:rsidRPr="00C8587F" w:rsidRDefault="00330E28" w:rsidP="008B6883">
      <w:pPr>
        <w:pStyle w:val="BodyText2"/>
      </w:pPr>
      <w:hyperlink r:id="rId1026" w:history="1">
        <w:r w:rsidR="00C8587F" w:rsidRPr="00C8587F">
          <w:rPr>
            <w:rStyle w:val="Hyperlink"/>
          </w:rPr>
          <w:t>Sentinel Hub</w:t>
        </w:r>
      </w:hyperlink>
      <w:r w:rsidR="00C8587F">
        <w:t xml:space="preserve"> deliver data for download and as OGC mapping services. On 26/6/17 they </w:t>
      </w:r>
      <w:hyperlink r:id="rId1027"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102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lastRenderedPageBreak/>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3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lastRenderedPageBreak/>
        <w:t>EO Browser</w:t>
      </w:r>
    </w:p>
    <w:p w14:paraId="38C33913" w14:textId="77777777" w:rsidR="000B6610" w:rsidRDefault="000B6610" w:rsidP="008B6883">
      <w:pPr>
        <w:pStyle w:val="BodyText2"/>
      </w:pPr>
      <w:r>
        <w:t xml:space="preserve">Sentinel-Hub does not cover the full USGS Landsat archive - goto the </w:t>
      </w:r>
      <w:hyperlink r:id="rId1031" w:history="1">
        <w:r w:rsidRPr="000B6610">
          <w:rPr>
            <w:rStyle w:val="Hyperlink"/>
          </w:rPr>
          <w:t>EO Browser</w:t>
        </w:r>
      </w:hyperlink>
      <w:r>
        <w:t xml:space="preserve"> and hover over the dataset title and it tells you the coverage. </w:t>
      </w:r>
      <w:r w:rsidR="002633E4">
        <w:t xml:space="preserve">More information in the blog </w:t>
      </w:r>
      <w:hyperlink r:id="rId103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33" w:history="1">
        <w:r w:rsidRPr="00AD2A58">
          <w:rPr>
            <w:rStyle w:val="Hyperlink"/>
          </w:rPr>
          <w:t>here</w:t>
        </w:r>
      </w:hyperlink>
      <w:r>
        <w:t>.</w:t>
      </w:r>
    </w:p>
    <w:p w14:paraId="65304BCA" w14:textId="77777777" w:rsidR="002C2CDA" w:rsidRDefault="002C2CDA" w:rsidP="002C2CDA">
      <w:pPr>
        <w:pStyle w:val="Heading5"/>
      </w:pPr>
      <w:r>
        <w:t>Africa Report</w:t>
      </w:r>
    </w:p>
    <w:p w14:paraId="08D85F20" w14:textId="77777777" w:rsidR="002C2CDA" w:rsidRPr="002C2CDA" w:rsidRDefault="002C2CDA" w:rsidP="002C2CDA">
      <w:pPr>
        <w:pStyle w:val="BodyText2"/>
      </w:pPr>
      <w:r>
        <w:t xml:space="preserve">Is </w:t>
      </w:r>
      <w:hyperlink r:id="rId1034"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35" w:history="1">
        <w:r w:rsidRPr="005E663B">
          <w:rPr>
            <w:rStyle w:val="Hyperlink"/>
          </w:rPr>
          <w:t>this</w:t>
        </w:r>
      </w:hyperlink>
      <w:r>
        <w:t xml:space="preserve"> page to host and customize the </w:t>
      </w:r>
      <w:hyperlink r:id="rId1036" w:history="1">
        <w:r w:rsidRPr="005E663B">
          <w:rPr>
            <w:rStyle w:val="Hyperlink"/>
          </w:rPr>
          <w:t>Water Story Map</w:t>
        </w:r>
      </w:hyperlink>
      <w:r>
        <w:t xml:space="preserve"> on my C9 web-apps workspace. </w:t>
      </w:r>
    </w:p>
    <w:p w14:paraId="08925D3A" w14:textId="77777777" w:rsidR="005E663B" w:rsidRDefault="005E663B" w:rsidP="000E2498">
      <w:pPr>
        <w:pStyle w:val="ListNumber"/>
        <w:numPr>
          <w:ilvl w:val="0"/>
          <w:numId w:val="50"/>
        </w:numPr>
      </w:pPr>
      <w:r>
        <w:t xml:space="preserve">Cloned the </w:t>
      </w:r>
      <w:hyperlink r:id="rId1037" w:history="1">
        <w:r w:rsidRPr="005E663B">
          <w:rPr>
            <w:rStyle w:val="Hyperlink"/>
          </w:rPr>
          <w:t>repo</w:t>
        </w:r>
      </w:hyperlink>
      <w:r>
        <w:t xml:space="preserve"> into c9\web-apps\storyMaps</w:t>
      </w:r>
    </w:p>
    <w:p w14:paraId="720F2287" w14:textId="77777777" w:rsidR="005E663B" w:rsidRDefault="00DC1C3F" w:rsidP="000E2498">
      <w:pPr>
        <w:pStyle w:val="ListNumber"/>
        <w:numPr>
          <w:ilvl w:val="0"/>
          <w:numId w:val="50"/>
        </w:numPr>
      </w:pPr>
      <w:r>
        <w:t>Added the appid in the config section of the index.html file</w:t>
      </w:r>
    </w:p>
    <w:p w14:paraId="49AC988B" w14:textId="77777777" w:rsidR="00DC1C3F" w:rsidRDefault="00DC1C3F" w:rsidP="000E2498">
      <w:pPr>
        <w:pStyle w:val="ListNumber"/>
        <w:numPr>
          <w:ilvl w:val="0"/>
          <w:numId w:val="50"/>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38" w:history="1">
        <w:r w:rsidRPr="00437A1F">
          <w:rPr>
            <w:rStyle w:val="Hyperlink"/>
          </w:rPr>
          <w:t>here</w:t>
        </w:r>
      </w:hyperlink>
      <w:r>
        <w:t xml:space="preserve"> to see how you should reference the modules for use in the Story Maps. Here is the </w:t>
      </w:r>
      <w:hyperlink r:id="rId1039"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lastRenderedPageBreak/>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40"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41"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2">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t>Installing the PiCloud Client</w:t>
      </w:r>
    </w:p>
    <w:p w14:paraId="27F43A3B" w14:textId="77777777" w:rsidR="00E0003B" w:rsidRDefault="00E0003B" w:rsidP="008B6883">
      <w:pPr>
        <w:pStyle w:val="BodyText2"/>
      </w:pPr>
      <w:r>
        <w:t xml:space="preserve">GEM IT installed the PyCloud client using the instructions </w:t>
      </w:r>
      <w:hyperlink r:id="rId1043"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3668B9">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3668B9">
      <w:pPr>
        <w:pStyle w:val="ListBullet"/>
      </w:pPr>
      <w:r>
        <w:t>Type picloud setup</w:t>
      </w:r>
    </w:p>
    <w:p w14:paraId="7DC944D6" w14:textId="77777777" w:rsidR="00E0003B" w:rsidRDefault="00E0003B" w:rsidP="003668B9">
      <w:pPr>
        <w:pStyle w:val="ListBullet"/>
      </w:pPr>
      <w:r>
        <w:t>Follow the onscreen instructions</w:t>
      </w:r>
    </w:p>
    <w:p w14:paraId="2D62B862" w14:textId="77777777" w:rsidR="00E0003B" w:rsidRDefault="00E0003B" w:rsidP="003668B9">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44"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45"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46"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47"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48"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49"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lastRenderedPageBreak/>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50" w:history="1">
        <w:r w:rsidRPr="00AC08D2">
          <w:rPr>
            <w:rStyle w:val="Hyperlink"/>
          </w:rPr>
          <w:t>this</w:t>
        </w:r>
      </w:hyperlink>
      <w:r>
        <w:t xml:space="preserve"> page there is a link to a pdf containing all of the codes for the ESRI in-built projection systems. Direct link </w:t>
      </w:r>
      <w:hyperlink r:id="rId1051"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52" w:history="1">
        <w:r w:rsidRPr="004204EF">
          <w:rPr>
            <w:rStyle w:val="Hyperlink"/>
          </w:rPr>
          <w:t>here</w:t>
        </w:r>
      </w:hyperlink>
      <w:r>
        <w:t xml:space="preserve">). It is on spatialreference.org </w:t>
      </w:r>
      <w:hyperlink r:id="rId1053"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6270FF58" w:rsidR="00E0003B" w:rsidRDefault="00E0003B" w:rsidP="000E5536">
      <w:pPr>
        <w:pStyle w:val="Heading5"/>
      </w:pPr>
      <w:bookmarkStart w:id="172" w:name="_Ref324774499"/>
      <w:r>
        <w:t>Accessing WFS using Python (filtered)</w:t>
      </w:r>
      <w:bookmarkEnd w:id="172"/>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330E28" w:rsidP="008B6883">
      <w:pPr>
        <w:pStyle w:val="BodyText2"/>
        <w:rPr>
          <w:rStyle w:val="Hyperlink"/>
        </w:rPr>
      </w:pPr>
      <w:hyperlink r:id="rId105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330E28" w:rsidP="008B6883">
      <w:pPr>
        <w:pStyle w:val="BodyText2"/>
      </w:pPr>
      <w:hyperlink r:id="rId105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56"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lastRenderedPageBreak/>
        <w:t xml:space="preserve">The docs are </w:t>
      </w:r>
      <w:hyperlink r:id="rId1057" w:history="1">
        <w:r w:rsidRPr="00933B0E">
          <w:rPr>
            <w:rStyle w:val="Hyperlink"/>
          </w:rPr>
          <w:t>here</w:t>
        </w:r>
      </w:hyperlink>
      <w:r>
        <w:t xml:space="preserve">. But I cant seem to specify a way to filter the WFS – either using SetAttributeFilter or using ExecuteSQL. </w:t>
      </w:r>
    </w:p>
    <w:p w14:paraId="280DC44F" w14:textId="7D4063E9" w:rsidR="009801D0" w:rsidRPr="009801D0" w:rsidRDefault="009801D0" w:rsidP="009801D0">
      <w:pPr>
        <w:pStyle w:val="Heading3"/>
      </w:pPr>
      <w:r>
        <w:t>Web Hosting Control Panels</w:t>
      </w:r>
    </w:p>
    <w:p w14:paraId="50E232BD" w14:textId="75E04F9A" w:rsidR="00825172" w:rsidRDefault="00825172" w:rsidP="00825172">
      <w:pPr>
        <w:pStyle w:val="Heading4"/>
      </w:pPr>
      <w:r>
        <w:t>Plesk Onyx</w:t>
      </w:r>
    </w:p>
    <w:p w14:paraId="10C16650" w14:textId="7A35D4BA" w:rsidR="00825172" w:rsidRDefault="00825172" w:rsidP="00825172">
      <w:pPr>
        <w:pStyle w:val="BodyText2"/>
      </w:pPr>
      <w:r>
        <w:t xml:space="preserve">This is used to administer and login to the Hetzner machine (95.216.13.159). </w:t>
      </w:r>
      <w:hyperlink r:id="rId1058" w:history="1">
        <w:r w:rsidR="003803DD" w:rsidRPr="000B20B4">
          <w:rPr>
            <w:rStyle w:val="Hyperlink"/>
          </w:rPr>
          <w:t>http://95.216.13.159:8443/</w:t>
        </w:r>
      </w:hyperlink>
      <w:r w:rsidR="003803DD">
        <w:t xml:space="preserve"> </w:t>
      </w:r>
    </w:p>
    <w:p w14:paraId="0274DF02" w14:textId="5D6CBAE1" w:rsidR="00A5057B" w:rsidRDefault="00825172" w:rsidP="00825172">
      <w:pPr>
        <w:pStyle w:val="BodyText2"/>
      </w:pPr>
      <w:r>
        <w:t xml:space="preserve">U/P </w:t>
      </w:r>
      <w:r w:rsidRPr="00337E27">
        <w:t>Blishten</w:t>
      </w:r>
      <w:r>
        <w:t>/yA7ujcHFXS3j3kf3</w:t>
      </w:r>
    </w:p>
    <w:p w14:paraId="28073E4E" w14:textId="77777777" w:rsidR="00825172" w:rsidRDefault="00825172" w:rsidP="00825172">
      <w:pPr>
        <w:pStyle w:val="Heading5"/>
      </w:pPr>
      <w:r>
        <w:t>Extensions</w:t>
      </w:r>
    </w:p>
    <w:p w14:paraId="38EE06E2" w14:textId="77777777" w:rsidR="00825172" w:rsidRDefault="00825172" w:rsidP="00825172">
      <w:pPr>
        <w:pStyle w:val="Heading6"/>
      </w:pPr>
      <w:r>
        <w:t>Lets Encrypt</w:t>
      </w:r>
    </w:p>
    <w:p w14:paraId="1E8AF00F" w14:textId="77777777" w:rsidR="00825172" w:rsidRDefault="00825172" w:rsidP="00825172">
      <w:pPr>
        <w:pStyle w:val="BodyText2"/>
      </w:pPr>
      <w:r>
        <w:t>This is an extension that automatically completes the process of registering a new domain for your SSL certificate. To add an SSL certificate for a Domain:</w:t>
      </w:r>
    </w:p>
    <w:p w14:paraId="53282EC3" w14:textId="77777777" w:rsidR="00825172" w:rsidRDefault="00825172" w:rsidP="00825172">
      <w:pPr>
        <w:pStyle w:val="ListBullet2"/>
      </w:pPr>
      <w:r>
        <w:t>Highlight a Domain in Onyx</w:t>
      </w:r>
    </w:p>
    <w:p w14:paraId="4796DB56" w14:textId="77777777" w:rsidR="00825172" w:rsidRPr="009801D0" w:rsidRDefault="00825172" w:rsidP="00825172">
      <w:pPr>
        <w:pStyle w:val="ListBullet2"/>
      </w:pPr>
      <w:r>
        <w:t>Click on the Let's Encrypt button and follow the instructions</w:t>
      </w:r>
    </w:p>
    <w:p w14:paraId="349D9325" w14:textId="43F438C5" w:rsidR="00A5057B" w:rsidRDefault="00A5057B" w:rsidP="00A5057B">
      <w:pPr>
        <w:pStyle w:val="Heading5"/>
      </w:pPr>
      <w:bookmarkStart w:id="173" w:name="_Onyx"/>
      <w:bookmarkEnd w:id="173"/>
      <w:r>
        <w:t>SSH access</w:t>
      </w:r>
    </w:p>
    <w:p w14:paraId="0B32AA26" w14:textId="250B0FC4" w:rsidR="00A5057B" w:rsidRDefault="00A5057B" w:rsidP="00A5057B">
      <w:pPr>
        <w:pStyle w:val="BodyText2"/>
      </w:pPr>
      <w:r>
        <w:t>To allow ssh access:</w:t>
      </w:r>
    </w:p>
    <w:p w14:paraId="48763835" w14:textId="0510EB3E" w:rsidR="00A5057B" w:rsidRDefault="00A5057B" w:rsidP="003668B9">
      <w:pPr>
        <w:pStyle w:val="ListBullet"/>
      </w:pPr>
      <w:r>
        <w:t>Click on the domain</w:t>
      </w:r>
    </w:p>
    <w:p w14:paraId="7C0F7FB5" w14:textId="213A07D8" w:rsidR="00A5057B" w:rsidRDefault="00A5057B" w:rsidP="003668B9">
      <w:pPr>
        <w:pStyle w:val="ListBullet"/>
      </w:pPr>
      <w:r>
        <w:t>Click on Web Hosting Access</w:t>
      </w:r>
    </w:p>
    <w:p w14:paraId="04F69DA8" w14:textId="4AEC1F4D" w:rsidR="00A5057B" w:rsidRDefault="00A5057B" w:rsidP="003668B9">
      <w:pPr>
        <w:pStyle w:val="ListBullet"/>
      </w:pPr>
      <w:r>
        <w:t>In the system user section generate a password for the system user and set access to the server over SSH as /bin/bash</w:t>
      </w:r>
    </w:p>
    <w:p w14:paraId="34688CA6" w14:textId="5D4EC0AA" w:rsidR="00A5057B" w:rsidRPr="00A5057B" w:rsidRDefault="00A5057B" w:rsidP="003668B9">
      <w:pPr>
        <w:pStyle w:val="ListBullet"/>
      </w:pPr>
      <w:r>
        <w:t>Click OK and login via an ssh client using the system user (e.g. biopama_web) and the generated password</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59" w:history="1">
        <w:r w:rsidRPr="00BF45E3">
          <w:rPr>
            <w:rStyle w:val="Hyperlink"/>
          </w:rPr>
          <w:t>here</w:t>
        </w:r>
      </w:hyperlink>
      <w:r>
        <w:t xml:space="preserve">. My user/pass: </w:t>
      </w:r>
      <w:hyperlink r:id="rId1060"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330E28" w:rsidP="008B550B">
      <w:pPr>
        <w:pStyle w:val="Code"/>
      </w:pPr>
      <w:hyperlink r:id="rId1061"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lastRenderedPageBreak/>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330E28" w:rsidP="008B6883">
      <w:pPr>
        <w:pStyle w:val="BodyText2"/>
      </w:pPr>
      <w:hyperlink r:id="rId1062"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330E28" w:rsidP="000E5536">
      <w:pPr>
        <w:pStyle w:val="BodyText"/>
      </w:pPr>
      <w:hyperlink r:id="rId1063"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330E28" w:rsidP="000E5536">
      <w:pPr>
        <w:pStyle w:val="BodyText"/>
      </w:pPr>
      <w:hyperlink r:id="rId1064"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330E28" w:rsidP="000E5536">
      <w:pPr>
        <w:pStyle w:val="BodyText"/>
      </w:pPr>
      <w:hyperlink r:id="rId1065"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330E28" w:rsidP="000E5536">
      <w:pPr>
        <w:pStyle w:val="BodyText"/>
      </w:pPr>
      <w:hyperlink r:id="rId1066"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330E28" w:rsidP="000E5536">
      <w:pPr>
        <w:pStyle w:val="BodyText"/>
      </w:pPr>
      <w:hyperlink r:id="rId1067"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330E28" w:rsidP="000E5536">
      <w:pPr>
        <w:pStyle w:val="BodyText"/>
      </w:pPr>
      <w:hyperlink r:id="rId1068"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330E28" w:rsidP="000E5536">
      <w:pPr>
        <w:pStyle w:val="BodyText"/>
      </w:pPr>
      <w:hyperlink r:id="rId1069"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lastRenderedPageBreak/>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330E28" w:rsidP="000E5536">
      <w:pPr>
        <w:pStyle w:val="BodyText"/>
      </w:pPr>
      <w:hyperlink r:id="rId1070"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330E28" w:rsidP="000E5536">
      <w:pPr>
        <w:pStyle w:val="BodyText"/>
      </w:pPr>
      <w:hyperlink r:id="rId1071"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330E28" w:rsidP="000E5536">
      <w:pPr>
        <w:pStyle w:val="BodyText"/>
      </w:pPr>
      <w:hyperlink r:id="rId1072"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330E28" w:rsidP="000E5536">
      <w:pPr>
        <w:pStyle w:val="BodyText"/>
      </w:pPr>
      <w:hyperlink r:id="rId1073"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330E28" w:rsidP="000E5536">
      <w:pPr>
        <w:pStyle w:val="BodyText"/>
      </w:pPr>
      <w:hyperlink r:id="rId1074"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330E28" w:rsidP="000E5536">
      <w:pPr>
        <w:pStyle w:val="BodyText"/>
      </w:pPr>
      <w:hyperlink r:id="rId1075"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330E28" w:rsidP="000E5536">
      <w:pPr>
        <w:pStyle w:val="BodyText"/>
        <w:rPr>
          <w:color w:val="F49100" w:themeColor="hyperlink"/>
          <w:u w:val="single"/>
        </w:rPr>
      </w:pPr>
      <w:hyperlink r:id="rId1076"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330E28" w:rsidP="000E5536">
      <w:pPr>
        <w:pStyle w:val="BodyText"/>
      </w:pPr>
      <w:hyperlink r:id="rId1077"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330E28" w:rsidP="000E5536">
      <w:pPr>
        <w:pStyle w:val="BodyText"/>
      </w:pPr>
      <w:hyperlink r:id="rId1078"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330E28" w:rsidP="008B6883">
      <w:pPr>
        <w:pStyle w:val="BodyText2"/>
      </w:pPr>
      <w:hyperlink r:id="rId1079"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330E28" w:rsidP="008B6883">
      <w:pPr>
        <w:pStyle w:val="BodyText2"/>
      </w:pPr>
      <w:hyperlink r:id="rId1080"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330E28" w:rsidP="000E5536">
      <w:pPr>
        <w:pStyle w:val="BodyText"/>
      </w:pPr>
      <w:hyperlink r:id="rId1081"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330E28" w:rsidP="000E5536">
      <w:pPr>
        <w:pStyle w:val="BodyText"/>
      </w:pPr>
      <w:hyperlink r:id="rId1082"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330E28" w:rsidP="000E5536">
      <w:pPr>
        <w:pStyle w:val="BodyText"/>
      </w:pPr>
      <w:hyperlink r:id="rId1083" w:history="1">
        <w:r w:rsidR="00F4790E" w:rsidRPr="00F4790E">
          <w:rPr>
            <w:rStyle w:val="Hyperlink"/>
          </w:rPr>
          <w:t>Cloudera Data Analyst Training</w:t>
        </w:r>
      </w:hyperlink>
    </w:p>
    <w:p w14:paraId="20303E4B" w14:textId="77777777" w:rsidR="00AE289C" w:rsidRDefault="00AE289C" w:rsidP="000E5536">
      <w:pPr>
        <w:pStyle w:val="BodyText"/>
      </w:pPr>
      <w:r>
        <w:t>Describes Pig, Hive and Impala and the differences between them</w:t>
      </w:r>
    </w:p>
    <w:p w14:paraId="75D28146" w14:textId="77777777" w:rsidR="00AE289C" w:rsidRDefault="00AE289C" w:rsidP="000E5536">
      <w:pPr>
        <w:pStyle w:val="BodyText"/>
      </w:pPr>
    </w:p>
    <w:p w14:paraId="27B643AB" w14:textId="77777777" w:rsidR="00AE289C" w:rsidRDefault="00330E28" w:rsidP="000E5536">
      <w:pPr>
        <w:pStyle w:val="BodyText"/>
      </w:pPr>
      <w:hyperlink r:id="rId1084"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85"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330E28" w:rsidP="000E5536">
      <w:pPr>
        <w:pStyle w:val="BodyText"/>
      </w:pPr>
      <w:hyperlink r:id="rId1086"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330E28" w:rsidP="000E5536">
      <w:pPr>
        <w:pStyle w:val="BodyText"/>
      </w:pPr>
      <w:hyperlink r:id="rId1087"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330E28" w:rsidP="000E5536">
      <w:pPr>
        <w:pStyle w:val="BodyText"/>
      </w:pPr>
      <w:hyperlink r:id="rId1088"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E614FA1" w14:textId="77777777" w:rsidR="000A01D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0A01DA">
        <w:t>Finding things</w:t>
      </w:r>
    </w:p>
    <w:p w14:paraId="7638CD78" w14:textId="77777777" w:rsidR="000A01DA" w:rsidRDefault="000A01DA" w:rsidP="009C0D6F">
      <w:pPr>
        <w:pStyle w:val="BodyText2"/>
      </w:pPr>
      <w:r>
        <w:t>Instead of outputting permission denied errors for all those folders that you have no access to, redirect them. The following is from a good tutorial on find (</w:t>
      </w:r>
      <w:r w:rsidRPr="000B20B4">
        <w:t>http://content.hccfl.edu/pollock/unix/findcmd.htm</w:t>
      </w:r>
      <w:r>
        <w:t xml:space="preserve">). </w:t>
      </w:r>
    </w:p>
    <w:p w14:paraId="7C2F69B4" w14:textId="77777777" w:rsidR="000A01DA" w:rsidRDefault="000A01DA" w:rsidP="009C0D6F">
      <w:pPr>
        <w:pStyle w:val="Code"/>
      </w:pPr>
      <w:r>
        <w:t xml:space="preserve">$ </w:t>
      </w:r>
      <w:r w:rsidRPr="00717013">
        <w:t>find / -name foo 2&gt;/dev/null</w:t>
      </w:r>
    </w:p>
    <w:p w14:paraId="41F71AFF" w14:textId="77777777" w:rsidR="000A01DA" w:rsidRDefault="000A01DA" w:rsidP="009C0D6F">
      <w:pPr>
        <w:pStyle w:val="Code"/>
      </w:pPr>
      <w:r w:rsidRPr="00717013">
        <w:t xml:space="preserve">find / -name </w:t>
      </w:r>
      <w:r w:rsidRPr="00D80421">
        <w:t>dataDownload</w:t>
      </w:r>
      <w:r>
        <w:t xml:space="preserve"> </w:t>
      </w:r>
      <w:r w:rsidRPr="00717013">
        <w:t>2&gt;/dev/null</w:t>
      </w:r>
    </w:p>
    <w:p w14:paraId="3FD3852C" w14:textId="77777777" w:rsidR="000A01DA" w:rsidRDefault="000A01DA" w:rsidP="009C0D6F">
      <w:pPr>
        <w:pStyle w:val="Code"/>
      </w:pPr>
      <w:r w:rsidRPr="00D80421">
        <w:t>dataDownload</w:t>
      </w:r>
    </w:p>
    <w:p w14:paraId="30A8CF56" w14:textId="77777777" w:rsidR="000A01DA" w:rsidRDefault="000A01DA" w:rsidP="009C0D6F">
      <w:pPr>
        <w:pStyle w:val="BodyText"/>
      </w:pPr>
      <w:r>
        <w:t>To use wildcards, use \*:</w:t>
      </w:r>
    </w:p>
    <w:p w14:paraId="5726F4BA" w14:textId="77777777" w:rsidR="000A01DA" w:rsidRDefault="000A01DA" w:rsidP="009C0D6F">
      <w:pPr>
        <w:pStyle w:val="Code"/>
      </w:pPr>
      <w:r>
        <w:t xml:space="preserve">$ </w:t>
      </w:r>
      <w:r w:rsidRPr="00717013">
        <w:t>find / -name foo</w:t>
      </w:r>
      <w:r>
        <w:t>\*bar</w:t>
      </w:r>
      <w:r w:rsidRPr="00717013">
        <w:t xml:space="preserve"> 2&gt;/dev/null</w:t>
      </w:r>
    </w:p>
    <w:p w14:paraId="0C875F49" w14:textId="77777777" w:rsidR="000A01DA" w:rsidRDefault="000A01DA" w:rsidP="009C0D6F">
      <w:pPr>
        <w:pStyle w:val="Code"/>
      </w:pPr>
      <w:r w:rsidRPr="00612CF8">
        <w:t>[dopa@hadoop-h05 /]$ find -name *core.java 2&gt;/dev/null</w:t>
      </w:r>
    </w:p>
    <w:p w14:paraId="405F3395" w14:textId="77777777" w:rsidR="000A01DA" w:rsidRDefault="000A01DA" w:rsidP="009C0D6F">
      <w:pPr>
        <w:pStyle w:val="Code"/>
      </w:pPr>
      <w:r w:rsidRPr="007B2B40">
        <w:t>[dopa@hadoop-h05 /]$ locate *core.jar</w:t>
      </w:r>
      <w:r>
        <w:t xml:space="preserve"> IS THE BEST</w:t>
      </w:r>
    </w:p>
    <w:p w14:paraId="1F4AC096" w14:textId="77777777" w:rsidR="000A01DA" w:rsidRDefault="000A01DA" w:rsidP="009C0D6F">
      <w:pPr>
        <w:pStyle w:val="BodyText"/>
      </w:pPr>
      <w:r>
        <w:t>Will find all files that start with foo and end in bar.</w:t>
      </w:r>
    </w:p>
    <w:p w14:paraId="11CAEBB9" w14:textId="77777777" w:rsidR="000A01DA" w:rsidRDefault="000A01DA" w:rsidP="009C0D6F">
      <w:pPr>
        <w:pStyle w:val="BodyText"/>
      </w:pPr>
      <w:r>
        <w:t>To find a directory:</w:t>
      </w:r>
    </w:p>
    <w:p w14:paraId="30C1D8A6" w14:textId="77777777" w:rsidR="000A01DA" w:rsidRDefault="000A01DA" w:rsidP="009C0D6F">
      <w:pPr>
        <w:pStyle w:val="Code"/>
      </w:pPr>
      <w:r>
        <w:t xml:space="preserve">$ </w:t>
      </w:r>
      <w:r w:rsidRPr="00717013">
        <w:t xml:space="preserve">find / </w:t>
      </w:r>
      <w:r>
        <w:t xml:space="preserve">-type d </w:t>
      </w:r>
      <w:r w:rsidRPr="00717013">
        <w:t>-name foo 2&gt;/dev/null</w:t>
      </w:r>
    </w:p>
    <w:p w14:paraId="17A113E0" w14:textId="77777777" w:rsidR="000A01DA" w:rsidRDefault="000A01DA" w:rsidP="009C0D6F">
      <w:pPr>
        <w:pStyle w:val="BodyText2"/>
      </w:pPr>
      <w:r>
        <w:t>To find a file:</w:t>
      </w:r>
    </w:p>
    <w:p w14:paraId="19843B5D" w14:textId="77777777" w:rsidR="000A01DA" w:rsidRPr="00717013" w:rsidRDefault="000A01DA" w:rsidP="009C0D6F">
      <w:pPr>
        <w:pStyle w:val="Code"/>
      </w:pPr>
      <w:r>
        <w:t xml:space="preserve">$ </w:t>
      </w:r>
      <w:r w:rsidRPr="00717013">
        <w:t xml:space="preserve">find / </w:t>
      </w:r>
      <w:r>
        <w:t xml:space="preserve">-type f </w:t>
      </w:r>
      <w:r w:rsidRPr="00717013">
        <w:t>-name foo 2&gt;/dev/null</w:t>
      </w:r>
    </w:p>
    <w:p w14:paraId="36048180" w14:textId="17908C68" w:rsidR="00352E10" w:rsidRDefault="000A01DA" w:rsidP="008B6883">
      <w:pPr>
        <w:pStyle w:val="BodyText2"/>
      </w:pPr>
      <w:r>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lastRenderedPageBreak/>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lastRenderedPageBreak/>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3668B9">
      <w:pPr>
        <w:pStyle w:val="ListBullet"/>
      </w:pPr>
      <w:r>
        <w:t xml:space="preserve">hdfs </w:t>
      </w:r>
      <w:r>
        <w:tab/>
      </w:r>
      <w:r>
        <w:tab/>
        <w:t>v. 2.0.0-cdh4.4.0</w:t>
      </w:r>
    </w:p>
    <w:p w14:paraId="573E846C" w14:textId="77777777" w:rsidR="00352E10" w:rsidRDefault="00352E10" w:rsidP="003668B9">
      <w:pPr>
        <w:pStyle w:val="ListBullet"/>
      </w:pPr>
      <w:r>
        <w:t xml:space="preserve">mapreduce </w:t>
      </w:r>
      <w:r>
        <w:tab/>
        <w:t>v.2.0.0-mr1-cdh4.4.0</w:t>
      </w:r>
    </w:p>
    <w:p w14:paraId="146B094A" w14:textId="77777777" w:rsidR="00352E10" w:rsidRDefault="00352E10" w:rsidP="003668B9">
      <w:pPr>
        <w:pStyle w:val="ListBullet"/>
      </w:pPr>
      <w:r>
        <w:t xml:space="preserve">hbase </w:t>
      </w:r>
      <w:r>
        <w:tab/>
        <w:t>v.0.94.6-cdh4.4.0</w:t>
      </w:r>
    </w:p>
    <w:p w14:paraId="69501E7E" w14:textId="77777777" w:rsidR="00352E10" w:rsidRPr="003A68E4" w:rsidRDefault="00352E10" w:rsidP="003668B9">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89"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90"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lastRenderedPageBreak/>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91" w:history="1">
        <w:r w:rsidRPr="00560944">
          <w:rPr>
            <w:rStyle w:val="Hyperlink"/>
          </w:rPr>
          <w:t>Simplify</w:t>
        </w:r>
      </w:hyperlink>
      <w:r>
        <w:t xml:space="preserve"> methods in the ESRI Geometry API are equivalent to the ItopologicalOperator.Simplify method which is documented </w:t>
      </w:r>
      <w:hyperlink r:id="rId1092"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93"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94"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329E4EC3"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0A01D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330E28" w:rsidP="000E5536">
      <w:pPr>
        <w:pStyle w:val="BodyText"/>
      </w:pPr>
      <w:hyperlink r:id="rId1095"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96" w:history="1">
        <w:r w:rsidRPr="007842EC">
          <w:rPr>
            <w:rStyle w:val="Hyperlink"/>
          </w:rPr>
          <w:t>here</w:t>
        </w:r>
      </w:hyperlink>
      <w:r>
        <w:t>.</w:t>
      </w:r>
    </w:p>
    <w:p w14:paraId="244A2546" w14:textId="77777777" w:rsidR="0063601F" w:rsidRPr="007842EC" w:rsidRDefault="0063601F" w:rsidP="008B6883">
      <w:pPr>
        <w:pStyle w:val="BodyText2"/>
      </w:pPr>
      <w:r>
        <w:t xml:space="preserve">There are a couple of tutorials for writing Python map/reduce, available </w:t>
      </w:r>
      <w:hyperlink r:id="rId1097" w:history="1">
        <w:r w:rsidRPr="00E976A1">
          <w:rPr>
            <w:rStyle w:val="Hyperlink"/>
          </w:rPr>
          <w:t>here</w:t>
        </w:r>
      </w:hyperlink>
      <w:r>
        <w:t xml:space="preserve"> and </w:t>
      </w:r>
      <w:hyperlink r:id="rId1098"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2BAFD0EB" w:rsidR="00E06FFC" w:rsidRDefault="00E06FFC" w:rsidP="008B6883">
      <w:pPr>
        <w:pStyle w:val="BodyText2"/>
      </w:pPr>
      <w:r>
        <w:t xml:space="preserve">Once the </w:t>
      </w:r>
      <w:r>
        <w:fldChar w:fldCharType="begin"/>
      </w:r>
      <w:r>
        <w:instrText xml:space="preserve"> REF _Ref398800010 \h </w:instrText>
      </w:r>
      <w:r>
        <w:fldChar w:fldCharType="separate"/>
      </w:r>
      <w:r w:rsidR="000A01DA">
        <w:t>SOCK proxy</w:t>
      </w:r>
      <w:r>
        <w:fldChar w:fldCharType="end"/>
      </w:r>
      <w:r>
        <w:t xml:space="preserve"> has been set up, login to Cloudera Manager (v5.1.3) as follows:</w:t>
      </w:r>
    </w:p>
    <w:p w14:paraId="4646D4F7" w14:textId="77777777" w:rsidR="00E06FFC" w:rsidRDefault="00E06FFC" w:rsidP="003668B9">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3668B9">
      <w:pPr>
        <w:pStyle w:val="ListBullet"/>
      </w:pPr>
      <w:r>
        <w:t>Open Firefox and Cloudera Manager (</w:t>
      </w:r>
      <w:hyperlink r:id="rId1099"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100" w:history="1">
        <w:r w:rsidRPr="00F92100">
          <w:rPr>
            <w:rStyle w:val="Hyperlink"/>
          </w:rPr>
          <w:t>here</w:t>
        </w:r>
      </w:hyperlink>
      <w:r>
        <w:t xml:space="preserve"> and introduction </w:t>
      </w:r>
      <w:hyperlink r:id="rId1101" w:history="1">
        <w:r w:rsidRPr="000E48F4">
          <w:rPr>
            <w:rStyle w:val="Hyperlink"/>
          </w:rPr>
          <w:t>video for v 4.5 here</w:t>
        </w:r>
      </w:hyperlink>
      <w:r>
        <w:t xml:space="preserve">.  </w:t>
      </w:r>
      <w:hyperlink r:id="rId1102"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lastRenderedPageBreak/>
        <w:t>HDFS</w:t>
      </w:r>
      <w:r w:rsidR="000F4904">
        <w:t xml:space="preserve"> Manager</w:t>
      </w:r>
    </w:p>
    <w:p w14:paraId="4721C715" w14:textId="77777777" w:rsidR="000F4904" w:rsidRDefault="00330E28" w:rsidP="008B6883">
      <w:pPr>
        <w:pStyle w:val="BodyText2"/>
      </w:pPr>
      <w:hyperlink r:id="rId1103"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330E28" w:rsidP="008B6883">
      <w:pPr>
        <w:pStyle w:val="BodyText2"/>
      </w:pPr>
      <w:hyperlink r:id="rId1104"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330E28" w:rsidP="008B6883">
      <w:pPr>
        <w:pStyle w:val="BodyText2"/>
      </w:pPr>
      <w:hyperlink r:id="rId1105"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106"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107" w:history="1">
        <w:r w:rsidRPr="00315409">
          <w:rPr>
            <w:rStyle w:val="Hyperlink"/>
          </w:rPr>
          <w:t>here</w:t>
        </w:r>
      </w:hyperlink>
      <w:r>
        <w:t xml:space="preserve"> with examples at the end.</w:t>
      </w:r>
    </w:p>
    <w:p w14:paraId="5E53E1D1" w14:textId="77777777" w:rsidR="00FE05A5" w:rsidRDefault="00FE05A5" w:rsidP="000E5536">
      <w:pPr>
        <w:pStyle w:val="Heading6"/>
      </w:pPr>
      <w:r>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lastRenderedPageBreak/>
        <w:t>The Hadoop File system is accessed (</w:t>
      </w:r>
      <w:hyperlink r:id="rId1108" w:history="1">
        <w:r w:rsidRPr="00063BAD">
          <w:rPr>
            <w:rStyle w:val="Hyperlink"/>
          </w:rPr>
          <w:t>HDFS</w:t>
        </w:r>
      </w:hyperlink>
      <w:r>
        <w:t xml:space="preserve"> docs) using the Hadoop File System shell (see </w:t>
      </w:r>
      <w:hyperlink r:id="rId1109"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110"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111"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112" w:history="1">
        <w:r w:rsidRPr="00CB45C1">
          <w:rPr>
            <w:rStyle w:val="Hyperlink"/>
          </w:rPr>
          <w:t>Pydoop</w:t>
        </w:r>
      </w:hyperlink>
      <w:r>
        <w:t xml:space="preserve"> – it is also on </w:t>
      </w:r>
      <w:hyperlink r:id="rId1113"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lastRenderedPageBreak/>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114"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115"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116"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lastRenderedPageBreak/>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117"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EB031FC"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0A01D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t>This is because you are not connecting using the ssh method. If you do it in Firefox, the following call works:</w:t>
      </w:r>
    </w:p>
    <w:p w14:paraId="1FF357B4" w14:textId="77777777" w:rsidR="0063601F" w:rsidRDefault="00330E28" w:rsidP="008B550B">
      <w:pPr>
        <w:pStyle w:val="Code"/>
        <w:rPr>
          <w:rStyle w:val="Hyperlink"/>
        </w:rPr>
      </w:pPr>
      <w:hyperlink r:id="rId1118" w:history="1">
        <w:r w:rsidR="0063601F" w:rsidRPr="00DB27B0">
          <w:rPr>
            <w:rStyle w:val="Hyperlink"/>
          </w:rPr>
          <w:t>http://hadoop-m1:50070/webhdfs/v1/user/hive/warehouse/wdpa?op=LISTSTATUS</w:t>
        </w:r>
      </w:hyperlink>
    </w:p>
    <w:p w14:paraId="55786157" w14:textId="77777777" w:rsidR="00A5203B" w:rsidRDefault="00330E28" w:rsidP="008B550B">
      <w:pPr>
        <w:pStyle w:val="Code"/>
      </w:pPr>
      <w:hyperlink r:id="rId1119"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330E28" w:rsidP="008B550B">
      <w:pPr>
        <w:pStyle w:val="Code"/>
      </w:pPr>
      <w:hyperlink r:id="rId1120"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74" w:name="_Ref371950375"/>
      <w:r>
        <w:t xml:space="preserve">MapReduce is the Hadoop software framework for processing HDFS data. There is a tutorial </w:t>
      </w:r>
      <w:hyperlink r:id="rId1121" w:history="1">
        <w:r w:rsidRPr="00AC0DCD">
          <w:rPr>
            <w:rStyle w:val="Hyperlink"/>
          </w:rPr>
          <w:t>here</w:t>
        </w:r>
      </w:hyperlink>
      <w:r>
        <w:t xml:space="preserve">. How the actual MapReduce operations are actually carried out is documented </w:t>
      </w:r>
      <w:hyperlink r:id="rId1122" w:history="1">
        <w:r w:rsidRPr="00B913D7">
          <w:rPr>
            <w:rStyle w:val="Hyperlink"/>
          </w:rPr>
          <w:t>here</w:t>
        </w:r>
      </w:hyperlink>
      <w:r>
        <w:t>.</w:t>
      </w:r>
    </w:p>
    <w:p w14:paraId="74DE814F" w14:textId="540C244E" w:rsidR="0063601F" w:rsidRDefault="0063601F" w:rsidP="000E5536">
      <w:pPr>
        <w:pStyle w:val="Heading6"/>
      </w:pPr>
      <w:r>
        <w:t>Streaming API</w:t>
      </w:r>
      <w:bookmarkEnd w:id="174"/>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123"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lastRenderedPageBreak/>
        <w:t xml:space="preserve">The k1,1 means sort on key 1 and end on key 1 (see </w:t>
      </w:r>
      <w:hyperlink r:id="rId1124"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6">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3668B9">
      <w:pPr>
        <w:pStyle w:val="ListBullet"/>
      </w:pPr>
      <w:r w:rsidRPr="00503A48">
        <w:t xml:space="preserve">Go to the remote project in the PyDev view </w:t>
      </w:r>
    </w:p>
    <w:p w14:paraId="09D3703F" w14:textId="77777777" w:rsidR="0063601F" w:rsidRPr="00503A48" w:rsidRDefault="0063601F" w:rsidP="003668B9">
      <w:pPr>
        <w:pStyle w:val="ListBullet"/>
      </w:pPr>
      <w:r w:rsidRPr="00503A48">
        <w:t>Right click on the project and select properties</w:t>
      </w:r>
    </w:p>
    <w:p w14:paraId="0F85DEC8" w14:textId="77777777" w:rsidR="0063601F" w:rsidRPr="00503A48" w:rsidRDefault="0063601F" w:rsidP="003668B9">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lastRenderedPageBreak/>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lastRenderedPageBreak/>
        <w:t>Walkthrough</w:t>
      </w:r>
    </w:p>
    <w:p w14:paraId="0851C11B" w14:textId="77777777" w:rsidR="0063601F" w:rsidRDefault="0063601F" w:rsidP="005E663B">
      <w:pPr>
        <w:pStyle w:val="ListNumber"/>
        <w:numPr>
          <w:ilvl w:val="0"/>
          <w:numId w:val="20"/>
        </w:numPr>
      </w:pPr>
      <w:r>
        <w:t xml:space="preserve">Installing Eclipse from </w:t>
      </w:r>
      <w:hyperlink r:id="rId1127"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128"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330E28" w:rsidP="008B6883">
      <w:pPr>
        <w:pStyle w:val="BodyText2"/>
      </w:pPr>
      <w:hyperlink r:id="rId1129"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130" w:history="1">
        <w:r w:rsidRPr="000F67F0">
          <w:rPr>
            <w:rStyle w:val="Hyperlink"/>
          </w:rPr>
          <w:t>repo</w:t>
        </w:r>
      </w:hyperlink>
      <w:r>
        <w:t xml:space="preserve"> will add native spatial operations to Hadoop MapReduce and to Hive.</w:t>
      </w:r>
    </w:p>
    <w:p w14:paraId="45767A50" w14:textId="167D011C" w:rsidR="0063601F" w:rsidRDefault="0063601F" w:rsidP="000E5536">
      <w:pPr>
        <w:pStyle w:val="Heading8"/>
      </w:pPr>
      <w:bookmarkStart w:id="175" w:name="_Ref384899212"/>
      <w:r>
        <w:t>Building</w:t>
      </w:r>
      <w:bookmarkEnd w:id="175"/>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31" w:history="1">
        <w:r w:rsidRPr="00CE4588">
          <w:rPr>
            <w:rStyle w:val="Hyperlink"/>
          </w:rPr>
          <w:t>here</w:t>
        </w:r>
      </w:hyperlink>
      <w:r>
        <w:t xml:space="preserve">. You should use the distributed cache (see </w:t>
      </w:r>
      <w:hyperlink r:id="rId1132"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33" w:history="1">
        <w:r w:rsidRPr="00A401B5">
          <w:rPr>
            <w:rStyle w:val="Hyperlink"/>
          </w:rPr>
          <w:t>here</w:t>
        </w:r>
      </w:hyperlink>
      <w:r>
        <w:t xml:space="preserve"> which sets the applications JobConf. </w:t>
      </w:r>
    </w:p>
    <w:p w14:paraId="0C266517" w14:textId="77777777" w:rsidR="000A01DA" w:rsidRDefault="0063601F" w:rsidP="000A01D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0A01DA">
        <w:t>Beeswax (Hive UI)</w:t>
      </w:r>
    </w:p>
    <w:p w14:paraId="3800DAA7" w14:textId="77777777" w:rsidR="000A01DA" w:rsidRDefault="000A01DA" w:rsidP="008B6883">
      <w:pPr>
        <w:pStyle w:val="BodyText2"/>
      </w:pPr>
      <w:r>
        <w:t xml:space="preserve">CTRL + Space to get code completion. </w:t>
      </w:r>
    </w:p>
    <w:p w14:paraId="13D11475" w14:textId="77777777" w:rsidR="000A01DA" w:rsidRDefault="000A01DA" w:rsidP="008B6883">
      <w:pPr>
        <w:pStyle w:val="BodyText2"/>
      </w:pPr>
      <w:r>
        <w:t>TAB + Enter to execute queries.</w:t>
      </w:r>
    </w:p>
    <w:p w14:paraId="570A9389" w14:textId="77777777" w:rsidR="000A01DA" w:rsidRPr="00B226D6" w:rsidRDefault="000A01DA" w:rsidP="008B6883">
      <w:pPr>
        <w:pStyle w:val="BodyText2"/>
      </w:pPr>
      <w:r>
        <w:t>To kill a running job, go to the Job Browser and kill it.</w:t>
      </w:r>
    </w:p>
    <w:p w14:paraId="4BCAD01A" w14:textId="77777777" w:rsidR="000A01DA" w:rsidRDefault="000A01DA" w:rsidP="000E5536">
      <w:pPr>
        <w:pStyle w:val="Heading6"/>
      </w:pPr>
      <w:r>
        <w:t>Configuration</w:t>
      </w:r>
    </w:p>
    <w:p w14:paraId="3E9E4D69" w14:textId="77777777" w:rsidR="000A01DA" w:rsidRDefault="000A01DA" w:rsidP="008B6883">
      <w:pPr>
        <w:pStyle w:val="BodyText2"/>
      </w:pPr>
      <w:r>
        <w:t>You can get Hive configuration parameters with set:</w:t>
      </w:r>
    </w:p>
    <w:p w14:paraId="5A0C986C" w14:textId="77777777" w:rsidR="000A01DA" w:rsidRDefault="000A01DA" w:rsidP="008B550B">
      <w:pPr>
        <w:pStyle w:val="Unix"/>
      </w:pPr>
      <w:r w:rsidRPr="000D14F7">
        <w:t>hive&gt; set;</w:t>
      </w:r>
      <w:r>
        <w:t xml:space="preserve">     -gets all parameters</w:t>
      </w:r>
    </w:p>
    <w:p w14:paraId="30405AED" w14:textId="77777777" w:rsidR="000A01DA" w:rsidRDefault="000A01DA" w:rsidP="008B550B">
      <w:pPr>
        <w:pStyle w:val="Unix"/>
      </w:pPr>
      <w:r>
        <w:t>hive&gt; set hive.exec.reducers.bytes.per.reducer;</w:t>
      </w:r>
    </w:p>
    <w:p w14:paraId="2FECFAF5" w14:textId="77777777" w:rsidR="000A01DA" w:rsidRDefault="000A01DA" w:rsidP="008B550B">
      <w:pPr>
        <w:pStyle w:val="Unix"/>
      </w:pPr>
      <w:r>
        <w:t>hive.exec.reducers.bytes.per.reducer=4000000000</w:t>
      </w:r>
    </w:p>
    <w:p w14:paraId="31646012" w14:textId="77777777" w:rsidR="000A01DA" w:rsidRDefault="000A01DA" w:rsidP="008B6883">
      <w:pPr>
        <w:pStyle w:val="BodyText2"/>
      </w:pPr>
      <w:r>
        <w:t xml:space="preserve">See </w:t>
      </w:r>
      <w:r w:rsidRPr="000B20B4">
        <w:t>this</w:t>
      </w:r>
      <w:r>
        <w:t xml:space="preserve"> section of the docs. There are parameters that you can specify when you execute a query in Hive – these are listed </w:t>
      </w:r>
      <w:r w:rsidRPr="000B20B4">
        <w:t>here</w:t>
      </w:r>
      <w:r>
        <w:t>. You can have a look at the full configuration for a job by looking at the job details in CM and clicking on the Job Configuration link at the top. When you start a job in Hive:</w:t>
      </w:r>
    </w:p>
    <w:p w14:paraId="72C66EEC" w14:textId="77777777" w:rsidR="000A01DA" w:rsidRDefault="000A01DA" w:rsidP="000E5536">
      <w:pPr>
        <w:pStyle w:val="Heading7"/>
      </w:pPr>
      <w:r>
        <w:t>Memory</w:t>
      </w:r>
    </w:p>
    <w:p w14:paraId="419A5283" w14:textId="77777777" w:rsidR="000A01DA" w:rsidRDefault="000A01DA" w:rsidP="008B6883">
      <w:pPr>
        <w:pStyle w:val="BodyText2"/>
      </w:pPr>
      <w:r>
        <w:lastRenderedPageBreak/>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585C5251" w14:textId="77777777" w:rsidR="000A01DA" w:rsidRDefault="000A01DA" w:rsidP="008B550B">
      <w:pPr>
        <w:pStyle w:val="Unix"/>
      </w:pPr>
      <w:r w:rsidRPr="00B11691">
        <w:t>SET mapred.child.java.opts</w:t>
      </w:r>
    </w:p>
    <w:p w14:paraId="68CEC863" w14:textId="77777777" w:rsidR="000A01DA" w:rsidRDefault="000A01DA" w:rsidP="008B550B">
      <w:pPr>
        <w:pStyle w:val="Unix"/>
      </w:pPr>
      <w:r w:rsidRPr="00B11691">
        <w:t>SET mapred.child.java.opts=-Xmx4G -XX:+UseConcMarkSweepGC;</w:t>
      </w:r>
    </w:p>
    <w:p w14:paraId="5FEA6B6F" w14:textId="77777777" w:rsidR="000A01DA" w:rsidRDefault="000A01DA" w:rsidP="000E5536">
      <w:pPr>
        <w:pStyle w:val="Heading7"/>
      </w:pPr>
      <w:r>
        <w:t>Number of reducers</w:t>
      </w:r>
    </w:p>
    <w:p w14:paraId="3F2869A0" w14:textId="77777777" w:rsidR="000A01DA" w:rsidRDefault="000A01DA" w:rsidP="008B6883">
      <w:pPr>
        <w:pStyle w:val="BodyText2"/>
      </w:pPr>
      <w:r>
        <w:t>The default number of mappers (</w:t>
      </w:r>
      <w:r w:rsidRPr="00CB6444">
        <w:t>mapreduce.job.maps</w:t>
      </w:r>
      <w:r>
        <w:t>) is 2.</w:t>
      </w:r>
    </w:p>
    <w:p w14:paraId="0C68F2F9" w14:textId="77777777" w:rsidR="000A01DA" w:rsidRDefault="000A01DA" w:rsidP="008B6883">
      <w:pPr>
        <w:pStyle w:val="BodyText2"/>
      </w:pPr>
      <w:r>
        <w:t>By default when you start Hive, the number of reducers is set to -1.</w:t>
      </w:r>
    </w:p>
    <w:p w14:paraId="313DF7C0" w14:textId="77777777" w:rsidR="000A01DA" w:rsidRDefault="000A01DA" w:rsidP="008B550B">
      <w:pPr>
        <w:pStyle w:val="Unix"/>
      </w:pPr>
      <w:r>
        <w:t>hive&gt; select distinct binomial from species where ST_Intersects(ST_SetSRID(ST_Polygon('polygon ((116 5,117 5,117 6,116 6))'),4326),geom) order by binomial;</w:t>
      </w:r>
    </w:p>
    <w:p w14:paraId="31564A8E" w14:textId="77777777" w:rsidR="000A01DA" w:rsidRDefault="000A01DA" w:rsidP="008B550B">
      <w:pPr>
        <w:pStyle w:val="Unix"/>
      </w:pPr>
      <w:r>
        <w:t>Total MapReduce jobs = 2</w:t>
      </w:r>
    </w:p>
    <w:p w14:paraId="56770034" w14:textId="77777777" w:rsidR="000A01DA" w:rsidRPr="003D4D8A" w:rsidRDefault="000A01DA" w:rsidP="008B550B">
      <w:pPr>
        <w:pStyle w:val="Unix"/>
      </w:pPr>
      <w:r>
        <w:t>Launching Job 1 out of 2</w:t>
      </w:r>
    </w:p>
    <w:p w14:paraId="2E4FA3D5" w14:textId="77777777" w:rsidR="000A01DA" w:rsidRDefault="000A01DA" w:rsidP="008B550B">
      <w:pPr>
        <w:pStyle w:val="Unix"/>
      </w:pPr>
      <w:r>
        <w:t>Number of reduce tasks not specified. Estimated from input data size: 60</w:t>
      </w:r>
    </w:p>
    <w:p w14:paraId="404CED28" w14:textId="77777777" w:rsidR="000A01DA" w:rsidRDefault="000A01DA" w:rsidP="008B550B">
      <w:pPr>
        <w:pStyle w:val="Unix"/>
      </w:pPr>
      <w:r>
        <w:t>In order to change the average load for a reducer (in bytes):</w:t>
      </w:r>
    </w:p>
    <w:p w14:paraId="6232FC02" w14:textId="77777777" w:rsidR="000A01DA" w:rsidRDefault="000A01DA" w:rsidP="008B550B">
      <w:pPr>
        <w:pStyle w:val="Unix"/>
      </w:pPr>
      <w:r>
        <w:t xml:space="preserve">  set hive.exec.reducers.bytes.per.reducer=&lt;number&gt;</w:t>
      </w:r>
    </w:p>
    <w:p w14:paraId="58FAC8D1" w14:textId="77777777" w:rsidR="000A01DA" w:rsidRDefault="000A01DA" w:rsidP="008B550B">
      <w:pPr>
        <w:pStyle w:val="Unix"/>
      </w:pPr>
      <w:r>
        <w:t>In order to limit the maximum number of reducers:</w:t>
      </w:r>
    </w:p>
    <w:p w14:paraId="27F6EFF1" w14:textId="77777777" w:rsidR="000A01DA" w:rsidRDefault="000A01DA" w:rsidP="008B550B">
      <w:pPr>
        <w:pStyle w:val="Unix"/>
      </w:pPr>
      <w:r>
        <w:t xml:space="preserve">  set hive.exec.reducers.max=&lt;number&gt;</w:t>
      </w:r>
    </w:p>
    <w:p w14:paraId="475FA740" w14:textId="77777777" w:rsidR="000A01DA" w:rsidRDefault="000A01DA" w:rsidP="008B550B">
      <w:pPr>
        <w:pStyle w:val="Unix"/>
      </w:pPr>
      <w:r>
        <w:t>In order to set a constant number of reducers:</w:t>
      </w:r>
    </w:p>
    <w:p w14:paraId="3BA00CA8" w14:textId="77777777" w:rsidR="000A01DA" w:rsidRDefault="000A01DA" w:rsidP="008B550B">
      <w:pPr>
        <w:pStyle w:val="Unix"/>
      </w:pPr>
      <w:r>
        <w:t xml:space="preserve">  set mapred.reduce.tasks=&lt;number&gt;</w:t>
      </w:r>
    </w:p>
    <w:p w14:paraId="06124AAC" w14:textId="77777777" w:rsidR="000A01DA" w:rsidRDefault="000A01DA" w:rsidP="000E5536">
      <w:pPr>
        <w:pStyle w:val="BodyText"/>
      </w:pPr>
      <w:r>
        <w:t>For the above query these settings are:</w:t>
      </w:r>
    </w:p>
    <w:p w14:paraId="06C76076" w14:textId="77777777" w:rsidR="000A01DA" w:rsidRDefault="000A01D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9CC3648" w14:textId="77777777" w:rsidR="000A01DA" w:rsidRDefault="000A01DA" w:rsidP="000E5536">
      <w:pPr>
        <w:pStyle w:val="BodyText"/>
      </w:pPr>
      <w:r w:rsidRPr="00F44083">
        <w:t>hive.exec.reducers.max</w:t>
      </w:r>
      <w:r>
        <w:t xml:space="preserve"> = 999</w:t>
      </w:r>
    </w:p>
    <w:p w14:paraId="1A4B3077" w14:textId="77777777" w:rsidR="000A01DA" w:rsidRDefault="000A01DA" w:rsidP="000E5536">
      <w:pPr>
        <w:pStyle w:val="BodyText"/>
      </w:pPr>
      <w:r>
        <w:t>mapred.reduce.tasks = 60</w:t>
      </w:r>
    </w:p>
    <w:p w14:paraId="518F0392" w14:textId="77777777" w:rsidR="000A01DA" w:rsidRDefault="000A01DA" w:rsidP="000E5536">
      <w:pPr>
        <w:pStyle w:val="BodyText"/>
      </w:pPr>
      <w:r>
        <w:t>When I ran the job, the launched reducers was 108 for the first job and 1 for the second job</w:t>
      </w:r>
    </w:p>
    <w:p w14:paraId="7688D6AC" w14:textId="77777777" w:rsidR="000A01DA" w:rsidRDefault="000A01DA" w:rsidP="000E5536">
      <w:pPr>
        <w:pStyle w:val="BodyText"/>
      </w:pPr>
      <w:r>
        <w:t xml:space="preserve">I tried to increase the </w:t>
      </w:r>
      <w:r w:rsidRPr="005065DD">
        <w:t>hive.exec.reducers.bytes.per.reducer</w:t>
      </w:r>
      <w:r>
        <w:t xml:space="preserve"> to 4Gb but it still said:</w:t>
      </w:r>
    </w:p>
    <w:p w14:paraId="7AA06E21" w14:textId="77777777" w:rsidR="000A01DA" w:rsidRDefault="000A01DA" w:rsidP="008B550B">
      <w:pPr>
        <w:pStyle w:val="Unix"/>
      </w:pPr>
      <w:r w:rsidRPr="008F1981">
        <w:t>Number of reduce tasks determined at compile time: 1</w:t>
      </w:r>
    </w:p>
    <w:p w14:paraId="77ADECAF" w14:textId="77777777" w:rsidR="000A01DA" w:rsidRDefault="000A01DA" w:rsidP="008B550B">
      <w:pPr>
        <w:pStyle w:val="Unix"/>
      </w:pPr>
      <w:r>
        <w:t>..</w:t>
      </w:r>
    </w:p>
    <w:p w14:paraId="665DE9C9" w14:textId="77777777" w:rsidR="000A01DA" w:rsidRDefault="000A01DA" w:rsidP="008B550B">
      <w:pPr>
        <w:pStyle w:val="Unix"/>
      </w:pPr>
      <w:r w:rsidRPr="008F1981">
        <w:t>Hadoop job information for Stage-1: number of mappers: 251; number of reducers: 1</w:t>
      </w:r>
    </w:p>
    <w:p w14:paraId="3BDEB9BC" w14:textId="77777777" w:rsidR="000A01DA" w:rsidRDefault="000A01DA" w:rsidP="008B6883">
      <w:pPr>
        <w:pStyle w:val="BodyText2"/>
      </w:pPr>
      <w:r>
        <w:t>For a different query:</w:t>
      </w:r>
    </w:p>
    <w:p w14:paraId="6A88227B" w14:textId="77777777" w:rsidR="000A01DA" w:rsidRDefault="000A01DA" w:rsidP="008B550B">
      <w:pPr>
        <w:pStyle w:val="Unix"/>
      </w:pPr>
      <w:r>
        <w:t>hive&gt; SELECT name, binomial FROM wdpa JOIN species WHERE ST_Intersects(wdpa.geom, species.geom) and wdpaid=785;</w:t>
      </w:r>
    </w:p>
    <w:p w14:paraId="039FC9F0" w14:textId="77777777" w:rsidR="000A01DA" w:rsidRDefault="000A01DA" w:rsidP="008B550B">
      <w:pPr>
        <w:pStyle w:val="Unix"/>
      </w:pPr>
      <w:r>
        <w:t>Total MapReduce jobs = 1</w:t>
      </w:r>
    </w:p>
    <w:p w14:paraId="2412BC54" w14:textId="77777777" w:rsidR="000A01DA" w:rsidRDefault="000A01DA" w:rsidP="008B550B">
      <w:pPr>
        <w:pStyle w:val="Unix"/>
      </w:pPr>
      <w:r>
        <w:t>Launching Job 1 out of 1</w:t>
      </w:r>
    </w:p>
    <w:p w14:paraId="7DCFA892" w14:textId="77777777" w:rsidR="000A01DA" w:rsidRDefault="000A01DA" w:rsidP="008B550B">
      <w:pPr>
        <w:pStyle w:val="Unix"/>
      </w:pPr>
      <w:r>
        <w:t>Number of reduce tasks determined at compile time: 1</w:t>
      </w:r>
    </w:p>
    <w:p w14:paraId="2282E2E0" w14:textId="77777777" w:rsidR="000A01DA" w:rsidRDefault="000A01DA" w:rsidP="008B6883">
      <w:pPr>
        <w:pStyle w:val="BodyText2"/>
      </w:pPr>
      <w:r>
        <w:t>For the big species/wdpa intersection:</w:t>
      </w:r>
    </w:p>
    <w:p w14:paraId="12466C57" w14:textId="77777777" w:rsidR="000A01DA" w:rsidRDefault="000A01DA" w:rsidP="008B550B">
      <w:pPr>
        <w:pStyle w:val="Unix"/>
      </w:pPr>
      <w:r>
        <w:t>hive&gt; SELECT name, binomial FROM wdpa JOIN species WHERE ST_Intersects(wdpa.geom, species.geom) ORDER BY name, binomial;</w:t>
      </w:r>
    </w:p>
    <w:p w14:paraId="32B70B97" w14:textId="77777777" w:rsidR="000A01DA" w:rsidRDefault="000A01DA" w:rsidP="008B550B">
      <w:pPr>
        <w:pStyle w:val="Unix"/>
      </w:pPr>
      <w:r>
        <w:t>Total MapReduce jobs = 2</w:t>
      </w:r>
    </w:p>
    <w:p w14:paraId="33446C5C" w14:textId="77777777" w:rsidR="000A01DA" w:rsidRDefault="000A01DA" w:rsidP="008B550B">
      <w:pPr>
        <w:pStyle w:val="Unix"/>
      </w:pPr>
      <w:r>
        <w:t>Launching Job 1 out of 2</w:t>
      </w:r>
    </w:p>
    <w:p w14:paraId="62FDCA5B" w14:textId="77777777" w:rsidR="000A01DA" w:rsidRDefault="000A01DA" w:rsidP="008B550B">
      <w:pPr>
        <w:pStyle w:val="Unix"/>
      </w:pPr>
      <w:r>
        <w:t>Number of reduce tasks determined at compile time: 1</w:t>
      </w:r>
    </w:p>
    <w:p w14:paraId="3D48E318" w14:textId="77777777" w:rsidR="000A01DA" w:rsidRDefault="000A01D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303CE7FC" w14:textId="77777777" w:rsidR="000A01DA" w:rsidRDefault="000A01DA" w:rsidP="008B550B">
      <w:pPr>
        <w:pStyle w:val="Unix"/>
      </w:pPr>
      <w:r w:rsidRPr="005E3272">
        <w:t>hive&gt; SELECT name, binomial FROM species JOIN wdpa WHERE ST_Intersects(wdpa.geom, species.geom);</w:t>
      </w:r>
    </w:p>
    <w:p w14:paraId="2B9C8757" w14:textId="77777777" w:rsidR="000A01DA" w:rsidRDefault="000A01DA" w:rsidP="008B550B">
      <w:pPr>
        <w:pStyle w:val="Unix"/>
      </w:pPr>
      <w:r w:rsidRPr="000802A0">
        <w:t>Number of reduce tasks determined at compile time: 1</w:t>
      </w:r>
    </w:p>
    <w:p w14:paraId="2F00D173" w14:textId="77777777" w:rsidR="000A01DA" w:rsidRDefault="000A01DA" w:rsidP="008B550B">
      <w:pPr>
        <w:pStyle w:val="Unix"/>
      </w:pPr>
      <w:r>
        <w:t>..</w:t>
      </w:r>
    </w:p>
    <w:p w14:paraId="4D6FEF22" w14:textId="77777777" w:rsidR="000A01DA" w:rsidRDefault="000A01DA" w:rsidP="008B550B">
      <w:pPr>
        <w:pStyle w:val="Unix"/>
      </w:pPr>
      <w:r w:rsidRPr="000802A0">
        <w:t>Hadoop job information for Stage-1: number of mappers: 251; number of reducers: 1</w:t>
      </w:r>
    </w:p>
    <w:p w14:paraId="5A35DAB2" w14:textId="77777777" w:rsidR="000A01DA" w:rsidRDefault="000A01DA" w:rsidP="008B6883">
      <w:pPr>
        <w:pStyle w:val="BodyText2"/>
      </w:pPr>
      <w:r>
        <w:t>Trying other queries:</w:t>
      </w:r>
    </w:p>
    <w:p w14:paraId="5F13B55B" w14:textId="77777777" w:rsidR="000A01DA" w:rsidRDefault="000A01D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122143F8" w14:textId="77777777" w:rsidR="000A01DA" w:rsidRDefault="000A01DA" w:rsidP="000E5536">
      <w:pPr>
        <w:pStyle w:val="Heading7"/>
      </w:pPr>
      <w:r>
        <w:t>Permissions</w:t>
      </w:r>
    </w:p>
    <w:p w14:paraId="213947C1" w14:textId="77777777" w:rsidR="000A01DA" w:rsidRDefault="000A01D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D82759B" w14:textId="77777777" w:rsidR="000A01DA" w:rsidRDefault="000A01DA" w:rsidP="008B550B">
      <w:pPr>
        <w:pStyle w:val="Code"/>
      </w:pPr>
      <w:r>
        <w:t xml:space="preserve">Hive&gt; </w:t>
      </w:r>
      <w:r w:rsidRPr="00827199">
        <w:t>dfs -rm ../hive/warehouse/counties/test_unenclosed_copy_2.json;</w:t>
      </w:r>
      <w:r>
        <w:t xml:space="preserve"> </w:t>
      </w:r>
    </w:p>
    <w:p w14:paraId="00E68185" w14:textId="77777777" w:rsidR="000A01DA" w:rsidRDefault="000A01DA" w:rsidP="008B6883">
      <w:pPr>
        <w:pStyle w:val="BodyText2"/>
      </w:pPr>
      <w:r>
        <w:t>Or to remove all files in an HDFS folder:</w:t>
      </w:r>
    </w:p>
    <w:p w14:paraId="2603865D" w14:textId="77777777" w:rsidR="000A01DA" w:rsidRDefault="000A01DA" w:rsidP="008B550B">
      <w:pPr>
        <w:pStyle w:val="Code"/>
      </w:pPr>
      <w:r w:rsidRPr="006A1F68">
        <w:t>hive&gt; dfs -rm -r ../hive/warehouse/counties;</w:t>
      </w:r>
    </w:p>
    <w:p w14:paraId="7046565B" w14:textId="77777777" w:rsidR="000A01DA" w:rsidRDefault="000A01DA" w:rsidP="008B6883">
      <w:pPr>
        <w:pStyle w:val="BodyText2"/>
      </w:pPr>
      <w:r>
        <w:lastRenderedPageBreak/>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556BCBB8" w14:textId="77777777" w:rsidR="000A01DA" w:rsidRDefault="000A01DA" w:rsidP="008B6883">
      <w:pPr>
        <w:pStyle w:val="BodyText2"/>
      </w:pPr>
      <w:r>
        <w:t>Monica has now created a dopa user for hue which is the same as the dopa unix user! Good. The user is actually just a string.</w:t>
      </w:r>
    </w:p>
    <w:p w14:paraId="23732E3B" w14:textId="77777777" w:rsidR="000A01DA" w:rsidRDefault="000A01DA" w:rsidP="000E5536">
      <w:pPr>
        <w:pStyle w:val="Heading7"/>
      </w:pPr>
      <w:r>
        <w:t>Issues</w:t>
      </w:r>
    </w:p>
    <w:p w14:paraId="14C165DA" w14:textId="77777777" w:rsidR="000A01DA" w:rsidRDefault="000A01DA" w:rsidP="008B6883">
      <w:pPr>
        <w:pStyle w:val="BodyText2"/>
      </w:pPr>
      <w:r>
        <w:t>On the hadoop-m2 machine I got an error when loading the Hive CLI:</w:t>
      </w:r>
    </w:p>
    <w:p w14:paraId="5A6D1C8F" w14:textId="77777777" w:rsidR="000A01DA" w:rsidRDefault="000A01DA" w:rsidP="008B550B">
      <w:pPr>
        <w:pStyle w:val="Unix"/>
      </w:pPr>
      <w:r>
        <w:t>hive&gt; show tables;</w:t>
      </w:r>
    </w:p>
    <w:p w14:paraId="26ED74EA" w14:textId="77777777" w:rsidR="000A01DA" w:rsidRDefault="000A01DA" w:rsidP="008B550B">
      <w:pPr>
        <w:pStyle w:val="Unix"/>
      </w:pPr>
      <w:r>
        <w:t>FAILED: Execution Error, return code 1 from org.apache.hadoop.hive.ql.exec.DDLTask. java.lang.RuntimeException: Unable to instantiate org.apache.hadoop.hive.metastore.HiveMetaStoreClient</w:t>
      </w:r>
    </w:p>
    <w:p w14:paraId="7EAAFC1C" w14:textId="77777777" w:rsidR="000A01DA" w:rsidRDefault="000A01DA" w:rsidP="008B550B">
      <w:pPr>
        <w:pStyle w:val="Unix"/>
      </w:pPr>
      <w:r>
        <w:t>hive&gt;</w:t>
      </w:r>
    </w:p>
    <w:p w14:paraId="0096CCD7" w14:textId="77777777" w:rsidR="000A01DA" w:rsidRPr="00EB294A" w:rsidRDefault="000A01DA" w:rsidP="008B6883">
      <w:pPr>
        <w:pStyle w:val="BodyText2"/>
      </w:pPr>
      <w:r>
        <w:t>This was because there was no Gateway for hadoop-m2 and Lars created a new gateway using CM.</w:t>
      </w:r>
    </w:p>
    <w:p w14:paraId="343D0197" w14:textId="77777777" w:rsidR="000A01DA" w:rsidRDefault="000A01DA" w:rsidP="000E5536">
      <w:pPr>
        <w:pStyle w:val="Heading6"/>
      </w:pPr>
      <w:r>
        <w:t>Storage formats</w:t>
      </w:r>
    </w:p>
    <w:p w14:paraId="2372BB26" w14:textId="77777777" w:rsidR="000A01DA" w:rsidRDefault="000A01DA" w:rsidP="000E5536">
      <w:pPr>
        <w:pStyle w:val="Heading7"/>
      </w:pPr>
      <w:r>
        <w:t>Avro</w:t>
      </w:r>
    </w:p>
    <w:p w14:paraId="0382761D" w14:textId="77777777" w:rsidR="000A01DA" w:rsidRPr="00B376A1" w:rsidRDefault="000A01DA" w:rsidP="008B6883">
      <w:pPr>
        <w:pStyle w:val="BodyText2"/>
      </w:pPr>
      <w:r>
        <w:t xml:space="preserve">Avro stores data in binary format and is therefore less costly in terms of IO. </w:t>
      </w:r>
      <w:r w:rsidRPr="000B20B4">
        <w:t>Avrotools</w:t>
      </w:r>
      <w:r>
        <w:t xml:space="preserve"> can be used to </w:t>
      </w:r>
      <w:r w:rsidRPr="00B376A1">
        <w:t>for working with Avro data files and schemas</w:t>
      </w:r>
      <w:r>
        <w:t xml:space="preserve">. I have written an ArcGIS GP </w:t>
      </w:r>
      <w:r w:rsidRPr="000B20B4">
        <w:t>tool</w:t>
      </w:r>
      <w:r>
        <w:t xml:space="preserve"> for writing a feature class to avro.</w:t>
      </w:r>
    </w:p>
    <w:p w14:paraId="3EF9F570" w14:textId="77777777" w:rsidR="000A01DA" w:rsidRDefault="000A01DA" w:rsidP="000E5536">
      <w:pPr>
        <w:pStyle w:val="Heading6"/>
      </w:pPr>
      <w:r>
        <w:t>Hive Command Line Interface (CLI)</w:t>
      </w:r>
    </w:p>
    <w:p w14:paraId="1649A30B" w14:textId="77777777" w:rsidR="000A01DA" w:rsidRDefault="000A01DA" w:rsidP="008B6883">
      <w:pPr>
        <w:pStyle w:val="BodyText2"/>
      </w:pPr>
      <w:r>
        <w:t xml:space="preserve">Hive CLI documentation is </w:t>
      </w:r>
      <w:r w:rsidRPr="000B20B4">
        <w:t>here</w:t>
      </w:r>
      <w:r>
        <w:t xml:space="preserve">. </w:t>
      </w:r>
    </w:p>
    <w:p w14:paraId="22009498" w14:textId="77777777" w:rsidR="000A01DA" w:rsidRDefault="000A01DA" w:rsidP="008B6883">
      <w:pPr>
        <w:pStyle w:val="BodyText2"/>
      </w:pPr>
      <w:r>
        <w:t>You can use dfs on the Hive command line:</w:t>
      </w:r>
    </w:p>
    <w:p w14:paraId="0B515C85" w14:textId="77777777" w:rsidR="000A01DA" w:rsidRDefault="000A01DA" w:rsidP="000A01DA">
      <w:pPr>
        <w:pStyle w:val="BodyText2"/>
      </w:pPr>
      <w:r w:rsidRPr="001063A6">
        <w:t>hive&gt; dfs -ls ../hive/warehouse/species;</w:t>
      </w:r>
      <w:r>
        <w:t xml:space="preserve">      - this lists all the species files</w:t>
      </w:r>
    </w:p>
    <w:p w14:paraId="4B5710DD" w14:textId="77777777" w:rsidR="000A01DA" w:rsidRDefault="000A01DA" w:rsidP="000A01DA">
      <w:pPr>
        <w:pStyle w:val="BodyText2"/>
      </w:pPr>
      <w:r w:rsidRPr="001063A6">
        <w:t>hive&gt; dfs -ls ../hive/warehouse/species/species17975.json;</w:t>
      </w:r>
      <w:r>
        <w:t xml:space="preserve">     - those that match the filename</w:t>
      </w:r>
    </w:p>
    <w:p w14:paraId="662ED11D" w14:textId="77777777" w:rsidR="000A01DA" w:rsidRDefault="000A01DA" w:rsidP="000A01DA">
      <w:pPr>
        <w:pStyle w:val="Code"/>
      </w:pPr>
      <w:r>
        <w:t>Here are some useful commands:</w:t>
      </w:r>
    </w:p>
    <w:p w14:paraId="2D1935C7" w14:textId="77777777" w:rsidR="000A01DA" w:rsidRDefault="000A01DA" w:rsidP="008B550B">
      <w:pPr>
        <w:pStyle w:val="Code"/>
      </w:pPr>
      <w:r>
        <w:t>hive&gt; show tables;</w:t>
      </w:r>
    </w:p>
    <w:p w14:paraId="3B30F0E1" w14:textId="77777777" w:rsidR="000A01DA" w:rsidRDefault="000A01DA" w:rsidP="008B550B">
      <w:pPr>
        <w:pStyle w:val="Code"/>
      </w:pPr>
      <w:r>
        <w:t xml:space="preserve">hive&gt; </w:t>
      </w:r>
      <w:r w:rsidRPr="00E108A0">
        <w:t>DESCRIBE</w:t>
      </w:r>
      <w:r>
        <w:t xml:space="preserve"> wdpa;</w:t>
      </w:r>
    </w:p>
    <w:p w14:paraId="5F95BC8E" w14:textId="77777777" w:rsidR="000A01DA" w:rsidRDefault="000A01DA" w:rsidP="000A01DA">
      <w:pPr>
        <w:pStyle w:val="Code"/>
      </w:pPr>
      <w:r>
        <w:t>Getting the version of Hive</w:t>
      </w:r>
    </w:p>
    <w:p w14:paraId="0E6F851B" w14:textId="77777777" w:rsidR="000A01DA" w:rsidRDefault="000A01DA" w:rsidP="000A01DA">
      <w:pPr>
        <w:pStyle w:val="Code"/>
      </w:pPr>
      <w:r>
        <w:t>To get the version of Hive from the hive shell issue 'set system.sun.java.command', The hive-cli.jar version is the hive version. We have version 0.10.0. We now have version 0.12.0 with CDH5. This doesn’t work on 21/6/2016.</w:t>
      </w:r>
    </w:p>
    <w:p w14:paraId="67521767" w14:textId="77777777" w:rsidR="000A01DA" w:rsidRDefault="000A01DA" w:rsidP="000A01DA">
      <w:pPr>
        <w:pStyle w:val="BodyText2"/>
      </w:pPr>
      <w:r>
        <w:t>hive&gt; set system:sun.java.command;</w:t>
      </w:r>
    </w:p>
    <w:p w14:paraId="5358A5E8" w14:textId="77777777" w:rsidR="000A01DA" w:rsidRDefault="000A01DA" w:rsidP="000A01DA">
      <w:pPr>
        <w:pStyle w:val="BodyText2"/>
      </w:pPr>
      <w:r>
        <w:t>system:sun.java.command=org.apache.hadoop.util.RunJar /opt/cloudera/parcels/CDH-4.4.0-1.cdh4.4.0.p0.39/bin/../lib/hive/lib/hive-cli-0.10.0-cdh4.4.0.jar org.apache.hadoop.hive.cli.CliDriver</w:t>
      </w:r>
    </w:p>
    <w:p w14:paraId="0AE186CF" w14:textId="77777777" w:rsidR="000A01DA" w:rsidRPr="0075078C" w:rsidRDefault="000A01DA" w:rsidP="000A01DA">
      <w:pPr>
        <w:pStyle w:val="Code"/>
      </w:pPr>
      <w:r>
        <w:t>From the command line type ‘hive –version’. On 21/6/2016 we are using ‘</w:t>
      </w:r>
      <w:r w:rsidRPr="0075078C">
        <w:t>Hive 1.1.0-cdh5.7.0</w:t>
      </w:r>
      <w:r>
        <w:t>’.</w:t>
      </w:r>
    </w:p>
    <w:p w14:paraId="08FD584B" w14:textId="77777777" w:rsidR="000A01DA" w:rsidRDefault="000A01DA" w:rsidP="000A01DA">
      <w:pPr>
        <w:pStyle w:val="Code"/>
      </w:pPr>
      <w:r>
        <w:t>Initialisation script</w:t>
      </w:r>
    </w:p>
    <w:p w14:paraId="7A30E559" w14:textId="77777777" w:rsidR="000A01DA" w:rsidRDefault="000A01DA" w:rsidP="000A01DA">
      <w:pPr>
        <w:pStyle w:val="Code"/>
      </w:pPr>
      <w:r>
        <w:t>There are a lot of jars and ST_ functions that are needed in Hive sessions and these can be initialised in a script:</w:t>
      </w:r>
    </w:p>
    <w:p w14:paraId="40DB78B3" w14:textId="77777777" w:rsidR="000A01DA" w:rsidRDefault="000A01DA" w:rsidP="000A01DA">
      <w:pPr>
        <w:pStyle w:val="BodyText2"/>
      </w:pPr>
      <w:r w:rsidRPr="00C95D82">
        <w:t>cottaan@hadoop-m2 ~]$ hive -i /</w:t>
      </w:r>
      <w:r w:rsidRPr="007D15C4">
        <w:t>hive -i /tmp/hive/hive_initialise.sql</w:t>
      </w:r>
    </w:p>
    <w:p w14:paraId="3EB23E20" w14:textId="77777777" w:rsidR="000A01DA" w:rsidRPr="007D6C7E" w:rsidRDefault="000A01DA" w:rsidP="000A01D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570615F5" w14:textId="77777777" w:rsidR="000A01DA" w:rsidRDefault="000A01DA" w:rsidP="000A01DA">
      <w:pPr>
        <w:pStyle w:val="Code"/>
      </w:pPr>
      <w:r>
        <w:t>Hive Query Language</w:t>
      </w:r>
    </w:p>
    <w:p w14:paraId="1F854B05" w14:textId="77777777" w:rsidR="000A01DA" w:rsidRDefault="000A01DA" w:rsidP="000A01DA">
      <w:pPr>
        <w:pStyle w:val="Code"/>
      </w:pPr>
      <w:r>
        <w:t>Running queries against the glc2000 dataset on the full cluster:</w:t>
      </w:r>
    </w:p>
    <w:p w14:paraId="579BD1B0" w14:textId="77777777" w:rsidR="000A01DA" w:rsidRDefault="000A01DA" w:rsidP="000A01DA">
      <w:pPr>
        <w:pStyle w:val="BodyText2"/>
      </w:pPr>
      <w:r w:rsidRPr="00B87479">
        <w:t>select count(*) from glc2000</w:t>
      </w:r>
    </w:p>
    <w:p w14:paraId="0FC822BC" w14:textId="77777777" w:rsidR="000A01DA" w:rsidRDefault="000A01DA" w:rsidP="000A01DA">
      <w:pPr>
        <w:pStyle w:val="Heading7"/>
      </w:pPr>
      <w:r>
        <w:t xml:space="preserve">Took 19mins and 19 secs and there were </w:t>
      </w:r>
      <w:r w:rsidRPr="00B87479">
        <w:t>1012858880</w:t>
      </w:r>
      <w:r>
        <w:t xml:space="preserve"> records!</w:t>
      </w:r>
    </w:p>
    <w:p w14:paraId="0BE938F4" w14:textId="77777777" w:rsidR="000A01DA" w:rsidRPr="00CB04D9" w:rsidRDefault="000A01DA" w:rsidP="000A01DA">
      <w:pPr>
        <w:pStyle w:val="BodyText2"/>
      </w:pPr>
      <w:r>
        <w:t>DDL</w:t>
      </w:r>
    </w:p>
    <w:p w14:paraId="0D3A9407" w14:textId="77777777" w:rsidR="000A01DA" w:rsidRDefault="000A01DA" w:rsidP="000A01DA">
      <w:pPr>
        <w:pStyle w:val="BodyText2"/>
      </w:pPr>
      <w:r>
        <w:t>Creating tables</w:t>
      </w:r>
    </w:p>
    <w:p w14:paraId="1B4D8A8A" w14:textId="77777777" w:rsidR="000A01DA" w:rsidRDefault="000A01D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0B20B4">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0B20B4">
        <w:t>here</w:t>
      </w:r>
      <w:r>
        <w:t>.</w:t>
      </w:r>
    </w:p>
    <w:p w14:paraId="08C89A3E" w14:textId="77777777" w:rsidR="000A01DA" w:rsidRDefault="000A01DA" w:rsidP="000A01DA">
      <w:pPr>
        <w:pStyle w:val="Code"/>
      </w:pPr>
      <w:r>
        <w:t>You can create a comma-separated table (which you can then export to file) by using the following syntax:</w:t>
      </w:r>
    </w:p>
    <w:p w14:paraId="12D1E24A" w14:textId="77777777" w:rsidR="000A01DA" w:rsidRDefault="000A01DA" w:rsidP="000A01DA">
      <w:pPr>
        <w:pStyle w:val="BodyText2"/>
      </w:pPr>
      <w:r w:rsidRPr="00F15508">
        <w:t>hive&gt; set hive.exec.compress.output=false;</w:t>
      </w:r>
    </w:p>
    <w:p w14:paraId="18E2F957" w14:textId="77777777" w:rsidR="000A01DA" w:rsidRDefault="000A01DA" w:rsidP="000A01DA">
      <w:pPr>
        <w:pStyle w:val="BodyText2"/>
      </w:pPr>
      <w:r>
        <w:lastRenderedPageBreak/>
        <w:t>hive&gt; create table csv_dump ROW FORMAT DELIMITED FIELDS TERMINATED BY ',' LINES TERMINATED BY '\n' as</w:t>
      </w:r>
    </w:p>
    <w:p w14:paraId="56844AE2" w14:textId="77777777" w:rsidR="000A01DA" w:rsidRDefault="000A01DA" w:rsidP="000A01DA">
      <w:pPr>
        <w:pStyle w:val="BodyText2"/>
      </w:pPr>
      <w:r>
        <w:t>hive&gt; select * from species.areatest2;</w:t>
      </w:r>
    </w:p>
    <w:p w14:paraId="2C39967F" w14:textId="77777777" w:rsidR="000A01DA" w:rsidRDefault="000A01DA" w:rsidP="000A01DA">
      <w:pPr>
        <w:pStyle w:val="BodyText2"/>
      </w:pPr>
      <w:r>
        <w:t>$ hadoop dfs -cat /user/hive/warehouse/csv_dump/* &gt; ~/csv_dump.csv</w:t>
      </w:r>
    </w:p>
    <w:p w14:paraId="384F4A2C" w14:textId="77777777" w:rsidR="000A01DA" w:rsidRDefault="000A01DA" w:rsidP="008B6883">
      <w:pPr>
        <w:pStyle w:val="BodyText2"/>
      </w:pPr>
      <w:r>
        <w:t>This gets written to /home/dopa/csv_dump.csv.</w:t>
      </w:r>
    </w:p>
    <w:p w14:paraId="54DD5120" w14:textId="77777777" w:rsidR="000A01DA" w:rsidRDefault="000A01DA" w:rsidP="000A01DA">
      <w:pPr>
        <w:pStyle w:val="Heading6"/>
      </w:pPr>
      <w:r>
        <w:t>Comments</w:t>
      </w:r>
    </w:p>
    <w:p w14:paraId="497E1BFB" w14:textId="77777777" w:rsidR="000A01DA" w:rsidRDefault="000A01DA" w:rsidP="000A01DA">
      <w:pPr>
        <w:pStyle w:val="Heading6"/>
      </w:pPr>
      <w:r>
        <w:t>Comments can be added to tables and columns by the following:</w:t>
      </w:r>
    </w:p>
    <w:p w14:paraId="0604407B" w14:textId="77777777" w:rsidR="000A01DA" w:rsidRDefault="000A01DA" w:rsidP="000A01DA">
      <w:pPr>
        <w:pStyle w:val="BodyText2"/>
      </w:pPr>
      <w:r w:rsidRPr="00303045">
        <w:t>ALTER TABLE wdpa_2011_11_cells CHANGE wdpa_id wdpa_id int COMMENT 'Unique identifier';</w:t>
      </w:r>
    </w:p>
    <w:p w14:paraId="6C2A6F6B" w14:textId="77777777" w:rsidR="000A01DA" w:rsidRDefault="000A01DA" w:rsidP="008B550B">
      <w:pPr>
        <w:pStyle w:val="Code"/>
      </w:pPr>
      <w:r w:rsidRPr="00121606">
        <w:t xml:space="preserve">ALTER TABLE wdpa_2011_11  SET TBLPROPERTIES ('comment' = 'Table of </w:t>
      </w:r>
      <w:r>
        <w:t>…</w:t>
      </w:r>
      <w:r w:rsidRPr="00121606">
        <w:t>ata is here: user/hive/warehouse/wdpa/wdpa_09_11.json');</w:t>
      </w:r>
    </w:p>
    <w:p w14:paraId="330159AD" w14:textId="77777777" w:rsidR="000A01DA" w:rsidRPr="00CA4180" w:rsidRDefault="000A01DA" w:rsidP="008B6883">
      <w:pPr>
        <w:pStyle w:val="BodyText2"/>
      </w:pPr>
      <w:r>
        <w:t>But there is a bug in the current version of Hive which doesn’t allow you to add comments to columns. It just says '</w:t>
      </w:r>
      <w:r w:rsidRPr="00E41B0E">
        <w:t>from deserializer</w:t>
      </w:r>
      <w:r>
        <w:t>’.</w:t>
      </w:r>
    </w:p>
    <w:p w14:paraId="55DA1AC9" w14:textId="77777777" w:rsidR="000A01DA" w:rsidRPr="00A65292" w:rsidRDefault="000A01DA" w:rsidP="000E5536">
      <w:pPr>
        <w:pStyle w:val="Heading7"/>
      </w:pPr>
      <w:r w:rsidRPr="00A65292">
        <w:t>DML</w:t>
      </w:r>
    </w:p>
    <w:p w14:paraId="2B42822A" w14:textId="77777777" w:rsidR="000A01DA" w:rsidRDefault="000A01DA" w:rsidP="000A01DA">
      <w:pPr>
        <w:pStyle w:val="Heading8"/>
      </w:pPr>
      <w:r>
        <w:t>To specify a default database use:</w:t>
      </w:r>
    </w:p>
    <w:p w14:paraId="31884360" w14:textId="77777777" w:rsidR="000A01DA" w:rsidRDefault="000A01DA" w:rsidP="000A01DA">
      <w:pPr>
        <w:pStyle w:val="BodyText2"/>
      </w:pPr>
      <w:r>
        <w:t>hive&gt;use species;</w:t>
      </w:r>
    </w:p>
    <w:p w14:paraId="538D839B" w14:textId="77777777" w:rsidR="000A01DA" w:rsidRPr="000A01DA" w:rsidRDefault="000A01DA" w:rsidP="008B6883">
      <w:pPr>
        <w:pStyle w:val="BodyText2"/>
      </w:pPr>
      <w:r>
        <w:t xml:space="preserve">Hive documentation on DML is </w:t>
      </w:r>
      <w:r w:rsidRPr="000B20B4">
        <w:t>here</w:t>
      </w:r>
    </w:p>
    <w:p w14:paraId="76FEA0F4" w14:textId="77777777" w:rsidR="000A01DA" w:rsidRDefault="000A01DA" w:rsidP="000A01DA">
      <w:pPr>
        <w:pStyle w:val="BodyText2"/>
      </w:pPr>
      <w:r w:rsidRPr="003B3CF1">
        <w:t>hive&gt; select quadkey from id17975 join wdpa where st_intersects(st_geomfromquadkey(quadkey),geom);</w:t>
      </w:r>
    </w:p>
    <w:p w14:paraId="2171B411" w14:textId="77777777" w:rsidR="000A01DA" w:rsidRDefault="000A01D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215BABB" w14:textId="77777777" w:rsidR="000A01DA" w:rsidRDefault="000A01DA" w:rsidP="000A01DA">
      <w:pPr>
        <w:pStyle w:val="BodyText2"/>
      </w:pPr>
      <w:r w:rsidRPr="004E0E48">
        <w:t>hive&gt; SET mapred.child.java.opts=-Xmx4G -XX:+UseConcMarkSweepGC;</w:t>
      </w:r>
    </w:p>
    <w:p w14:paraId="36A96782" w14:textId="77777777" w:rsidR="000A01DA" w:rsidRDefault="000A01DA" w:rsidP="000A01DA">
      <w:pPr>
        <w:pStyle w:val="BodyText2"/>
      </w:pPr>
      <w:r w:rsidRPr="004E0E48">
        <w:t>hive&gt; select wdpaid from wdpa where wdpaid=785;</w:t>
      </w:r>
    </w:p>
    <w:p w14:paraId="1BF4BC52" w14:textId="77777777" w:rsidR="000A01DA" w:rsidRDefault="000A01DA" w:rsidP="000A01DA">
      <w:pPr>
        <w:pStyle w:val="BodyText2"/>
      </w:pPr>
      <w:r>
        <w:t>hive&gt;</w:t>
      </w:r>
      <w:r w:rsidRPr="00BD30CD">
        <w:t xml:space="preserve"> select ST_AsText(ST_Centroid(geom)) from species where speciesid2=17975;</w:t>
      </w:r>
      <w:r>
        <w:t xml:space="preserve"> -results!</w:t>
      </w:r>
    </w:p>
    <w:p w14:paraId="16E96451" w14:textId="77777777" w:rsidR="000A01DA" w:rsidRDefault="000A01DA" w:rsidP="000A01DA">
      <w:pPr>
        <w:pStyle w:val="Code"/>
      </w:pPr>
      <w:r w:rsidRPr="00BD30CD">
        <w:t>hive&gt; select binomial from species where ST_Intersects(ST_Point(112.587,-1.228),geom)=true;</w:t>
      </w:r>
      <w:r>
        <w:t xml:space="preserve"> - nowt</w:t>
      </w:r>
    </w:p>
    <w:p w14:paraId="12BA38B1" w14:textId="77777777" w:rsidR="000A01DA" w:rsidRDefault="000A01DA" w:rsidP="000A01DA">
      <w:pPr>
        <w:pStyle w:val="Code"/>
      </w:pPr>
      <w:r>
        <w:t>hive&gt; select binomial,ST_AsText(ST_Centroid(geom)),ST_Intersects(ST_Point(112.587,-1.228),geom) from species where speciesid2=17975;</w:t>
      </w:r>
    </w:p>
    <w:p w14:paraId="0D1D99CC" w14:textId="77777777" w:rsidR="000A01DA" w:rsidRDefault="000A01DA" w:rsidP="000A01DA">
      <w:pPr>
        <w:pStyle w:val="Code"/>
      </w:pPr>
      <w:r>
        <w:t>Pongo pygmaeus  POINT (112.58706944450006 -1.2280416669999283)  NULL   - * 92 – why no intersection!</w:t>
      </w:r>
    </w:p>
    <w:p w14:paraId="43A1E321" w14:textId="77777777" w:rsidR="000A01DA" w:rsidRDefault="000A01DA" w:rsidP="000A01DA">
      <w:pPr>
        <w:pStyle w:val="Code"/>
      </w:pPr>
      <w:r w:rsidRPr="00F313E1">
        <w:t>hive&gt; select binomial from species where ST_Intersects(ST_Point('point (112.587 -1.228)'), geom);</w:t>
      </w:r>
      <w:r>
        <w:t xml:space="preserve"> - nowt</w:t>
      </w:r>
    </w:p>
    <w:p w14:paraId="34932F6C" w14:textId="77777777" w:rsidR="000A01DA" w:rsidRDefault="000A01DA" w:rsidP="000A01DA">
      <w:pPr>
        <w:pStyle w:val="BodyText2"/>
      </w:pPr>
      <w:r w:rsidRPr="00F61B99">
        <w:t>hive&gt; select binomial,ST_Intersects(ST_SetSRID(ST_Point('point (112.587 -1.228)'),4326),geom) from species where speciesid2=17975;</w:t>
      </w:r>
      <w:r>
        <w:t xml:space="preserve"> - results!!!!!</w:t>
      </w:r>
    </w:p>
    <w:p w14:paraId="0D8F1230" w14:textId="77777777" w:rsidR="000A01DA" w:rsidRDefault="000A01DA" w:rsidP="000A01DA">
      <w:pPr>
        <w:pStyle w:val="Heading8"/>
      </w:pPr>
      <w:r w:rsidRPr="0003165D">
        <w:t>hive&gt; select distinct binomial from species where ST_Intersects(ST_SetSRID(ST_Point('point (112.587 -1.228)'),4326),geom);</w:t>
      </w:r>
      <w:r>
        <w:t xml:space="preserve"> - results! </w:t>
      </w:r>
    </w:p>
    <w:p w14:paraId="44B967A5" w14:textId="77777777" w:rsidR="000A01DA" w:rsidRDefault="000A01DA" w:rsidP="000A01DA">
      <w:pPr>
        <w:pStyle w:val="BodyText2"/>
      </w:pPr>
      <w:r w:rsidRPr="007700CE">
        <w:t>hive&gt; select distinct binomial from species where ST_Intersects(ST_SetSRID(ST_Polygon('polygon ((116 5,117 5,117 6,116 6))</w:t>
      </w:r>
      <w:r>
        <w:t>'),4326),geom)</w:t>
      </w:r>
      <w:r w:rsidRPr="007700CE">
        <w:t>;</w:t>
      </w:r>
    </w:p>
    <w:p w14:paraId="17CA053A" w14:textId="77777777" w:rsidR="000A01DA" w:rsidRDefault="000A01DA" w:rsidP="000A01D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3C374535" w14:textId="77777777" w:rsidR="000A01DA" w:rsidRDefault="000A01DA" w:rsidP="000A01DA">
      <w:pPr>
        <w:pStyle w:val="Code"/>
      </w:pPr>
      <w:r w:rsidRPr="00115DCB">
        <w:t>hive&gt; select distinct name from wdpa where ST_Intersects(ST_SetSRID(ST_Polygon('polygon ((116 5,117 5,117 6,116 6))'),4326),geom);</w:t>
      </w:r>
      <w:r>
        <w:t xml:space="preserve">  ok</w:t>
      </w:r>
    </w:p>
    <w:p w14:paraId="2F66D281" w14:textId="77777777" w:rsidR="000A01DA" w:rsidRDefault="000A01DA" w:rsidP="000A01D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16A666F2" w14:textId="77777777" w:rsidR="000A01DA" w:rsidRDefault="000A01DA" w:rsidP="000A01DA">
      <w:pPr>
        <w:pStyle w:val="BodyText2"/>
      </w:pPr>
      <w:r w:rsidRPr="003D5F0F">
        <w:t>hive&gt; SELECT name, binomial FROM wdpa JOIN species WHERE ST_Intersects(wdpa.geom, species.geom) ORDER BY name, binomial;</w:t>
      </w:r>
      <w:r>
        <w:t xml:space="preserve"> - ran but swapping on the reduce part</w:t>
      </w:r>
    </w:p>
    <w:p w14:paraId="08C821B7" w14:textId="77777777" w:rsidR="000A01DA" w:rsidRDefault="000A01DA" w:rsidP="000A01DA">
      <w:pPr>
        <w:pStyle w:val="Heading7"/>
      </w:pPr>
      <w:r>
        <w:t xml:space="preserve">hive&gt; </w:t>
      </w:r>
      <w:r w:rsidRPr="003D5F0F">
        <w:t>SELECT name, binomial FROM wdpa JOIN species WHERE ST_Intersects(wdpa.geom, species.geom)</w:t>
      </w:r>
      <w:r>
        <w:t>;</w:t>
      </w:r>
    </w:p>
    <w:p w14:paraId="00C22E1E" w14:textId="77777777" w:rsidR="000A01DA" w:rsidRDefault="000A01DA" w:rsidP="000A01DA">
      <w:pPr>
        <w:pStyle w:val="BodyText2"/>
      </w:pPr>
      <w:r w:rsidRPr="00DF1ED4">
        <w:t>hive&gt; SELECT name, binomial, ST_Intersects(wdpa.geom,species.geom) FROM wdpa join species;</w:t>
      </w:r>
      <w:r>
        <w:t xml:space="preserve"> - stuck on 69%</w:t>
      </w:r>
    </w:p>
    <w:p w14:paraId="346FF710" w14:textId="77777777" w:rsidR="000A01DA" w:rsidRDefault="000A01DA" w:rsidP="008B550B">
      <w:pPr>
        <w:pStyle w:val="Unix"/>
      </w:pPr>
      <w:r w:rsidRPr="00626BD0">
        <w:t>hive&gt; SELECT name, binomial FROM wdpa JOIN species WHERE ST_Intersects(wdpa.geom, species.geom)=true;</w:t>
      </w:r>
      <w:r>
        <w:t xml:space="preserve"> stuck on 69</w:t>
      </w:r>
    </w:p>
    <w:p w14:paraId="4665E333" w14:textId="77777777" w:rsidR="000A01DA" w:rsidRDefault="000A01DA" w:rsidP="000A01DA">
      <w:pPr>
        <w:pStyle w:val="BodyText2"/>
      </w:pPr>
      <w:r w:rsidRPr="009363EF">
        <w:t>hive&gt; SELECT name, binomial FROM</w:t>
      </w:r>
      <w:r w:rsidRPr="000A01DA">
        <w:rPr>
          <w:rStyle w:val="Hyperlink"/>
        </w:rPr>
        <w:t xml:space="preserve"> </w:t>
      </w:r>
      <w:r w:rsidRPr="009363EF">
        <w:t>wdpa JOIN species WHERE ST_Touches(wdpa.geom, species.geom) ORDER BY name, binomial;</w:t>
      </w:r>
      <w:r>
        <w:t xml:space="preserve"> - stuck on 69</w:t>
      </w:r>
    </w:p>
    <w:p w14:paraId="4DC9FE52" w14:textId="77777777" w:rsidR="000A01DA" w:rsidRDefault="000A01DA" w:rsidP="008B550B">
      <w:pPr>
        <w:pStyle w:val="Unix"/>
      </w:pPr>
    </w:p>
    <w:p w14:paraId="592E6967" w14:textId="77777777" w:rsidR="000A01DA" w:rsidRDefault="000A01DA" w:rsidP="008B550B">
      <w:pPr>
        <w:pStyle w:val="Unix"/>
      </w:pPr>
      <w:r w:rsidRPr="00E66747">
        <w:t>SELECT name, binomial FROM species JOIN wdpa WHERE ST_Intersects(wdpa.geom, species.geom);</w:t>
      </w:r>
    </w:p>
    <w:p w14:paraId="648E778C" w14:textId="77777777" w:rsidR="000A01DA" w:rsidRDefault="000A01DA" w:rsidP="000A01DA">
      <w:pPr>
        <w:pStyle w:val="BodyText2"/>
      </w:pPr>
      <w:r>
        <w:t>trying to set reducers to 6 – stuck on 95%</w:t>
      </w:r>
    </w:p>
    <w:p w14:paraId="488D1B9D" w14:textId="77777777" w:rsidR="000A01DA" w:rsidRDefault="000A01DA" w:rsidP="000A01DA">
      <w:pPr>
        <w:pStyle w:val="BodyText2"/>
      </w:pPr>
      <w:r>
        <w:t xml:space="preserve">20 - </w:t>
      </w:r>
    </w:p>
    <w:p w14:paraId="68692322" w14:textId="77777777" w:rsidR="000A01DA" w:rsidRDefault="000A01DA" w:rsidP="000A01DA">
      <w:pPr>
        <w:pStyle w:val="BodyText2"/>
      </w:pPr>
    </w:p>
    <w:p w14:paraId="2475CC09" w14:textId="77777777" w:rsidR="000A01DA" w:rsidRDefault="000A01D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0B20B4">
        <w:t>here</w:t>
      </w:r>
      <w:r>
        <w:t xml:space="preserve"> on tuning MR.</w:t>
      </w:r>
    </w:p>
    <w:p w14:paraId="56213256" w14:textId="77777777" w:rsidR="000A01DA" w:rsidRDefault="000A01DA" w:rsidP="000A01DA">
      <w:pPr>
        <w:pStyle w:val="Unix"/>
      </w:pPr>
      <w:r>
        <w:t>Setting mappers/ reducers to see the benchmarks for a map/reduce job with different number of m/r.</w:t>
      </w:r>
    </w:p>
    <w:p w14:paraId="5294E881" w14:textId="77777777" w:rsidR="000A01DA" w:rsidRDefault="000A01DA" w:rsidP="000A01DA">
      <w:pPr>
        <w:pStyle w:val="Unix"/>
      </w:pPr>
      <w:r>
        <w:t>Trying:</w:t>
      </w:r>
    </w:p>
    <w:p w14:paraId="35A87FD8" w14:textId="77777777" w:rsidR="000A01DA" w:rsidRDefault="000A01DA" w:rsidP="008B550B">
      <w:pPr>
        <w:pStyle w:val="Unix"/>
      </w:pPr>
      <w:r>
        <w:t>SET mapreduce.map.memory.mb=4000 – java heap space error</w:t>
      </w:r>
    </w:p>
    <w:p w14:paraId="1C3D594A" w14:textId="77777777" w:rsidR="000A01DA" w:rsidRDefault="000A01DA" w:rsidP="008B550B">
      <w:pPr>
        <w:pStyle w:val="Unix"/>
      </w:pPr>
      <w:r>
        <w:t>SET mapreduce.map.memory.mb=8000 – java heap space error</w:t>
      </w:r>
    </w:p>
    <w:p w14:paraId="57452507" w14:textId="57EE65DA" w:rsidR="0063601F" w:rsidRDefault="000A01D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34"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t>In the JobTracker log file (</w:t>
      </w:r>
      <w:hyperlink r:id="rId1135"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36"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37"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lastRenderedPageBreak/>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6" w:name="_Ref388430329"/>
      <w:r>
        <w:t xml:space="preserve">Good article from Todd Lipcon </w:t>
      </w:r>
      <w:hyperlink r:id="rId1138" w:history="1">
        <w:r w:rsidRPr="00A04EAC">
          <w:rPr>
            <w:rStyle w:val="Hyperlink"/>
          </w:rPr>
          <w:t>here</w:t>
        </w:r>
      </w:hyperlink>
      <w:r>
        <w:t xml:space="preserve"> on tuning MR.</w:t>
      </w:r>
    </w:p>
    <w:p w14:paraId="0B610D65" w14:textId="065A9D44" w:rsidR="0063601F" w:rsidRDefault="0063601F" w:rsidP="000E5536">
      <w:pPr>
        <w:pStyle w:val="Heading7"/>
      </w:pPr>
      <w:r>
        <w:t>Setting mappers/ reducers</w:t>
      </w:r>
      <w:bookmarkEnd w:id="176"/>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7" w:name="_Ref398908718"/>
      <w:r>
        <w:t>Map/Reduce logs</w:t>
      </w:r>
      <w:bookmarkEnd w:id="177"/>
    </w:p>
    <w:p w14:paraId="3E8898F1"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19602547" w14:textId="54DDCA1D" w:rsidR="00274D2D" w:rsidRDefault="00274D2D" w:rsidP="000E5536">
      <w:pPr>
        <w:pStyle w:val="Heading7"/>
      </w:pPr>
      <w:bookmarkStart w:id="178" w:name="_Ref454466051"/>
      <w:r>
        <w:t>JobHistory Server</w:t>
      </w:r>
      <w:bookmarkEnd w:id="178"/>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39"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40"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41" w:history="1">
        <w:r>
          <w:rPr>
            <w:rStyle w:val="Hyperlink"/>
            <w:rFonts w:eastAsia="Times New Roman"/>
          </w:rPr>
          <w:t>h05-nn01.jrc.it</w:t>
        </w:r>
      </w:hyperlink>
    </w:p>
    <w:p w14:paraId="7F4EF0F9" w14:textId="77777777" w:rsidR="0063601F" w:rsidRDefault="00330E28" w:rsidP="000E5536">
      <w:pPr>
        <w:pStyle w:val="BodyText"/>
        <w:rPr>
          <w:rFonts w:eastAsia="Times New Roman"/>
        </w:rPr>
      </w:pPr>
      <w:hyperlink r:id="rId1142"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lastRenderedPageBreak/>
        <w:t>Example link of one regionserver</w:t>
      </w:r>
    </w:p>
    <w:p w14:paraId="7F561693" w14:textId="77777777" w:rsidR="0063601F" w:rsidRDefault="00330E28" w:rsidP="000E5536">
      <w:pPr>
        <w:pStyle w:val="BodyText"/>
        <w:rPr>
          <w:rFonts w:eastAsia="Times New Roman"/>
        </w:rPr>
      </w:pPr>
      <w:hyperlink r:id="rId1143"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44"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377A3EF0"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0A01D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lastRenderedPageBreak/>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45"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lastRenderedPageBreak/>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46"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lastRenderedPageBreak/>
        <w:t xml:space="preserve">&gt;&gt;&gt; os.system("scp </w:t>
      </w:r>
      <w:hyperlink r:id="rId1147"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1EDDEB1C" w14:textId="77777777" w:rsidR="000A01DA" w:rsidRDefault="0063601F" w:rsidP="009C0D6F">
      <w:pPr>
        <w:pStyle w:val="Heading4"/>
      </w:pPr>
      <w:r>
        <w:t xml:space="preserve">Alex has created a mount (see </w:t>
      </w:r>
      <w:r>
        <w:fldChar w:fldCharType="begin"/>
      </w:r>
      <w:r>
        <w:instrText xml:space="preserve"> REF _Ref353435953 \h </w:instrText>
      </w:r>
      <w:r>
        <w:fldChar w:fldCharType="separate"/>
      </w:r>
      <w:r w:rsidR="000A01DA">
        <w:t>Running commands on other machines</w:t>
      </w:r>
    </w:p>
    <w:p w14:paraId="42915369" w14:textId="77777777" w:rsidR="000A01DA" w:rsidRPr="000E4A4B" w:rsidRDefault="000A01D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2B9B7DAC" w:rsidR="0063601F" w:rsidRDefault="000A01D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lastRenderedPageBreak/>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lastRenderedPageBreak/>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3668B9">
      <w:pPr>
        <w:pStyle w:val="ListBullet"/>
      </w:pPr>
      <w:r>
        <w:t>Imported 1 species as a sample</w:t>
      </w:r>
    </w:p>
    <w:p w14:paraId="7D54F8F9" w14:textId="77777777" w:rsidR="0063601F" w:rsidRDefault="0063601F" w:rsidP="003668B9">
      <w:pPr>
        <w:pStyle w:val="ListBullet"/>
      </w:pPr>
      <w:r>
        <w:t>Created a Hive table t1 on the GZip file</w:t>
      </w:r>
    </w:p>
    <w:p w14:paraId="3FE06823" w14:textId="77777777" w:rsidR="0063601F" w:rsidRDefault="0063601F" w:rsidP="003668B9">
      <w:pPr>
        <w:pStyle w:val="ListBullet"/>
      </w:pPr>
      <w:r>
        <w:t>Created an Empty table in HBase</w:t>
      </w:r>
    </w:p>
    <w:p w14:paraId="1F07CDF9" w14:textId="77777777" w:rsidR="0063601F" w:rsidRDefault="0063601F" w:rsidP="003668B9">
      <w:pPr>
        <w:pStyle w:val="ListBullet"/>
      </w:pPr>
      <w:r>
        <w:t>Created an External Hive table t2 that was backed by the HBase table</w:t>
      </w:r>
    </w:p>
    <w:p w14:paraId="09759956" w14:textId="77777777" w:rsidR="0063601F" w:rsidRDefault="0063601F" w:rsidP="003668B9">
      <w:pPr>
        <w:pStyle w:val="ListBullet"/>
      </w:pPr>
      <w:r>
        <w:t>Ran a SELECT * FROM t1 INTO TABLE t2 and showed HBase data load through Hive</w:t>
      </w:r>
    </w:p>
    <w:p w14:paraId="7F881D7A" w14:textId="77777777" w:rsidR="0063601F" w:rsidRDefault="0063601F" w:rsidP="003668B9">
      <w:pPr>
        <w:pStyle w:val="ListBullet"/>
      </w:pPr>
      <w:r>
        <w:t>Ran sample queries on table T2 showing ad hoc querying of HBase tables using Hive</w:t>
      </w:r>
    </w:p>
    <w:p w14:paraId="23DFDC17" w14:textId="77777777" w:rsidR="0063601F" w:rsidRDefault="0063601F" w:rsidP="003668B9">
      <w:pPr>
        <w:pStyle w:val="ListBullet"/>
      </w:pPr>
      <w:r>
        <w:t>Went to the HBase shell and demonstrated get by primary key in "real time" (&lt;10msec) performance on this small sample table</w:t>
      </w:r>
    </w:p>
    <w:p w14:paraId="5E0B211D" w14:textId="77777777" w:rsidR="0063601F" w:rsidRPr="004064C1" w:rsidRDefault="0063601F" w:rsidP="003668B9">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9" w:name="_Ref371938052"/>
      <w:r>
        <w:t>Debugging</w:t>
      </w:r>
      <w:bookmarkEnd w:id="179"/>
    </w:p>
    <w:p w14:paraId="2FB72FCF" w14:textId="77777777" w:rsidR="0063601F" w:rsidRDefault="0063601F" w:rsidP="008B6883">
      <w:pPr>
        <w:pStyle w:val="BodyText2"/>
      </w:pPr>
      <w:r>
        <w:t xml:space="preserve">The HBase </w:t>
      </w:r>
      <w:hyperlink r:id="rId1148"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330E28" w:rsidP="008B6883">
      <w:pPr>
        <w:pStyle w:val="BodyText2"/>
      </w:pPr>
      <w:hyperlink r:id="rId1149"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50"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51"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52"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lastRenderedPageBreak/>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80"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81" w:name="_Ref387841007"/>
      <w:r>
        <w:t>Configuration</w:t>
      </w:r>
      <w:bookmarkEnd w:id="181"/>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t xml:space="preserve">See </w:t>
      </w:r>
      <w:hyperlink r:id="rId1153" w:history="1">
        <w:r w:rsidRPr="009E7907">
          <w:rPr>
            <w:rStyle w:val="Hyperlink"/>
          </w:rPr>
          <w:t>this</w:t>
        </w:r>
      </w:hyperlink>
      <w:r>
        <w:t xml:space="preserve"> section of the docs. There are parameters that you can specify when you execute a query in Hive – these are listed </w:t>
      </w:r>
      <w:hyperlink r:id="rId1154"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lastRenderedPageBreak/>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55"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56"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57"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lastRenderedPageBreak/>
        <w:t xml:space="preserve">hive&gt; </w:t>
      </w:r>
      <w:r w:rsidRPr="00E108A0">
        <w:t>DESCRIBE</w:t>
      </w:r>
      <w:r>
        <w:t xml:space="preserve"> wdpa;</w:t>
      </w:r>
    </w:p>
    <w:p w14:paraId="4CB54B56" w14:textId="77777777" w:rsidR="00E85A3C" w:rsidRDefault="00E85A3C" w:rsidP="000E5536">
      <w:pPr>
        <w:pStyle w:val="Heading7"/>
      </w:pPr>
      <w:bookmarkStart w:id="182"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82"/>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83" w:name="_Ref401673519"/>
      <w:r>
        <w:t>Creating tables</w:t>
      </w:r>
      <w:bookmarkEnd w:id="183"/>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58"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59"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60"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lastRenderedPageBreak/>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52D9C536" w14:textId="77777777" w:rsidR="000A01D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0A01DA">
        <w:t>Configuration</w:t>
      </w:r>
      <w:r>
        <w:fldChar w:fldCharType="end"/>
      </w:r>
      <w:r>
        <w:t xml:space="preserve"> to see how to set the number of reducers. See </w:t>
      </w:r>
      <w:r>
        <w:fldChar w:fldCharType="begin"/>
      </w:r>
      <w:r>
        <w:instrText xml:space="preserve"> REF _Ref388430329 \h </w:instrText>
      </w:r>
      <w:r>
        <w:fldChar w:fldCharType="separate"/>
      </w:r>
      <w:r w:rsidR="000A01DA">
        <w:t xml:space="preserve">Good article from Todd Lipcon </w:t>
      </w:r>
      <w:r w:rsidR="000A01DA" w:rsidRPr="000B20B4">
        <w:t>here</w:t>
      </w:r>
      <w:r w:rsidR="000A01DA">
        <w:t xml:space="preserve"> on tuning MR.</w:t>
      </w:r>
    </w:p>
    <w:p w14:paraId="71101ACA" w14:textId="5F1CEF72" w:rsidR="0063601F" w:rsidRDefault="000A01D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5021D8CC" w:rsidR="0063601F" w:rsidRDefault="0063601F" w:rsidP="000E5536">
      <w:pPr>
        <w:pStyle w:val="Heading6"/>
      </w:pPr>
      <w:r>
        <w:t xml:space="preserve">Using spatial tables </w:t>
      </w:r>
      <w:bookmarkEnd w:id="180"/>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84" w:name="_Ref454437496"/>
      <w:bookmarkStart w:id="185" w:name="_Ref384894195"/>
      <w:r>
        <w:t>Building the jar files</w:t>
      </w:r>
      <w:bookmarkEnd w:id="184"/>
    </w:p>
    <w:p w14:paraId="3B50A086" w14:textId="77777777" w:rsidR="00C13DEF" w:rsidRDefault="00C13DEF" w:rsidP="000E5536">
      <w:pPr>
        <w:pStyle w:val="Heading8"/>
      </w:pPr>
      <w:r>
        <w:t>ESRI Libraries</w:t>
      </w:r>
    </w:p>
    <w:p w14:paraId="1F2B0D06" w14:textId="709ADEC0"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0A01DA">
        <w:t>Building</w:t>
      </w:r>
      <w:r>
        <w:fldChar w:fldCharType="end"/>
      </w:r>
      <w:r>
        <w:t>.</w:t>
      </w:r>
    </w:p>
    <w:p w14:paraId="519F5893" w14:textId="03585C6E"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DE77E6">
        <w:t xml:space="preserve"> Following the instructions </w:t>
      </w:r>
      <w:hyperlink r:id="rId1161"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613F100D"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B02B71">
        <w:t xml:space="preserve"> Following instructions </w:t>
      </w:r>
      <w:hyperlink r:id="rId1162"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0A01D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lastRenderedPageBreak/>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502BFE98" w:rsidR="0063601F" w:rsidRDefault="0063601F" w:rsidP="000E5536">
      <w:pPr>
        <w:pStyle w:val="Heading7"/>
      </w:pPr>
      <w:r>
        <w:t>Adding the jar files</w:t>
      </w:r>
      <w:bookmarkEnd w:id="185"/>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lastRenderedPageBreak/>
        <w:t xml:space="preserve">Following instructions </w:t>
      </w:r>
      <w:hyperlink r:id="rId1163"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6"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0B35B8D6" w:rsidR="0063601F" w:rsidRDefault="0063601F" w:rsidP="000E5536">
      <w:pPr>
        <w:pStyle w:val="Heading7"/>
      </w:pPr>
      <w:r>
        <w:t>Importing data into the spatial tables</w:t>
      </w:r>
      <w:bookmarkEnd w:id="186"/>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lastRenderedPageBreak/>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6944BE27" w:rsidR="0063601F" w:rsidRPr="006F271A" w:rsidRDefault="0063601F" w:rsidP="008B6883">
      <w:pPr>
        <w:pStyle w:val="BodyText2"/>
      </w:pPr>
      <w:r>
        <w:t xml:space="preserve">See the section on </w:t>
      </w:r>
      <w:r>
        <w:fldChar w:fldCharType="begin"/>
      </w:r>
      <w:r>
        <w:instrText xml:space="preserve"> REF _Ref385922102 \h </w:instrText>
      </w:r>
      <w:r>
        <w:fldChar w:fldCharType="separate"/>
      </w:r>
      <w:r w:rsidR="000A01D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64"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lastRenderedPageBreak/>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65"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66"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275956A" w14:textId="77777777" w:rsidR="000A01DA" w:rsidRDefault="00D93F81" w:rsidP="000E5536">
      <w:pPr>
        <w:pStyle w:val="Heading7"/>
      </w:pPr>
      <w:r>
        <w:lastRenderedPageBreak/>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23F1FB65"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15461D26" w14:textId="77777777" w:rsidR="000A01DA" w:rsidRDefault="000A01DA" w:rsidP="008B550B">
      <w:pPr>
        <w:pStyle w:val="Code"/>
      </w:pPr>
      <w:r>
        <w:t>hive&gt; set system:sun.java.command;</w:t>
      </w:r>
    </w:p>
    <w:p w14:paraId="3DD8EAE9" w14:textId="77777777" w:rsidR="000A01DA" w:rsidRDefault="000A01DA" w:rsidP="008B550B">
      <w:pPr>
        <w:pStyle w:val="Code"/>
      </w:pPr>
      <w:r>
        <w:t>system:sun.java.command=org.apache.hadoop.util.RunJar /opt/cloudera/parcels/CDH-4.4.0-1.cdh4.4.0.p0.39/bin/../lib/hive/lib/hive-cli-0.10.0-cdh4.4.0.jar org.apache.hadoop.hive.cli.CliDriver</w:t>
      </w:r>
    </w:p>
    <w:p w14:paraId="45B8B7A6" w14:textId="77777777" w:rsidR="000A01DA" w:rsidRPr="0075078C" w:rsidRDefault="000A01DA" w:rsidP="008B6883">
      <w:pPr>
        <w:pStyle w:val="BodyText2"/>
      </w:pPr>
      <w:r>
        <w:t>From the command line type ‘hive –version’. On 21/6/2016 we are using ‘</w:t>
      </w:r>
      <w:r w:rsidRPr="0075078C">
        <w:t>Hive 1.1.0-cdh5.7.0</w:t>
      </w:r>
      <w:r>
        <w:t>’.</w:t>
      </w:r>
    </w:p>
    <w:p w14:paraId="2AA0EFCD" w14:textId="368009E2" w:rsidR="00D93F81" w:rsidRDefault="000A01D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7" w:name="_Ref454461976"/>
      <w:r>
        <w:t>As permanent functions</w:t>
      </w:r>
      <w:bookmarkEnd w:id="187"/>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67"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68"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58828BC5"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0A01D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69"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70"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24AA1E5E" w:rsidR="0063601F" w:rsidRDefault="0063601F" w:rsidP="000E5536">
      <w:pPr>
        <w:pStyle w:val="Heading8"/>
      </w:pPr>
      <w:bookmarkStart w:id="188" w:name="_Ref454377551"/>
      <w:r>
        <w:t>Using Beeswax UI</w:t>
      </w:r>
      <w:bookmarkEnd w:id="188"/>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lastRenderedPageBreak/>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1">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1601A374" w14:textId="77777777" w:rsidR="000A01D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57E84A71"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057CBED3" w14:textId="77777777" w:rsidR="000A01DA" w:rsidRDefault="000A01DA" w:rsidP="008B550B">
      <w:pPr>
        <w:pStyle w:val="Code"/>
      </w:pPr>
      <w:r>
        <w:t>hive&gt; set system:sun.java.command;</w:t>
      </w:r>
    </w:p>
    <w:p w14:paraId="1DB15C1A" w14:textId="77777777" w:rsidR="000A01DA" w:rsidRDefault="000A01DA" w:rsidP="008B550B">
      <w:pPr>
        <w:pStyle w:val="Code"/>
      </w:pPr>
      <w:r>
        <w:lastRenderedPageBreak/>
        <w:t>system:sun.java.command=org.apache.hadoop.util.RunJar /opt/cloudera/parcels/CDH-4.4.0-1.cdh4.4.0.p0.39/bin/../lib/hive/lib/hive-cli-0.10.0-cdh4.4.0.jar org.apache.hadoop.hive.cli.CliDriver</w:t>
      </w:r>
    </w:p>
    <w:p w14:paraId="382714CF" w14:textId="77777777" w:rsidR="000A01DA" w:rsidRPr="0075078C" w:rsidRDefault="000A01DA" w:rsidP="008B6883">
      <w:pPr>
        <w:pStyle w:val="BodyText2"/>
      </w:pPr>
      <w:r>
        <w:t>From the command line type ‘hive –version’. On 21/6/2016 we are using ‘</w:t>
      </w:r>
      <w:r w:rsidRPr="0075078C">
        <w:t>Hive 1.1.0-cdh5.7.0</w:t>
      </w:r>
      <w:r>
        <w:t>’.</w:t>
      </w:r>
    </w:p>
    <w:p w14:paraId="5416864A" w14:textId="557D56FE" w:rsidR="0063601F" w:rsidRDefault="000A01D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676D6409"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Hue I get ‘</w:t>
      </w:r>
      <w:r w:rsidRPr="00A433FD">
        <w:t>Invalid function 'ST_Point'</w:t>
      </w:r>
      <w:r>
        <w:t>’.</w:t>
      </w:r>
    </w:p>
    <w:p w14:paraId="5697C69A" w14:textId="51C894AE" w:rsidR="00537970" w:rsidRDefault="00537970" w:rsidP="000E5536">
      <w:pPr>
        <w:pStyle w:val="Heading8"/>
      </w:pPr>
      <w:bookmarkStart w:id="189" w:name="_Ref454542633"/>
      <w:r>
        <w:t>Using Beeline</w:t>
      </w:r>
      <w:bookmarkEnd w:id="189"/>
    </w:p>
    <w:p w14:paraId="17AAD591" w14:textId="77777777" w:rsidR="005D1D62" w:rsidRDefault="005D1D62" w:rsidP="008B6883">
      <w:pPr>
        <w:pStyle w:val="BodyText2"/>
      </w:pPr>
      <w:r>
        <w:t>23/06/2016</w:t>
      </w:r>
    </w:p>
    <w:p w14:paraId="0FCFEA6E" w14:textId="04F608F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2A8249A9"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0A01D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lastRenderedPageBreak/>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lastRenderedPageBreak/>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94D92FE" w14:textId="77777777" w:rsidR="000A01D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0A01DA">
        <w:t>Using Beeswax UI</w:t>
      </w:r>
    </w:p>
    <w:p w14:paraId="300D0127" w14:textId="77777777" w:rsidR="000A01DA" w:rsidRDefault="000A01DA" w:rsidP="008B6883">
      <w:pPr>
        <w:pStyle w:val="BodyText2"/>
      </w:pPr>
      <w:r>
        <w:t>In Hue you cannot use the Metastore manager to create a table from a file because it will not allow you to use custom DerDes so you have to use Hive Query Language in the Beeswax UI.</w:t>
      </w:r>
    </w:p>
    <w:p w14:paraId="7DF1F7C7" w14:textId="77777777" w:rsidR="000A01DA" w:rsidRDefault="000A01DA" w:rsidP="008B6883">
      <w:pPr>
        <w:pStyle w:val="BodyText2"/>
      </w:pPr>
      <w:r>
        <w:t>Make sure you reference the HDFS file using the /user/admin/data/json/&lt;file&gt; prefix otherwise it wont find the table.</w:t>
      </w:r>
    </w:p>
    <w:p w14:paraId="34C18192" w14:textId="21309557" w:rsidR="0063601F" w:rsidRDefault="000A01D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72"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330E28" w:rsidP="008B6883">
      <w:pPr>
        <w:pStyle w:val="BodyText2"/>
      </w:pPr>
      <w:hyperlink r:id="rId1173"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lastRenderedPageBreak/>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74"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75" w:history="1">
        <w:r w:rsidRPr="00FB3083">
          <w:rPr>
            <w:rStyle w:val="Hyperlink"/>
          </w:rPr>
          <w:t>http://hadoop-h05:8888/about/</w:t>
        </w:r>
      </w:hyperlink>
      <w:r>
        <w:t xml:space="preserve"> now </w:t>
      </w:r>
      <w:hyperlink r:id="rId1176" w:history="1">
        <w:r w:rsidRPr="00DB27B0">
          <w:rPr>
            <w:rStyle w:val="Hyperlink"/>
          </w:rPr>
          <w:t>http://hadoop-m2:8888/</w:t>
        </w:r>
      </w:hyperlink>
      <w:r w:rsidR="00DD4E76">
        <w:t xml:space="preserve"> now </w:t>
      </w:r>
      <w:hyperlink r:id="rId1177"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78" w:history="1">
        <w:r>
          <w:rPr>
            <w:rStyle w:val="Hyperlink"/>
          </w:rPr>
          <w:t>http://hadoop-h05:8888/</w:t>
        </w:r>
      </w:hyperlink>
      <w:r>
        <w:t xml:space="preserve">  now </w:t>
      </w:r>
      <w:hyperlink r:id="rId1179"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D916F8E"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0A01DA">
        <w:t>SOCK proxy</w:t>
      </w:r>
      <w:r>
        <w:fldChar w:fldCharType="end"/>
      </w:r>
      <w:r>
        <w:t>.</w:t>
      </w:r>
      <w:r w:rsidR="00487DDA">
        <w:t xml:space="preserve"> This will allow you to simply click on the links from </w:t>
      </w:r>
      <w:hyperlink r:id="rId1180"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81"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lastRenderedPageBreak/>
        <w:t>Error while processing statement: FAILED: Execution Error, return code -101 from org.apache.hadoop.hive.ql.exec.FunctionTask. com/esri/core/geometry/Geometry</w:t>
      </w:r>
    </w:p>
    <w:p w14:paraId="2CF7FCC9" w14:textId="04B9648A"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0A01D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23F50406" w:rsidR="0063601F" w:rsidRDefault="0063601F" w:rsidP="000E5536">
      <w:pPr>
        <w:pStyle w:val="Heading7"/>
      </w:pPr>
      <w:bookmarkStart w:id="190" w:name="_Ref384803343"/>
      <w:r>
        <w:t>Importing files</w:t>
      </w:r>
      <w:bookmarkEnd w:id="190"/>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lastRenderedPageBreak/>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t>Run a query in Hue and at the end click Download the Results in CSV format.</w:t>
      </w:r>
    </w:p>
    <w:p w14:paraId="48BBBBD9" w14:textId="1FC75F85"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0A01D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82" w:history="1">
        <w:r>
          <w:rPr>
            <w:rStyle w:val="Hyperlink"/>
          </w:rPr>
          <w:t>github</w:t>
        </w:r>
      </w:hyperlink>
      <w:r>
        <w:t xml:space="preserve">. </w:t>
      </w:r>
    </w:p>
    <w:p w14:paraId="11520AB2" w14:textId="77777777" w:rsidR="0063601F" w:rsidRDefault="00330E28" w:rsidP="008B6883">
      <w:pPr>
        <w:pStyle w:val="BodyText2"/>
      </w:pPr>
      <w:hyperlink r:id="rId1183"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330E28" w:rsidP="000E5536">
      <w:pPr>
        <w:pStyle w:val="BodyText"/>
      </w:pPr>
      <w:hyperlink r:id="rId1184"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330E28" w:rsidP="000E5536">
      <w:pPr>
        <w:pStyle w:val="BodyText"/>
      </w:pPr>
      <w:hyperlink r:id="rId1185"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86"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lastRenderedPageBreak/>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87"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88" w:history="1">
        <w:r w:rsidRPr="00152A63">
          <w:rPr>
            <w:rStyle w:val="Hyperlink"/>
          </w:rPr>
          <w:t>Sqoop</w:t>
        </w:r>
      </w:hyperlink>
      <w:r>
        <w:t xml:space="preserve"> in Hue doesn’t really work – this is because Sqoop isn’t really implemented outside the command line. So we have to use the command line. </w:t>
      </w:r>
      <w:hyperlink r:id="rId1189"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90"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lastRenderedPageBreak/>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91"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lastRenderedPageBreak/>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92"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6F7AD55A" w:rsidR="0063601F" w:rsidRDefault="0063601F" w:rsidP="008B6883">
      <w:pPr>
        <w:pStyle w:val="BodyText2"/>
      </w:pPr>
      <w:r>
        <w:t xml:space="preserve">You can monitor the performance of a MR job by using the resource manager </w:t>
      </w:r>
      <w:hyperlink r:id="rId1193"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0A01D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lastRenderedPageBreak/>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330E28" w:rsidP="008B6883">
      <w:pPr>
        <w:pStyle w:val="BodyText2"/>
      </w:pPr>
      <w:hyperlink r:id="rId1194"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95" w:history="1">
        <w:r w:rsidRPr="00714A55">
          <w:rPr>
            <w:rStyle w:val="Hyperlink"/>
          </w:rPr>
          <w:t>create</w:t>
        </w:r>
      </w:hyperlink>
      <w:r>
        <w:t xml:space="preserve"> the index table (this is a Hue Query ‘Species Preprocessing 2’. </w:t>
      </w:r>
    </w:p>
    <w:p w14:paraId="3E7D023A" w14:textId="58170F73" w:rsidR="0063601F" w:rsidRDefault="0063601F" w:rsidP="000E5536">
      <w:pPr>
        <w:pStyle w:val="Heading8"/>
      </w:pPr>
      <w:bookmarkStart w:id="191" w:name="_Ref401925991"/>
      <w:r>
        <w:t>Issues with dissolving features</w:t>
      </w:r>
      <w:bookmarkEnd w:id="191"/>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lastRenderedPageBreak/>
        <w:t>Dissolving in Hive</w:t>
      </w:r>
    </w:p>
    <w:p w14:paraId="6E056C36" w14:textId="5A095A24" w:rsidR="0063601F" w:rsidRDefault="0063601F" w:rsidP="008B6883">
      <w:pPr>
        <w:pStyle w:val="BodyText2"/>
      </w:pPr>
      <w:r>
        <w:t xml:space="preserve">Maybe its because we are using the geotools_cell_intersects method and not the ESRI one. Trying again with the ESRI one. Still issues – it is for the </w:t>
      </w:r>
      <w:hyperlink r:id="rId1196"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0A01D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7">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8">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9">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lastRenderedPageBreak/>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t>WARNING 000442: incorrect ring ordering at 1 in CommonRedpoll_Dissolved</w:t>
      </w:r>
    </w:p>
    <w:p w14:paraId="6E876859" w14:textId="7D851BEB"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0A01DA">
        <w:t>Loading data into Hadoop</w:t>
      </w:r>
      <w:r>
        <w:fldChar w:fldCharType="end"/>
      </w:r>
      <w:r w:rsidR="00247BC5">
        <w:t xml:space="preserve"> </w:t>
      </w:r>
      <w:r>
        <w:fldChar w:fldCharType="begin"/>
      </w:r>
      <w:r>
        <w:instrText xml:space="preserve"> REF _Ref401910845 \h </w:instrText>
      </w:r>
      <w:r>
        <w:fldChar w:fldCharType="separate"/>
      </w:r>
      <w:r w:rsidR="000A01D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200"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201"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202"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3">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204"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lastRenderedPageBreak/>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92" w:name="_Ref404856316"/>
      <w:r>
        <w:t>Dissolving in ArcGIS</w:t>
      </w:r>
      <w:bookmarkEnd w:id="192"/>
    </w:p>
    <w:p w14:paraId="0EE7A142" w14:textId="2FD6F2B0"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0A01D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lastRenderedPageBreak/>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lastRenderedPageBreak/>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205"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206"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lastRenderedPageBreak/>
        <w:t>Here is a similar slide set describing quadkeys:</w:t>
      </w:r>
    </w:p>
    <w:p w14:paraId="6F443BD2" w14:textId="77777777" w:rsidR="0063601F" w:rsidRDefault="00330E28" w:rsidP="008B6883">
      <w:pPr>
        <w:pStyle w:val="BodyText2"/>
      </w:pPr>
      <w:hyperlink r:id="rId1207"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93"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330E28" w:rsidP="008B6883">
      <w:pPr>
        <w:pStyle w:val="BodyText2"/>
      </w:pPr>
      <w:hyperlink r:id="rId1208"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94" w:name="_Ubuntu_14.04_1"/>
      <w:bookmarkEnd w:id="194"/>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149E549C" w:rsidR="00352E10" w:rsidRPr="001B05C4" w:rsidRDefault="00352E10" w:rsidP="008B6883">
      <w:pPr>
        <w:pStyle w:val="BodyText2"/>
      </w:pPr>
      <w:r>
        <w:t xml:space="preserve">See </w:t>
      </w:r>
      <w:r>
        <w:fldChar w:fldCharType="begin"/>
      </w:r>
      <w:r>
        <w:instrText xml:space="preserve"> REF _Ref352067525 \h </w:instrText>
      </w:r>
      <w:r>
        <w:fldChar w:fldCharType="separate"/>
      </w:r>
      <w:r w:rsidR="000A01D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3668B9">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95" w:name="_Toc315774584"/>
      <w:bookmarkStart w:id="196" w:name="_Toc315774583"/>
      <w:bookmarkStart w:id="197" w:name="_Toc315774576"/>
      <w:bookmarkEnd w:id="193"/>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8"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209" w:history="1">
        <w:r w:rsidRPr="0077669C">
          <w:rPr>
            <w:rStyle w:val="Hyperlink"/>
          </w:rPr>
          <w:t>http://www.postgresql.org/docs/8.1/static/plpython.html</w:t>
        </w:r>
      </w:hyperlink>
    </w:p>
    <w:p w14:paraId="4598BB05" w14:textId="77777777" w:rsidR="00352E10" w:rsidRDefault="00352E10" w:rsidP="003668B9">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3668B9">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210"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8"/>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6B62FB0D" w:rsidR="00352E10" w:rsidRDefault="00352E10" w:rsidP="008B6883">
      <w:pPr>
        <w:pStyle w:val="BodyText2"/>
      </w:pPr>
      <w:r>
        <w:t xml:space="preserve">See </w:t>
      </w:r>
      <w:r>
        <w:fldChar w:fldCharType="begin"/>
      </w:r>
      <w:r>
        <w:instrText xml:space="preserve"> REF _Ref329958140 \h </w:instrText>
      </w:r>
      <w:r>
        <w:fldChar w:fldCharType="separate"/>
      </w:r>
      <w:r w:rsidR="000A01D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9" w:name="_Ref389828346"/>
      <w:r>
        <w:t>Creating geometries from text</w:t>
      </w:r>
      <w:bookmarkEnd w:id="199"/>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95"/>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200" w:name="_Toc315774586"/>
      <w:bookmarkStart w:id="201" w:name="_Toc315774585"/>
      <w:r>
        <w:t>From a shapefile</w:t>
      </w:r>
    </w:p>
    <w:p w14:paraId="0F73DCBE" w14:textId="77777777" w:rsidR="000718BF" w:rsidRDefault="000718BF" w:rsidP="000E5536">
      <w:pPr>
        <w:pStyle w:val="Heading6"/>
      </w:pPr>
      <w:r>
        <w:t>Using ogr2ogr</w:t>
      </w:r>
    </w:p>
    <w:p w14:paraId="7F9AB88F" w14:textId="1017FAB1" w:rsidR="007B2697" w:rsidRDefault="007B2697" w:rsidP="007B2697">
      <w:pPr>
        <w:pStyle w:val="Heading7"/>
      </w:pPr>
      <w:r>
        <w:t>On SPREP Server</w:t>
      </w:r>
    </w:p>
    <w:p w14:paraId="6AE8241C" w14:textId="059D538B"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1E87246E" w:rsidR="000718BF"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418D64DB" w14:textId="29D7A22C" w:rsidR="007B2697" w:rsidRDefault="007B2697" w:rsidP="007B2697">
      <w:pPr>
        <w:pStyle w:val="Heading7"/>
      </w:pPr>
      <w:r>
        <w:t>On Cloud9</w:t>
      </w:r>
    </w:p>
    <w:p w14:paraId="0C31B32D" w14:textId="568F0240" w:rsidR="005453DF" w:rsidRDefault="005453DF" w:rsidP="005453DF">
      <w:pPr>
        <w:pStyle w:val="BodyText2"/>
      </w:pPr>
      <w:r>
        <w:t>Importing a shapefile on the C9 db-server workspace:</w:t>
      </w:r>
    </w:p>
    <w:p w14:paraId="50754108" w14:textId="590E1468" w:rsidR="007B2697" w:rsidRDefault="007B2697" w:rsidP="007B2697">
      <w:pPr>
        <w:pStyle w:val="Unix"/>
      </w:pPr>
      <w:r w:rsidRPr="007B2697">
        <w:t>ogr2ogr -f "PostgreSQL" PG:"host=localhost user=jrc dbname=biopama password=thargal88" jrc_gaul_2015_from_andreas_spatial_lite_db.shp</w:t>
      </w:r>
    </w:p>
    <w:p w14:paraId="3A03AC1D" w14:textId="77777777" w:rsidR="007B2697" w:rsidRDefault="007B2697" w:rsidP="007B2697">
      <w:pPr>
        <w:pStyle w:val="Unix"/>
      </w:pPr>
      <w:r>
        <w:t>ERROR 1: PQconnectdb failed: could not connect to server: No such file or directory</w:t>
      </w:r>
    </w:p>
    <w:p w14:paraId="2321B244" w14:textId="77777777" w:rsidR="007B2697" w:rsidRDefault="007B2697" w:rsidP="007B2697">
      <w:pPr>
        <w:pStyle w:val="Unix"/>
      </w:pPr>
      <w:r>
        <w:t>Warning 1: Geometry to be inserted is of type Multi Polygon, whereas the layer geometry type is Polygon.</w:t>
      </w:r>
    </w:p>
    <w:p w14:paraId="2F205134" w14:textId="7524E625" w:rsidR="007B2697" w:rsidRDefault="007B2697" w:rsidP="007B2697">
      <w:pPr>
        <w:pStyle w:val="Unix"/>
      </w:pPr>
      <w:r>
        <w:t>Insertion is likely to fail</w:t>
      </w:r>
    </w:p>
    <w:p w14:paraId="239E1377" w14:textId="572A8932" w:rsidR="00A12984" w:rsidRDefault="00A12984" w:rsidP="00A12984">
      <w:pPr>
        <w:pStyle w:val="BodyText2"/>
      </w:pPr>
      <w:r>
        <w:t>So using the above tips to help:</w:t>
      </w:r>
    </w:p>
    <w:p w14:paraId="317B0653" w14:textId="7F6BCBB2" w:rsidR="00A12984" w:rsidRPr="007B2697" w:rsidRDefault="00A12984" w:rsidP="00A12984">
      <w:pPr>
        <w:pStyle w:val="Unix"/>
      </w:pPr>
      <w:r w:rsidRPr="007B2697">
        <w:t>ogr2ogr -f "PostgreSQL" PG:"host=localhost user=jrc dbname=biopama password=thargal88" jrc_gaul_2015_from_andreas_spatial_lite_db.shp</w:t>
      </w:r>
      <w:r>
        <w:t xml:space="preserve"> -nlt GEOMETRY </w:t>
      </w:r>
    </w:p>
    <w:p w14:paraId="5D161475" w14:textId="77777777" w:rsidR="0045422B" w:rsidRDefault="0045422B" w:rsidP="000E5536">
      <w:pPr>
        <w:pStyle w:val="Heading6"/>
      </w:pPr>
      <w:r>
        <w:t>Using shp2pgsql</w:t>
      </w:r>
    </w:p>
    <w:p w14:paraId="331BB854" w14:textId="77777777" w:rsidR="0045422B" w:rsidRDefault="00330E28" w:rsidP="008B6883">
      <w:pPr>
        <w:pStyle w:val="BodyText2"/>
      </w:pPr>
      <w:hyperlink r:id="rId1211"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212"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lastRenderedPageBreak/>
        <w:t>Inserting the current time in Python into Postgresql timestamp field:</w:t>
      </w:r>
    </w:p>
    <w:p w14:paraId="7A8DBC60" w14:textId="77777777" w:rsidR="00DB37AA" w:rsidRDefault="00DB37AA" w:rsidP="008B550B">
      <w:pPr>
        <w:pStyle w:val="Code"/>
      </w:pPr>
      <w:r w:rsidRPr="00B47332">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3668B9">
      <w:pPr>
        <w:pStyle w:val="ListBullet"/>
      </w:pPr>
      <w:r>
        <w:t>You can get all of the server configuration information by entering ‘</w:t>
      </w:r>
      <w:r w:rsidRPr="00C761FC">
        <w:t>SHOW ALL</w:t>
      </w:r>
      <w:r>
        <w:t>’ in pgAdmin</w:t>
      </w:r>
    </w:p>
    <w:p w14:paraId="17C9B456" w14:textId="77777777" w:rsidR="00352E10" w:rsidRDefault="00352E10" w:rsidP="003668B9">
      <w:pPr>
        <w:pStyle w:val="ListBullet"/>
      </w:pPr>
      <w:r>
        <w:t>To get the version of PostGIS, type ‘</w:t>
      </w:r>
      <w:r w:rsidRPr="00D753AC">
        <w:t>SELECT PostGIS_full_version();</w:t>
      </w:r>
      <w:r>
        <w:t>’</w:t>
      </w:r>
    </w:p>
    <w:p w14:paraId="30180369" w14:textId="77777777" w:rsidR="00352E10" w:rsidRPr="00781F76" w:rsidRDefault="00352E10" w:rsidP="003668B9">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202" w:name="_Using_phpPgAdmin"/>
      <w:bookmarkEnd w:id="202"/>
      <w:r>
        <w:t>Using phpPgAdmin</w:t>
      </w:r>
    </w:p>
    <w:p w14:paraId="41660231" w14:textId="77777777" w:rsidR="0068309D" w:rsidRDefault="002C7CA0" w:rsidP="008B6883">
      <w:pPr>
        <w:pStyle w:val="BodyText2"/>
      </w:pPr>
      <w:r>
        <w:lastRenderedPageBreak/>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213"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200"/>
    </w:p>
    <w:p w14:paraId="1ABDB852" w14:textId="77777777" w:rsidR="00352E10" w:rsidRDefault="00352E10" w:rsidP="000E5536">
      <w:pPr>
        <w:pStyle w:val="BodyText"/>
      </w:pPr>
      <w:r>
        <w:t>Partitioning may help performance:</w:t>
      </w:r>
    </w:p>
    <w:p w14:paraId="7B54F016" w14:textId="77777777" w:rsidR="00352E10" w:rsidRDefault="00330E28" w:rsidP="000E5536">
      <w:pPr>
        <w:pStyle w:val="BodyText"/>
      </w:pPr>
      <w:hyperlink r:id="rId1214"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215"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216"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217"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lastRenderedPageBreak/>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203" w:name="_Toc315774577"/>
      <w:r>
        <w:t>Security</w:t>
      </w:r>
      <w:bookmarkEnd w:id="203"/>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3668B9">
      <w:pPr>
        <w:pStyle w:val="ListBullet"/>
      </w:pPr>
      <w:r>
        <w:t>CREATE USER is equivalent to CREATE ROLE except that CREATE USER assumes LOGIN by default, while CREATE ROLE does not</w:t>
      </w:r>
    </w:p>
    <w:p w14:paraId="37322455" w14:textId="77777777" w:rsidR="008078D1" w:rsidRDefault="008078D1" w:rsidP="003668B9">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3668B9">
      <w:pPr>
        <w:pStyle w:val="ListBullet"/>
      </w:pPr>
      <w:r>
        <w:t>The Dependencies tab for any object shows you who has permissions on that object</w:t>
      </w:r>
    </w:p>
    <w:p w14:paraId="783114ED" w14:textId="77777777" w:rsidR="00352E10" w:rsidRDefault="00352E10" w:rsidP="003668B9">
      <w:pPr>
        <w:pStyle w:val="ListBullet"/>
      </w:pPr>
      <w:r>
        <w:t>By default the public schema contains the geomety_columns and spatial_ref_sys tables which contain system data</w:t>
      </w:r>
    </w:p>
    <w:p w14:paraId="0DFCB07A" w14:textId="77777777" w:rsidR="00352E10" w:rsidRDefault="00352E10" w:rsidP="003668B9">
      <w:pPr>
        <w:pStyle w:val="ListBullet"/>
      </w:pPr>
      <w:r>
        <w:t>spatial_ref_sys has been given additional grants for the dopausr and usrdopa</w:t>
      </w:r>
    </w:p>
    <w:p w14:paraId="320AECD9" w14:textId="77777777" w:rsidR="00352E10" w:rsidRDefault="00352E10" w:rsidP="003668B9">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3668B9">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204"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218" w:anchor="spatial_ref_sys" w:history="1">
        <w:r w:rsidRPr="00CD1471">
          <w:rPr>
            <w:rStyle w:val="Hyperlink"/>
          </w:rPr>
          <w:t>here</w:t>
        </w:r>
      </w:hyperlink>
      <w:r>
        <w:t xml:space="preserve">). The one I want is here: </w:t>
      </w:r>
      <w:hyperlink r:id="rId1219"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204"/>
    </w:p>
    <w:p w14:paraId="55B01BBD" w14:textId="77777777" w:rsidR="00352E10" w:rsidRPr="00D9232E" w:rsidRDefault="00352E10" w:rsidP="008B6883">
      <w:pPr>
        <w:pStyle w:val="BodyText2"/>
      </w:pPr>
      <w:r>
        <w:t xml:space="preserve">Documented here </w:t>
      </w:r>
      <w:hyperlink r:id="rId1220"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205" w:name="_Toc315774627"/>
      <w:bookmarkEnd w:id="196"/>
      <w:bookmarkEnd w:id="197"/>
      <w:bookmarkEnd w:id="201"/>
      <w:r>
        <w:lastRenderedPageBreak/>
        <w:t>Postgresql</w:t>
      </w:r>
    </w:p>
    <w:p w14:paraId="06E802A2" w14:textId="77777777" w:rsidR="005C13EE" w:rsidRDefault="005C13EE" w:rsidP="005C13EE">
      <w:pPr>
        <w:pStyle w:val="Heading4"/>
      </w:pPr>
      <w:r>
        <w:t>Administration</w:t>
      </w:r>
    </w:p>
    <w:p w14:paraId="0DB9A3C6" w14:textId="77777777" w:rsidR="005C13EE" w:rsidRDefault="005C13EE" w:rsidP="005C13EE">
      <w:pPr>
        <w:pStyle w:val="Heading5"/>
      </w:pPr>
      <w:bookmarkStart w:id="206" w:name="_Disk_usage_1"/>
      <w:bookmarkEnd w:id="206"/>
      <w:r>
        <w:t>Disk usage</w:t>
      </w:r>
    </w:p>
    <w:p w14:paraId="25CC88C5" w14:textId="77777777" w:rsidR="005C13EE" w:rsidRDefault="005C13EE" w:rsidP="005C13EE">
      <w:pPr>
        <w:pStyle w:val="Heading6"/>
      </w:pPr>
      <w:r>
        <w:t>Diagnosing disk usage</w:t>
      </w:r>
    </w:p>
    <w:p w14:paraId="32A7BCFE" w14:textId="77777777" w:rsidR="005C13EE" w:rsidRDefault="005C13EE" w:rsidP="003668B9">
      <w:pPr>
        <w:pStyle w:val="ListBullet"/>
      </w:pPr>
      <w:r>
        <w:t>In phpPgAdmin, click on the PostgreSQL node and the statistics on the sizes of each database are shown</w:t>
      </w:r>
    </w:p>
    <w:p w14:paraId="680A246D" w14:textId="77777777" w:rsidR="005C13EE" w:rsidRPr="005C13EE" w:rsidRDefault="00695E47" w:rsidP="003668B9">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668B9">
      <w:pPr>
        <w:pStyle w:val="ListBullet"/>
      </w:pPr>
      <w:r>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668B9">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7" w:name="_phpPgAdmin"/>
      <w:bookmarkEnd w:id="207"/>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221"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8" w:name="_Debugging_connection_issues"/>
      <w:bookmarkEnd w:id="208"/>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9" w:name="_Installation"/>
      <w:bookmarkEnd w:id="209"/>
      <w:r>
        <w:t>Installation</w:t>
      </w:r>
    </w:p>
    <w:p w14:paraId="474D31B7" w14:textId="77777777" w:rsidR="00636479" w:rsidRDefault="00636479" w:rsidP="00636479">
      <w:pPr>
        <w:pStyle w:val="BodyText2"/>
      </w:pPr>
      <w:bookmarkStart w:id="210" w:name="_Ubuntu_14.04"/>
      <w:bookmarkEnd w:id="210"/>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11" w:name="_Configuration"/>
      <w:bookmarkEnd w:id="211"/>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lastRenderedPageBreak/>
        <w:t>Import</w:t>
      </w:r>
    </w:p>
    <w:p w14:paraId="22F130E4" w14:textId="77777777" w:rsidR="00636479" w:rsidRDefault="00636479" w:rsidP="00636479">
      <w:pPr>
        <w:pStyle w:val="Heading8"/>
      </w:pPr>
      <w:r>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222"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12" w:name="_Ref417032864"/>
      <w:r>
        <w:lastRenderedPageBreak/>
        <w:t>From UNIX</w:t>
      </w:r>
      <w:bookmarkEnd w:id="212"/>
    </w:p>
    <w:p w14:paraId="42BAD784" w14:textId="77777777" w:rsidR="00636479" w:rsidRDefault="00636479" w:rsidP="00636479">
      <w:pPr>
        <w:pStyle w:val="BodyText2"/>
      </w:pPr>
      <w:r>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223"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3668B9">
      <w:pPr>
        <w:pStyle w:val="ListBullet"/>
      </w:pPr>
      <w:r>
        <w:t>Using psycopg2 and Python</w:t>
      </w:r>
    </w:p>
    <w:p w14:paraId="17643B89" w14:textId="77777777" w:rsidR="00636479" w:rsidRPr="00790F7C" w:rsidRDefault="00636479" w:rsidP="003668B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13" w:name="_On_Ubuntu_14.04_1"/>
      <w:bookmarkEnd w:id="213"/>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224"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225"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226" w:history="1">
        <w:r w:rsidRPr="00B04114">
          <w:rPr>
            <w:rStyle w:val="Hyperlink"/>
          </w:rPr>
          <w:t>here</w:t>
        </w:r>
      </w:hyperlink>
      <w:r>
        <w:t xml:space="preserve">. And a guide to its development </w:t>
      </w:r>
      <w:hyperlink r:id="rId1227"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lastRenderedPageBreak/>
        <w:t xml:space="preserve">We need to change the palettes for the water transitions for the Nature paper to be able to deal with colour blindness and there is a really good tool </w:t>
      </w:r>
      <w:hyperlink r:id="rId1228"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t>CartoColors</w:t>
      </w:r>
    </w:p>
    <w:p w14:paraId="4524392B" w14:textId="77777777" w:rsidR="009C0D6F" w:rsidRPr="009F7263" w:rsidRDefault="009C0D6F" w:rsidP="009C0D6F">
      <w:pPr>
        <w:pStyle w:val="BodyText2"/>
      </w:pPr>
      <w:r>
        <w:t xml:space="preserve">Are </w:t>
      </w:r>
      <w:hyperlink r:id="rId1229"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330E28" w:rsidP="00512FD2">
      <w:pPr>
        <w:pStyle w:val="BodyText2"/>
      </w:pPr>
      <w:hyperlink r:id="rId1230"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t>Issues</w:t>
      </w:r>
    </w:p>
    <w:p w14:paraId="6582A7A8" w14:textId="77777777" w:rsidR="009C0D6F" w:rsidRPr="00B537F8" w:rsidRDefault="009C0D6F" w:rsidP="009C0D6F">
      <w:pPr>
        <w:pStyle w:val="BodyText2"/>
      </w:pPr>
      <w:r>
        <w:t xml:space="preserve">z-index is an issue in full-screen mode in Leaflet. See </w:t>
      </w:r>
      <w:hyperlink r:id="rId1231"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330E28" w:rsidP="009C0D6F">
      <w:pPr>
        <w:pStyle w:val="BodyText2"/>
      </w:pPr>
      <w:hyperlink r:id="rId1232"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14" w:name="_Google_Material_Design"/>
      <w:bookmarkEnd w:id="214"/>
      <w:r>
        <w:t>Google Material Design</w:t>
      </w:r>
    </w:p>
    <w:p w14:paraId="6BC61F56" w14:textId="77777777" w:rsidR="009C0D6F" w:rsidRPr="00057664" w:rsidRDefault="009C0D6F" w:rsidP="009C0D6F">
      <w:pPr>
        <w:pStyle w:val="BodyText2"/>
      </w:pPr>
      <w:r>
        <w:t xml:space="preserve">The website is </w:t>
      </w:r>
      <w:hyperlink r:id="rId1233"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34" w:history="1">
        <w:r w:rsidRPr="00024959">
          <w:rPr>
            <w:rStyle w:val="Hyperlink"/>
          </w:rPr>
          <w:t>here</w:t>
        </w:r>
      </w:hyperlink>
      <w:r>
        <w:t xml:space="preserve"> and has a rich set of Material Design Components although it is still in beta (end 2017). Material Components for the Web (MDC Web) are </w:t>
      </w:r>
      <w:hyperlink r:id="rId1235"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36" w:history="1">
        <w:r w:rsidRPr="00057664">
          <w:rPr>
            <w:rStyle w:val="Hyperlink"/>
          </w:rPr>
          <w:t>here</w:t>
        </w:r>
      </w:hyperlink>
      <w:r>
        <w:t xml:space="preserve"> but has been replaced by Material Components which is </w:t>
      </w:r>
      <w:hyperlink r:id="rId1237"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3668B9">
      <w:pPr>
        <w:pStyle w:val="ListBullet"/>
      </w:pPr>
      <w:r>
        <w:t xml:space="preserve">Put a </w:t>
      </w:r>
      <w:r w:rsidRPr="00583FE0">
        <w:t>favicon.ico in the webroot.</w:t>
      </w:r>
      <w:r>
        <w:t xml:space="preserve"> </w:t>
      </w:r>
    </w:p>
    <w:p w14:paraId="0779EABB" w14:textId="77777777" w:rsidR="009C0D6F" w:rsidRDefault="009C0D6F" w:rsidP="003668B9">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38"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39"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lastRenderedPageBreak/>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40">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15" w:name="_Toc315774623"/>
      <w:r>
        <w:t>ArcGIS</w:t>
      </w:r>
    </w:p>
    <w:p w14:paraId="055A0748" w14:textId="77777777" w:rsidR="004B461D" w:rsidRDefault="004B461D" w:rsidP="007D2F52">
      <w:pPr>
        <w:pStyle w:val="Heading4"/>
      </w:pPr>
      <w:r>
        <w:t>ArcGIS</w:t>
      </w:r>
      <w:bookmarkEnd w:id="215"/>
      <w:r>
        <w:t xml:space="preserve"> </w:t>
      </w:r>
      <w:r w:rsidR="00CC2849">
        <w:t xml:space="preserve">for </w:t>
      </w:r>
      <w:r>
        <w:t>Desktop</w:t>
      </w:r>
    </w:p>
    <w:p w14:paraId="69D61811" w14:textId="77777777" w:rsidR="004B461D" w:rsidRDefault="004B461D" w:rsidP="000E5536">
      <w:pPr>
        <w:pStyle w:val="Heading5"/>
      </w:pPr>
      <w:bookmarkStart w:id="216" w:name="_Ref352067525"/>
      <w:bookmarkStart w:id="217" w:name="_Toc315774624"/>
      <w:r>
        <w:t>Accessing PostGIS</w:t>
      </w:r>
      <w:bookmarkEnd w:id="216"/>
    </w:p>
    <w:p w14:paraId="556625E2" w14:textId="77777777" w:rsidR="004B461D" w:rsidRDefault="004B461D" w:rsidP="000E5536">
      <w:pPr>
        <w:pStyle w:val="Heading6"/>
      </w:pPr>
      <w:bookmarkStart w:id="218" w:name="_Ref323214465"/>
      <w:r>
        <w:t>In 10</w:t>
      </w:r>
      <w:bookmarkEnd w:id="218"/>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4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42"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lastRenderedPageBreak/>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7"/>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9" w:name="_Toc315774625"/>
      <w:r>
        <w:t>Creating Script tools</w:t>
      </w:r>
      <w:bookmarkEnd w:id="219"/>
    </w:p>
    <w:p w14:paraId="66441EEF" w14:textId="77777777" w:rsidR="004B461D" w:rsidRDefault="009B1A25" w:rsidP="000E5536">
      <w:pPr>
        <w:pStyle w:val="Heading7"/>
      </w:pPr>
      <w:r>
        <w:t>Foreground/background</w:t>
      </w:r>
    </w:p>
    <w:p w14:paraId="5E639EF9" w14:textId="77777777" w:rsidR="004B461D" w:rsidRDefault="004B461D" w:rsidP="003668B9">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20" w:name="_Ref387145637"/>
      <w:r>
        <w:t>ArcPy Memory leaks</w:t>
      </w:r>
      <w:bookmarkEnd w:id="220"/>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43" w:anchor="/Running_a_script_in_process/00150000000r000000/" w:history="1">
        <w:r w:rsidR="0029603B" w:rsidRPr="0029603B">
          <w:rPr>
            <w:rStyle w:val="Hyperlink"/>
          </w:rPr>
          <w:t>here</w:t>
        </w:r>
      </w:hyperlink>
      <w:r w:rsidR="0029603B">
        <w:t xml:space="preserve">). This was suggested by someone else – see </w:t>
      </w:r>
      <w:hyperlink r:id="rId124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3668B9">
      <w:pPr>
        <w:pStyle w:val="ListBullet"/>
      </w:pPr>
      <w:r>
        <w:t>Reset cursors</w:t>
      </w:r>
    </w:p>
    <w:p w14:paraId="3B1F26E4" w14:textId="77777777" w:rsidR="006A10A8" w:rsidRDefault="006A10A8" w:rsidP="003668B9">
      <w:pPr>
        <w:pStyle w:val="ListBullet"/>
      </w:pPr>
      <w:r>
        <w:t>Free all cursors and rows</w:t>
      </w:r>
    </w:p>
    <w:p w14:paraId="3523D285" w14:textId="77777777" w:rsidR="006A10A8" w:rsidRDefault="006A10A8" w:rsidP="003668B9">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21"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330E28" w:rsidP="008B6883">
      <w:pPr>
        <w:pStyle w:val="BodyText2"/>
      </w:pPr>
      <w:hyperlink r:id="rId1245"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lastRenderedPageBreak/>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46"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47"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21"/>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22" w:name="_Ref464223335"/>
      <w:r>
        <w:t>Exporting to HTML</w:t>
      </w:r>
      <w:bookmarkEnd w:id="222"/>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lastRenderedPageBreak/>
        <w:t xml:space="preserve">There is good documentation on using the XSLT Transformation tool in the online docs </w:t>
      </w:r>
      <w:hyperlink r:id="rId124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49"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50"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23" w:name="_PostgreSQL_1"/>
      <w:bookmarkEnd w:id="223"/>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3668B9">
      <w:pPr>
        <w:pStyle w:val="ListBullet"/>
      </w:pPr>
      <w:r>
        <w:t>Right click on the Databases node in the Catalog pane and select New Database Connection.</w:t>
      </w:r>
    </w:p>
    <w:p w14:paraId="354B2472" w14:textId="77777777" w:rsidR="001672E7" w:rsidRDefault="001672E7" w:rsidP="003668B9">
      <w:pPr>
        <w:pStyle w:val="ListBullet"/>
      </w:pPr>
      <w:r>
        <w:t>Fill in the details and click OK</w:t>
      </w:r>
    </w:p>
    <w:p w14:paraId="1EC1F0F9" w14:textId="77777777" w:rsidR="001672E7" w:rsidRPr="001672E7" w:rsidRDefault="001672E7" w:rsidP="003668B9">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51">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lastRenderedPageBreak/>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3668B9">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t>To add/remove licenses for Extensions its really easy with a floating license manager.</w:t>
      </w:r>
    </w:p>
    <w:p w14:paraId="7308BF3A" w14:textId="77777777" w:rsidR="003E1D02" w:rsidRDefault="003E1D02" w:rsidP="003668B9">
      <w:pPr>
        <w:pStyle w:val="ListBullet"/>
      </w:pPr>
      <w:r>
        <w:t>Click on Project | Licensing | Configure your licensing options.</w:t>
      </w:r>
    </w:p>
    <w:p w14:paraId="319D0E81" w14:textId="77777777" w:rsidR="003E1D02" w:rsidRPr="003E1D02" w:rsidRDefault="003E1D02" w:rsidP="003668B9">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52" w:history="1">
        <w:r w:rsidRPr="00B33958">
          <w:rPr>
            <w:rStyle w:val="Hyperlink"/>
          </w:rPr>
          <w:t>here</w:t>
        </w:r>
      </w:hyperlink>
      <w:r>
        <w:t>.</w:t>
      </w:r>
    </w:p>
    <w:p w14:paraId="07283D69" w14:textId="77777777" w:rsidR="006A280C" w:rsidRDefault="006A280C" w:rsidP="006A280C">
      <w:pPr>
        <w:pStyle w:val="Heading8"/>
      </w:pPr>
      <w:bookmarkStart w:id="224" w:name="_Adding_Python_Packages"/>
      <w:bookmarkEnd w:id="224"/>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53"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lastRenderedPageBreak/>
        <w:t>Accessing NoSQL databases</w:t>
      </w:r>
    </w:p>
    <w:p w14:paraId="55D12B98" w14:textId="77777777" w:rsidR="00CC2849" w:rsidRPr="006F0DF8" w:rsidRDefault="00CC2849" w:rsidP="008B6883">
      <w:pPr>
        <w:pStyle w:val="BodyText2"/>
      </w:pPr>
      <w:r>
        <w:t xml:space="preserve">There are a couple of articles </w:t>
      </w:r>
      <w:hyperlink r:id="rId1254"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5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25" w:name="_Ref434390506"/>
      <w:r>
        <w:t>Mapping</w:t>
      </w:r>
      <w:bookmarkEnd w:id="225"/>
    </w:p>
    <w:p w14:paraId="07793987" w14:textId="77777777" w:rsidR="004B461D" w:rsidRDefault="004B461D" w:rsidP="003668B9">
      <w:pPr>
        <w:pStyle w:val="ListBullet"/>
      </w:pPr>
      <w:r>
        <w:t>If you hold down the Q key at any point you can start to Roam the map!</w:t>
      </w:r>
    </w:p>
    <w:p w14:paraId="50A09CA0" w14:textId="77777777" w:rsidR="004B461D" w:rsidRDefault="004B461D" w:rsidP="003668B9">
      <w:pPr>
        <w:pStyle w:val="ListBullet"/>
      </w:pPr>
      <w:r>
        <w:t>Nice hexagon mapping tool for download (</w:t>
      </w:r>
      <w:hyperlink r:id="rId1256" w:history="1">
        <w:r>
          <w:rPr>
            <w:rStyle w:val="Hyperlink"/>
          </w:rPr>
          <w:t>http://blogs.esri.com/esri/arcgis/2012/06/08/using-a-binning-technique-for-point-based-multiscale-web-maps/</w:t>
        </w:r>
      </w:hyperlink>
      <w:r>
        <w:t>).</w:t>
      </w:r>
    </w:p>
    <w:p w14:paraId="3CA582E3" w14:textId="77777777" w:rsidR="00181982" w:rsidRPr="00BA10D2" w:rsidRDefault="00181982" w:rsidP="003668B9">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3668B9">
      <w:pPr>
        <w:pStyle w:val="ListBullet"/>
      </w:pPr>
      <w:r>
        <w:t>Double click the Layers data frame</w:t>
      </w:r>
    </w:p>
    <w:p w14:paraId="5FE43DAB" w14:textId="77777777" w:rsidR="006002E0" w:rsidRDefault="006002E0" w:rsidP="003668B9">
      <w:pPr>
        <w:pStyle w:val="ListBullet"/>
      </w:pPr>
      <w:r>
        <w:t>Click Coordinate Systems and double click on the current SRS</w:t>
      </w:r>
    </w:p>
    <w:p w14:paraId="521EA8E1" w14:textId="77777777" w:rsidR="006002E0" w:rsidRPr="006002E0" w:rsidRDefault="006002E0" w:rsidP="003668B9">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57"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3668B9">
      <w:pPr>
        <w:pStyle w:val="ListBullet"/>
      </w:pPr>
      <w:r>
        <w:t>Open the XY coordinate system tab</w:t>
      </w:r>
    </w:p>
    <w:p w14:paraId="744AC9AE" w14:textId="77777777" w:rsidR="006002E0" w:rsidRDefault="006002E0" w:rsidP="003668B9">
      <w:pPr>
        <w:pStyle w:val="ListBullet"/>
      </w:pPr>
      <w:r>
        <w:t>Click on the new projected coordinate system</w:t>
      </w:r>
    </w:p>
    <w:p w14:paraId="7428205A" w14:textId="77777777" w:rsidR="006002E0" w:rsidRDefault="006002E0" w:rsidP="003668B9">
      <w:pPr>
        <w:pStyle w:val="ListBullet"/>
      </w:pPr>
      <w:r>
        <w:lastRenderedPageBreak/>
        <w:t>Give it a name and select the projection name (e.g. Mollweide)</w:t>
      </w:r>
    </w:p>
    <w:p w14:paraId="426E1E8C" w14:textId="77777777" w:rsidR="006002E0" w:rsidRPr="004A2BC3" w:rsidRDefault="006002E0" w:rsidP="003668B9">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3668B9">
      <w:pPr>
        <w:pStyle w:val="ListBullet"/>
      </w:pPr>
      <w:r>
        <w:t>Run the ‘</w:t>
      </w:r>
      <w:r w:rsidRPr="00B32563">
        <w:t>MakeQueryTable_management</w:t>
      </w:r>
      <w:r>
        <w:t>’ script</w:t>
      </w:r>
    </w:p>
    <w:p w14:paraId="5EB942CA" w14:textId="77777777" w:rsidR="00B32563" w:rsidRDefault="00B32563" w:rsidP="003668B9">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3668B9">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3668B9">
      <w:pPr>
        <w:pStyle w:val="ListBullet"/>
      </w:pPr>
      <w:r>
        <w:t>Put the fields in the same order as the tables</w:t>
      </w:r>
    </w:p>
    <w:p w14:paraId="5BDDF684" w14:textId="77777777" w:rsidR="00CC2849" w:rsidRDefault="00CC2849" w:rsidP="00CC2849">
      <w:pPr>
        <w:pStyle w:val="Heading5"/>
      </w:pPr>
      <w:r>
        <w:t>Geoprocessing</w:t>
      </w:r>
    </w:p>
    <w:p w14:paraId="6D470DF3" w14:textId="77777777" w:rsidR="00CC2849" w:rsidRDefault="00CC2849" w:rsidP="008B6883">
      <w:pPr>
        <w:pStyle w:val="BodyText2"/>
      </w:pPr>
      <w:r>
        <w:t xml:space="preserve">There are some articles that describe multiprocessing using ArcGIS. See </w:t>
      </w:r>
      <w:hyperlink r:id="rId1258"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6" w:name="_Corrupt_geometries"/>
      <w:bookmarkEnd w:id="226"/>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59">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66B273CD" w:rsidR="00CB0E9B" w:rsidRDefault="00CB0E9B" w:rsidP="00CB0E9B">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5</w:t>
      </w:r>
      <w:r w:rsidR="00631F70">
        <w:rPr>
          <w:noProof/>
        </w:rPr>
        <w:fldChar w:fldCharType="end"/>
      </w:r>
      <w:r>
        <w:t xml:space="preserve"> Corrupted geometry</w:t>
      </w:r>
    </w:p>
    <w:p w14:paraId="6EE63DD0" w14:textId="77777777" w:rsidR="00CB0E9B" w:rsidRDefault="00CB0E9B" w:rsidP="00CB0E9B">
      <w:pPr>
        <w:pStyle w:val="BodyText2"/>
        <w:keepNext/>
      </w:pPr>
      <w:r>
        <w:rPr>
          <w:noProof/>
          <w:lang w:bidi="ar-SA"/>
        </w:rPr>
        <w:lastRenderedPageBreak/>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60">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0D699689" w:rsidR="004E684D" w:rsidRPr="004E684D" w:rsidRDefault="00CB0E9B" w:rsidP="00CB0E9B">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6</w:t>
      </w:r>
      <w:r w:rsidR="00631F70">
        <w:rPr>
          <w:noProof/>
        </w:rPr>
        <w:fldChar w:fldCharType="end"/>
      </w:r>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61"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7" w:name="_Ref397075401"/>
      <w:r>
        <w:t>LayerToKML</w:t>
      </w:r>
    </w:p>
    <w:p w14:paraId="3CCEAAC9" w14:textId="77777777" w:rsidR="00CC2849" w:rsidRPr="00007A08" w:rsidRDefault="00CC2849" w:rsidP="008B6883">
      <w:pPr>
        <w:pStyle w:val="BodyText2"/>
      </w:pPr>
      <w:r>
        <w:t xml:space="preserve">By default this exports all of the fields in the feature class to an HTML popup which is useless. See </w:t>
      </w:r>
      <w:hyperlink r:id="rId1262"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7"/>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63" w:history="1">
        <w:r w:rsidRPr="00A51C45">
          <w:rPr>
            <w:rStyle w:val="Hyperlink"/>
          </w:rPr>
          <w:t>error</w:t>
        </w:r>
      </w:hyperlink>
      <w:r>
        <w:t xml:space="preserve"> could be because the maximum error count (50,000) has been </w:t>
      </w:r>
      <w:hyperlink r:id="rId1264"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lastRenderedPageBreak/>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65" w:history="1">
        <w:r w:rsidRPr="00D00B7B">
          <w:rPr>
            <w:rStyle w:val="Hyperlink"/>
          </w:rPr>
          <w:t>\\ArcGIS\\Desktop10.3\\ArcToolBox\\Scripts</w:t>
        </w:r>
      </w:hyperlink>
      <w:r>
        <w:t>']</w:t>
      </w:r>
    </w:p>
    <w:p w14:paraId="0929F7B7" w14:textId="77777777"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66"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8"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9" w:name="_Ref328037721"/>
      <w:r>
        <w:t>Coordinate order</w:t>
      </w:r>
      <w:bookmarkEnd w:id="229"/>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67"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68"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8"/>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69"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lastRenderedPageBreak/>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330E28" w:rsidP="008B6883">
      <w:pPr>
        <w:pStyle w:val="BodyText2"/>
        <w:rPr>
          <w:rStyle w:val="Hyperlink"/>
        </w:rPr>
      </w:pPr>
      <w:hyperlink r:id="rId1270"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330E28" w:rsidP="008B6883">
      <w:pPr>
        <w:pStyle w:val="BodyText2"/>
        <w:rPr>
          <w:rStyle w:val="Hyperlink"/>
        </w:rPr>
      </w:pPr>
      <w:hyperlink r:id="rId1271"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30" w:name="_Ref330801250"/>
      <w:r>
        <w:t>Changing ArcGIS Server Service Timeouts</w:t>
      </w:r>
      <w:bookmarkEnd w:id="230"/>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31" w:name="_Ref330988658"/>
      <w:r>
        <w:t xml:space="preserve">Changing the </w:t>
      </w:r>
      <w:r w:rsidRPr="009E7739">
        <w:t>httpRuntime executionTimeout</w:t>
      </w:r>
      <w:bookmarkEnd w:id="231"/>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72"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73"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3668B9">
      <w:pPr>
        <w:pStyle w:val="ListBullet"/>
      </w:pPr>
      <w:r>
        <w:t>How can you specify the Geometry type (e.g. point, line, polygon)? It only creates a field called geom of type geometry</w:t>
      </w:r>
    </w:p>
    <w:p w14:paraId="557D0AEB" w14:textId="77777777" w:rsidR="00785960" w:rsidRDefault="00785960" w:rsidP="003668B9">
      <w:pPr>
        <w:pStyle w:val="ListBullet"/>
      </w:pPr>
      <w:r>
        <w:t>You can add as many readers and writers as you want to a workspace</w:t>
      </w:r>
    </w:p>
    <w:p w14:paraId="3918C053" w14:textId="77777777" w:rsidR="00785960" w:rsidRDefault="00785960" w:rsidP="003668B9">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3668B9">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3668B9">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3668B9">
      <w:pPr>
        <w:pStyle w:val="ListBullet"/>
      </w:pPr>
      <w:r>
        <w:t>Then add SPHERICAL_MERCATOR to the reader and writer</w:t>
      </w:r>
    </w:p>
    <w:p w14:paraId="5F71429F" w14:textId="77777777" w:rsidR="00785960" w:rsidRDefault="00785960" w:rsidP="003668B9">
      <w:pPr>
        <w:pStyle w:val="ListBullet"/>
      </w:pPr>
      <w:r>
        <w:t>Then set the user name in the parameters for the destination feature type</w:t>
      </w:r>
    </w:p>
    <w:p w14:paraId="1715C38D" w14:textId="77777777" w:rsidR="00785960" w:rsidRDefault="00785960" w:rsidP="003668B9">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3668B9">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3668B9">
      <w:pPr>
        <w:pStyle w:val="ListBullet"/>
      </w:pPr>
      <w:r>
        <w:t>To connect to a particular table in a particular schema, type the full name of the table including the schema, e.g. administrative_units.country</w:t>
      </w:r>
    </w:p>
    <w:p w14:paraId="2528B2AE" w14:textId="77777777" w:rsidR="00785960" w:rsidRDefault="00785960" w:rsidP="003668B9">
      <w:pPr>
        <w:pStyle w:val="ListBullet"/>
      </w:pPr>
      <w:r>
        <w:t xml:space="preserve">There are issues with using PostGIS 2 because </w:t>
      </w:r>
      <w:r w:rsidRPr="002E4C61">
        <w:t xml:space="preserve">the function that is required to copy the data no longer exists (AsEWKB). See </w:t>
      </w:r>
      <w:hyperlink r:id="rId1274"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32" w:name="_Ref364943144"/>
      <w:r>
        <w:t>Image metadata</w:t>
      </w:r>
      <w:bookmarkEnd w:id="232"/>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75" w:history="1">
        <w:r w:rsidRPr="00F719C9">
          <w:rPr>
            <w:rStyle w:val="Hyperlink"/>
          </w:rPr>
          <w:t>here</w:t>
        </w:r>
      </w:hyperlink>
      <w:r>
        <w:t>.</w:t>
      </w:r>
    </w:p>
    <w:p w14:paraId="627B5C12" w14:textId="77777777" w:rsidR="004B461D" w:rsidRDefault="004B461D" w:rsidP="008B6883">
      <w:pPr>
        <w:pStyle w:val="BodyText2"/>
      </w:pPr>
      <w:r>
        <w:rPr>
          <w:noProof/>
          <w:lang w:bidi="ar-SA"/>
        </w:rPr>
        <w:lastRenderedPageBreak/>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6"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77"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3668B9">
      <w:pPr>
        <w:pStyle w:val="ListBullet"/>
      </w:pPr>
      <w:r>
        <w:t xml:space="preserve">Added the following </w:t>
      </w:r>
      <w:hyperlink r:id="rId1278" w:history="1">
        <w:r w:rsidRPr="0077669C">
          <w:rPr>
            <w:rStyle w:val="Hyperlink"/>
          </w:rPr>
          <w:t>http://download.eclipse.org/tm/updates/3.3/ as a new software update site</w:t>
        </w:r>
      </w:hyperlink>
      <w:r>
        <w:t xml:space="preserve"> </w:t>
      </w:r>
    </w:p>
    <w:p w14:paraId="317C170A" w14:textId="77777777" w:rsidR="00C732A9" w:rsidRDefault="00C732A9" w:rsidP="003668B9">
      <w:pPr>
        <w:pStyle w:val="ListBullet"/>
      </w:pPr>
      <w:r>
        <w:t>Clicked Remote System Explorer End-User runtime as the install and clicked next</w:t>
      </w:r>
    </w:p>
    <w:p w14:paraId="008CA6D7" w14:textId="77777777" w:rsidR="00C732A9" w:rsidRDefault="00C732A9" w:rsidP="003668B9">
      <w:pPr>
        <w:pStyle w:val="ListBullet"/>
      </w:pPr>
      <w:r>
        <w:t>Installed the Remote System Explorer plugin</w:t>
      </w:r>
    </w:p>
    <w:p w14:paraId="2EE92F2B" w14:textId="77777777" w:rsidR="00C732A9" w:rsidRDefault="00C732A9" w:rsidP="003668B9">
      <w:pPr>
        <w:pStyle w:val="ListBullet"/>
      </w:pPr>
      <w:r>
        <w:t>Restarted Aptana - and changed the perspective to Remote Systems</w:t>
      </w:r>
    </w:p>
    <w:p w14:paraId="42C34CC7" w14:textId="77777777" w:rsidR="00C732A9" w:rsidRDefault="00C732A9" w:rsidP="003668B9">
      <w:pPr>
        <w:pStyle w:val="ListBullet"/>
      </w:pPr>
      <w:r>
        <w:t>Added a new remote connection using SSH - this didnt work for the 'cruise' machine for some reason</w:t>
      </w:r>
    </w:p>
    <w:p w14:paraId="5965508F" w14:textId="77777777" w:rsidR="00C732A9" w:rsidRDefault="00C732A9" w:rsidP="003668B9">
      <w:pPr>
        <w:pStyle w:val="ListBullet"/>
      </w:pPr>
      <w:r>
        <w:t>Edited the file in the IDE and it updated on eHabitat</w:t>
      </w:r>
    </w:p>
    <w:p w14:paraId="1ED07370" w14:textId="77777777" w:rsidR="00C732A9" w:rsidRDefault="00C732A9" w:rsidP="003668B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79"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80"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03A86548"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0A01DA">
        <w:rPr>
          <w:b/>
          <w:bCs w:val="0"/>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3668B9">
      <w:pPr>
        <w:pStyle w:val="ListBullet"/>
      </w:pPr>
      <w:r>
        <w:t>Add a bookmark</w:t>
      </w:r>
      <w:r>
        <w:tab/>
        <w:t>CTRL+B</w:t>
      </w:r>
    </w:p>
    <w:p w14:paraId="588DF3F5" w14:textId="77777777" w:rsidR="00C732A9" w:rsidRDefault="00C732A9" w:rsidP="003668B9">
      <w:pPr>
        <w:pStyle w:val="ListBullet"/>
      </w:pPr>
      <w:r>
        <w:t>Remove all bookmarks</w:t>
      </w:r>
      <w:r>
        <w:tab/>
      </w:r>
    </w:p>
    <w:p w14:paraId="58D4DB37" w14:textId="77777777" w:rsidR="00C732A9" w:rsidRPr="00FB4F22" w:rsidRDefault="00C732A9" w:rsidP="003668B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81"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82"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83"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84"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lastRenderedPageBreak/>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85"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86"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87"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88"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lastRenderedPageBreak/>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9">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t>Goals</w:t>
      </w:r>
    </w:p>
    <w:p w14:paraId="2FEE4FE4" w14:textId="77777777" w:rsidR="00C732A9" w:rsidRPr="00BD628E" w:rsidRDefault="00C732A9" w:rsidP="008B6883">
      <w:pPr>
        <w:pStyle w:val="BodyText2"/>
      </w:pPr>
      <w:r>
        <w:t xml:space="preserve">In Aptana and Maven you need to specify goals for successful builds. See </w:t>
      </w:r>
      <w:hyperlink r:id="rId1290"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91" w:history="1">
        <w:r w:rsidRPr="0037722F">
          <w:rPr>
            <w:rStyle w:val="Hyperlink"/>
          </w:rPr>
          <w:t>here</w:t>
        </w:r>
      </w:hyperlink>
      <w:r>
        <w:t>.</w:t>
      </w:r>
    </w:p>
    <w:p w14:paraId="30ED3DBF" w14:textId="77777777" w:rsidR="00C732A9" w:rsidRDefault="00C732A9" w:rsidP="003668B9">
      <w:pPr>
        <w:pStyle w:val="ListBullet"/>
      </w:pPr>
      <w:r>
        <w:t>Installing the Eclipse IDE for Java Developers</w:t>
      </w:r>
    </w:p>
    <w:p w14:paraId="1866974A" w14:textId="77777777" w:rsidR="00C732A9" w:rsidRDefault="00C732A9" w:rsidP="003668B9">
      <w:pPr>
        <w:pStyle w:val="ListBullet"/>
      </w:pPr>
      <w:r>
        <w:t>Installing to ‘</w:t>
      </w:r>
      <w:r w:rsidRPr="00261BC7">
        <w:t>C:\Users\cottaan\eclipse\java-mars</w:t>
      </w:r>
      <w:r>
        <w:t>’ (no Admin permissions needed)</w:t>
      </w:r>
    </w:p>
    <w:p w14:paraId="32C6AFA0" w14:textId="77777777" w:rsidR="00C732A9" w:rsidRDefault="00C732A9" w:rsidP="003668B9">
      <w:pPr>
        <w:pStyle w:val="ListBullet"/>
      </w:pPr>
      <w:r>
        <w:t>Mars.2 version</w:t>
      </w:r>
    </w:p>
    <w:p w14:paraId="0B4C5A61" w14:textId="77777777" w:rsidR="00C732A9" w:rsidRPr="0037722F" w:rsidRDefault="00C732A9" w:rsidP="003668B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lastRenderedPageBreak/>
        <w:t>Compiling to a different JRE</w:t>
      </w:r>
    </w:p>
    <w:p w14:paraId="069C945D" w14:textId="33772C3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0A01D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3668B9">
      <w:pPr>
        <w:pStyle w:val="ListBullet"/>
      </w:pPr>
      <w:r>
        <w:t xml:space="preserve">Following instructions on </w:t>
      </w:r>
      <w:hyperlink r:id="rId1292" w:history="1">
        <w:r w:rsidRPr="005D5A84">
          <w:rPr>
            <w:rStyle w:val="Hyperlink"/>
          </w:rPr>
          <w:t>this</w:t>
        </w:r>
      </w:hyperlink>
      <w:r>
        <w:t xml:space="preserve"> page</w:t>
      </w:r>
    </w:p>
    <w:p w14:paraId="7EAB921C" w14:textId="77777777" w:rsidR="00C732A9" w:rsidRDefault="00C732A9" w:rsidP="003668B9">
      <w:pPr>
        <w:pStyle w:val="ListBullet"/>
      </w:pPr>
      <w:r>
        <w:t>Selected Pydev for Eclipse</w:t>
      </w:r>
    </w:p>
    <w:p w14:paraId="17113CC0" w14:textId="77777777" w:rsidR="00C732A9" w:rsidRDefault="00C732A9" w:rsidP="003668B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3668B9">
      <w:pPr>
        <w:pStyle w:val="ListBullet"/>
      </w:pPr>
      <w:r>
        <w:t>Now after reopening I can see all my folders in the Package Explorer and the following</w:t>
      </w:r>
    </w:p>
    <w:p w14:paraId="3EEFE5B4" w14:textId="77777777" w:rsidR="00C732A9" w:rsidRDefault="00C732A9" w:rsidP="003668B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3">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3668B9">
      <w:pPr>
        <w:pStyle w:val="ListBullet"/>
      </w:pPr>
      <w:r>
        <w:t>Clicked on Apply</w:t>
      </w:r>
    </w:p>
    <w:p w14:paraId="41D56DEB" w14:textId="77777777" w:rsidR="00C732A9" w:rsidRDefault="00C732A9" w:rsidP="003668B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3668B9">
      <w:pPr>
        <w:pStyle w:val="ListBullet"/>
      </w:pPr>
      <w:r>
        <w:t>Window -&gt; Preferences -&gt; PyDev -&gt; Editor -&gt; Code Analysis -&gt; Undefined -&gt; Undefined Variable From Import -&gt; Ignore</w:t>
      </w:r>
    </w:p>
    <w:p w14:paraId="13C183D1" w14:textId="77777777" w:rsidR="00C732A9" w:rsidRPr="005D1E49" w:rsidRDefault="00C732A9" w:rsidP="003668B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lastRenderedPageBreak/>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94" w:history="1">
        <w:r w:rsidRPr="00F21B98">
          <w:rPr>
            <w:rStyle w:val="Hyperlink"/>
          </w:rPr>
          <w:t>here</w:t>
        </w:r>
      </w:hyperlink>
      <w:r>
        <w:t xml:space="preserve">. Downloading zip for Windows </w:t>
      </w:r>
      <w:hyperlink r:id="rId1295"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96"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97"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98"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99"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300"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301"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3668B9">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3668B9">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lastRenderedPageBreak/>
        <w:t>Marxan</w:t>
      </w:r>
    </w:p>
    <w:p w14:paraId="04E3D9F4" w14:textId="77777777" w:rsidR="004803E9" w:rsidRDefault="002411E0" w:rsidP="002411E0">
      <w:pPr>
        <w:pStyle w:val="BodyText2"/>
      </w:pPr>
      <w:r>
        <w:t xml:space="preserve">After registering to use Marxan with my gmail address you can download from </w:t>
      </w:r>
      <w:hyperlink r:id="rId1302" w:history="1">
        <w:r w:rsidRPr="002411E0">
          <w:rPr>
            <w:rStyle w:val="Hyperlink"/>
          </w:rPr>
          <w:t>Marxan 2.4.3</w:t>
        </w:r>
      </w:hyperlink>
      <w:r>
        <w:t xml:space="preserve"> or </w:t>
      </w:r>
      <w:hyperlink r:id="rId1303"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304"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lastRenderedPageBreak/>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lastRenderedPageBreak/>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lastRenderedPageBreak/>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 xml:space="preserve">Each line has the ID number of a planning unit (see Section 3.2.3.1) and the number of times that planning unit was selected in the final solution across all repeat runs 9. This is perhaps the most commonly used of the Marxan output files and certainly the most commonly displayed. </w:t>
      </w:r>
      <w:r w:rsidR="0031472B" w:rsidRPr="0031472B">
        <w:lastRenderedPageBreak/>
        <w:t>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305" w:history="1">
        <w:r w:rsidRPr="003B0EF1">
          <w:rPr>
            <w:rStyle w:val="Hyperlink"/>
          </w:rPr>
          <w:t>here</w:t>
        </w:r>
      </w:hyperlink>
      <w:r>
        <w:t>.</w:t>
      </w:r>
      <w:r w:rsidR="00794054">
        <w:t xml:space="preserve"> There is a table join in Python GIS – see </w:t>
      </w:r>
      <w:hyperlink r:id="rId1306"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307"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308"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2E29BEED" w14:textId="1F8FDDEC" w:rsidR="000322E8" w:rsidRDefault="000322E8" w:rsidP="000322E8">
      <w:pPr>
        <w:pStyle w:val="Heading5"/>
      </w:pPr>
      <w:r>
        <w:t>Creating fixed text bullets</w:t>
      </w:r>
    </w:p>
    <w:p w14:paraId="6D416AEB" w14:textId="6241E3A0" w:rsidR="000322E8" w:rsidRPr="000322E8" w:rsidRDefault="000322E8" w:rsidP="000322E8">
      <w:pPr>
        <w:pStyle w:val="BodyText2"/>
      </w:pPr>
      <w:r>
        <w:t xml:space="preserve">Follow instructions </w:t>
      </w:r>
      <w:hyperlink r:id="rId1309" w:history="1">
        <w:r w:rsidRPr="000322E8">
          <w:rPr>
            <w:rStyle w:val="Hyperlink"/>
          </w:rPr>
          <w:t>here</w:t>
        </w:r>
      </w:hyperlink>
      <w:r>
        <w:t xml:space="preserve"> to create a multi-level list.</w:t>
      </w:r>
    </w:p>
    <w:p w14:paraId="169E596A" w14:textId="77777777" w:rsidR="001874DC" w:rsidRDefault="001874DC" w:rsidP="0034374E">
      <w:pPr>
        <w:pStyle w:val="Heading3"/>
      </w:pPr>
      <w:r>
        <w:t>QGIS</w:t>
      </w:r>
    </w:p>
    <w:p w14:paraId="53D90342" w14:textId="77777777" w:rsidR="00170ABD" w:rsidRDefault="00170ABD" w:rsidP="007D2F52">
      <w:pPr>
        <w:pStyle w:val="Heading4"/>
      </w:pPr>
      <w:r>
        <w:lastRenderedPageBreak/>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310"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49B922E" w14:textId="77777777" w:rsidR="000A01D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0A01DA">
        <w:t>in VBA</w:t>
      </w:r>
    </w:p>
    <w:p w14:paraId="0F43DE6F" w14:textId="77777777" w:rsidR="000A01DA" w:rsidRDefault="000A01DA" w:rsidP="008B6883">
      <w:pPr>
        <w:pStyle w:val="BodyText2"/>
      </w:pPr>
      <w:r>
        <w:t>The following works:</w:t>
      </w:r>
    </w:p>
    <w:p w14:paraId="39B8F535" w14:textId="77777777" w:rsidR="000A01DA" w:rsidRDefault="000A01DA" w:rsidP="007162FA">
      <w:pPr>
        <w:pStyle w:val="Code"/>
      </w:pPr>
      <w:r>
        <w:t>Set oRequest = CreateObject("WinHttp.WinHttpRequest.5.1")</w:t>
      </w:r>
    </w:p>
    <w:p w14:paraId="07A3C487" w14:textId="77777777" w:rsidR="000A01DA" w:rsidRDefault="000A01DA" w:rsidP="007162FA">
      <w:pPr>
        <w:pStyle w:val="Code"/>
      </w:pPr>
      <w:r>
        <w:t>oRequest.Open "GET", "http://api.geonames.org/search?q=southminster&amp;username=andrew"</w:t>
      </w:r>
    </w:p>
    <w:p w14:paraId="30B73374" w14:textId="77777777" w:rsidR="000A01DA" w:rsidRDefault="000A01DA" w:rsidP="007162FA">
      <w:pPr>
        <w:pStyle w:val="Code"/>
      </w:pPr>
      <w:r>
        <w:t>oRequest.setProxy 2, "http://10.168.209.72:8012", "" 'use the JRC proxy</w:t>
      </w:r>
    </w:p>
    <w:p w14:paraId="7F3DBCC2" w14:textId="77777777" w:rsidR="000A01DA" w:rsidRDefault="000A01DA" w:rsidP="007162FA">
      <w:pPr>
        <w:pStyle w:val="Code"/>
      </w:pPr>
      <w:r>
        <w:t>oRequest.Send</w:t>
      </w:r>
    </w:p>
    <w:p w14:paraId="7E7F5396" w14:textId="77777777" w:rsidR="000A01DA" w:rsidRPr="007162FA" w:rsidRDefault="000A01DA" w:rsidP="007162FA">
      <w:pPr>
        <w:pStyle w:val="Code"/>
      </w:pPr>
      <w:r>
        <w:t>response = oRequest.ResponseText</w:t>
      </w:r>
    </w:p>
    <w:p w14:paraId="75B69E18" w14:textId="77777777" w:rsidR="000A01DA" w:rsidRDefault="000A01DA" w:rsidP="00572635">
      <w:pPr>
        <w:pStyle w:val="Heading5"/>
      </w:pPr>
      <w:r>
        <w:t>In PyCharm</w:t>
      </w:r>
    </w:p>
    <w:p w14:paraId="79DC019E" w14:textId="77777777" w:rsidR="000A01DA" w:rsidRPr="003B1049" w:rsidRDefault="000A01D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3EC1B42E" w:rsidR="00A5731E" w:rsidRPr="00A5731E" w:rsidRDefault="000A01D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311" w:history="1">
        <w:r w:rsidRPr="0001507A">
          <w:rPr>
            <w:rStyle w:val="Hyperlink"/>
          </w:rPr>
          <w:t>here</w:t>
        </w:r>
      </w:hyperlink>
      <w:r>
        <w:t>.</w:t>
      </w:r>
      <w:r w:rsidR="00526BE6">
        <w:t xml:space="preserve"> Here is the </w:t>
      </w:r>
      <w:hyperlink r:id="rId1312"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313"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lastRenderedPageBreak/>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314"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315"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t xml:space="preserve">Trying by searching in docker and then running a </w:t>
      </w:r>
      <w:r w:rsidR="005015F0">
        <w:t xml:space="preserve">image (instructions </w:t>
      </w:r>
      <w:hyperlink r:id="rId1316"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33" w:name="_Ref464569146"/>
      <w:r>
        <w:t>Command line</w:t>
      </w:r>
      <w:bookmarkEnd w:id="233"/>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lastRenderedPageBreak/>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34" w:name="_Ref464651649"/>
      <w:r>
        <w:t>Set no data value</w:t>
      </w:r>
      <w:bookmarkEnd w:id="234"/>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6FFCCD20"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0A01D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35" w:name="_Exporting_to_GeoJson"/>
      <w:bookmarkEnd w:id="235"/>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lastRenderedPageBreak/>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BF39944" w14:textId="77777777" w:rsidR="00777FCC" w:rsidRDefault="00777FCC" w:rsidP="00777FCC">
      <w:pPr>
        <w:pStyle w:val="Heading3"/>
      </w:pPr>
      <w:bookmarkStart w:id="236" w:name="_Colaboratory"/>
      <w:bookmarkEnd w:id="236"/>
      <w:r>
        <w:t>Colaboratory</w:t>
      </w:r>
    </w:p>
    <w:p w14:paraId="0B4BA6AA" w14:textId="77777777" w:rsidR="00777FCC" w:rsidRPr="00777FCC" w:rsidRDefault="00777FCC" w:rsidP="00777FCC">
      <w:pPr>
        <w:pStyle w:val="BodyText2"/>
      </w:pPr>
      <w:r>
        <w:t>A Jupyter notebook environment that runs entirely in the cloud and requires no setup to use. Stored in Google Drive, just like Google Docs or Sheets. Free to use.</w:t>
      </w:r>
    </w:p>
    <w:p w14:paraId="05A841EF" w14:textId="5751976A" w:rsidR="00777FCC" w:rsidRDefault="00777FCC" w:rsidP="00777FCC">
      <w:pPr>
        <w:pStyle w:val="Heading4"/>
      </w:pPr>
      <w:r>
        <w:t>Installation</w:t>
      </w:r>
    </w:p>
    <w:p w14:paraId="702A9C84" w14:textId="4FA6924D" w:rsidR="00777FCC" w:rsidRPr="00777FCC" w:rsidRDefault="00777FCC" w:rsidP="00777FCC">
      <w:pPr>
        <w:pStyle w:val="BodyText2"/>
      </w:pPr>
      <w:r>
        <w:t>In Google Drive, click New | More | Connect more apps and enter 'Colab' and press enter. Select Colaboratory and add it.</w:t>
      </w:r>
    </w:p>
    <w:p w14:paraId="35D92ADC" w14:textId="432C6E19" w:rsidR="00145AFE" w:rsidRDefault="00145AFE" w:rsidP="00145AFE">
      <w:pPr>
        <w:pStyle w:val="Heading4"/>
      </w:pPr>
      <w:r>
        <w:t>Use</w:t>
      </w:r>
    </w:p>
    <w:p w14:paraId="37C0CD35" w14:textId="4652C4DF" w:rsidR="00145AFE" w:rsidRDefault="00145AFE" w:rsidP="00145AFE">
      <w:pPr>
        <w:pStyle w:val="Heading5"/>
      </w:pPr>
      <w:r>
        <w:t>Storage</w:t>
      </w:r>
    </w:p>
    <w:p w14:paraId="70578AE8" w14:textId="5E6687B5" w:rsidR="00145AFE" w:rsidRPr="00145AFE" w:rsidRDefault="00145AFE" w:rsidP="00145AFE">
      <w:pPr>
        <w:pStyle w:val="BodyText2"/>
      </w:pPr>
      <w:r>
        <w:t xml:space="preserve">There is a good notebook on the options for storing files </w:t>
      </w:r>
      <w:hyperlink r:id="rId1317" w:history="1">
        <w:r w:rsidRPr="00145AFE">
          <w:rPr>
            <w:rStyle w:val="Hyperlink"/>
          </w:rPr>
          <w:t>here</w:t>
        </w:r>
      </w:hyperlink>
      <w:r>
        <w:t>.</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318"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lastRenderedPageBreak/>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7" w:name="_Setting_the_default"/>
      <w:bookmarkEnd w:id="237"/>
      <w:r>
        <w:t>Setting the default Home folder</w:t>
      </w:r>
    </w:p>
    <w:p w14:paraId="3A9DC3B9" w14:textId="61B02810" w:rsidR="008E6697" w:rsidRDefault="008E6697" w:rsidP="008B6883">
      <w:pPr>
        <w:pStyle w:val="BodyText2"/>
      </w:pPr>
      <w:r>
        <w:t xml:space="preserve">To change the default Home folder for Jupyter Notebooks (instructions </w:t>
      </w:r>
      <w:hyperlink r:id="rId1319" w:history="1">
        <w:r w:rsidRPr="004B289F">
          <w:rPr>
            <w:rStyle w:val="Hyperlink"/>
          </w:rPr>
          <w:t>here</w:t>
        </w:r>
      </w:hyperlink>
      <w:r>
        <w:t xml:space="preserve">). </w:t>
      </w:r>
    </w:p>
    <w:p w14:paraId="516A6B35" w14:textId="41C200ED" w:rsidR="008E6697" w:rsidRDefault="008E6697" w:rsidP="003668B9">
      <w:pPr>
        <w:pStyle w:val="ListBullet"/>
      </w:pPr>
      <w:r>
        <w:t>Generate a config file</w:t>
      </w:r>
      <w:r w:rsidR="003668B9">
        <w:t xml:space="preserve"> (this changed to '</w:t>
      </w:r>
      <w:r w:rsidR="003668B9" w:rsidRPr="00591592">
        <w:t>E:\dev\Anaconda2\Scripts</w:t>
      </w:r>
      <w:r w:rsidR="003668B9">
        <w:t>' in June 2018 but the config file was already created)</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3668B9">
      <w:pPr>
        <w:pStyle w:val="ListBullet"/>
      </w:pPr>
      <w:r>
        <w:t>Edit the config file (</w:t>
      </w:r>
      <w:r w:rsidRPr="00056076">
        <w:t>C:\Users\cottaan\.jupyter\jupyter_notebook_config.py</w:t>
      </w:r>
      <w:r>
        <w:t>) changing the following:</w:t>
      </w:r>
    </w:p>
    <w:p w14:paraId="3240BE00" w14:textId="48243EFE" w:rsidR="008E6697" w:rsidRDefault="008E6697" w:rsidP="008B550B">
      <w:pPr>
        <w:pStyle w:val="Code"/>
      </w:pPr>
      <w:r w:rsidRPr="00056076">
        <w:t>c.NotebookApp.notebook_dir = u'E:/cottaan/Documents/GitHub'</w:t>
      </w:r>
    </w:p>
    <w:p w14:paraId="3191744F" w14:textId="1D271469" w:rsidR="003668B9" w:rsidRDefault="003668B9" w:rsidP="00107FE9">
      <w:pPr>
        <w:pStyle w:val="ListBullet"/>
      </w:pPr>
      <w:r>
        <w:t xml:space="preserve">Make sure any Windows shortcuts don’t include the </w:t>
      </w:r>
      <w:r w:rsidRPr="003668B9">
        <w:t>%USERPROFILE%</w:t>
      </w:r>
      <w:r>
        <w:t xml:space="preserve"> parameter at the end otherwise this will override the config file setting. You can create a new shortcut to </w:t>
      </w:r>
      <w:r w:rsidR="00107FE9">
        <w:t>'</w:t>
      </w:r>
      <w:r w:rsidR="00107FE9" w:rsidRPr="00591592">
        <w:t>E:\dev\Anaconda2\Scripts</w:t>
      </w:r>
      <w:r w:rsidR="00107FE9">
        <w:t>\</w:t>
      </w:r>
      <w:r w:rsidR="00107FE9" w:rsidRPr="00107FE9">
        <w:t>jupyter-notebook.exe</w:t>
      </w:r>
      <w:r w:rsidR="00107FE9">
        <w:t>'.</w:t>
      </w:r>
    </w:p>
    <w:p w14:paraId="78C5C8AF" w14:textId="77777777" w:rsidR="001060FD" w:rsidRDefault="00F52741" w:rsidP="001060FD">
      <w:pPr>
        <w:pStyle w:val="Heading3"/>
      </w:pPr>
      <w:r>
        <w:t>Using</w:t>
      </w:r>
    </w:p>
    <w:p w14:paraId="56B0D4BD" w14:textId="77777777" w:rsidR="001A0176" w:rsidRDefault="001A0176" w:rsidP="001A0176">
      <w:pPr>
        <w:pStyle w:val="Heading4"/>
      </w:pPr>
      <w:r>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320"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lastRenderedPageBreak/>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321"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322" w:history="1">
        <w:r w:rsidRPr="00204887">
          <w:rPr>
            <w:rStyle w:val="Hyperlink"/>
          </w:rPr>
          <w:t>locally</w:t>
        </w:r>
      </w:hyperlink>
      <w:r>
        <w:t xml:space="preserve"> or online </w:t>
      </w:r>
      <w:hyperlink r:id="rId1323"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3668B9">
      <w:pPr>
        <w:pStyle w:val="ListBullet"/>
      </w:pPr>
      <w:r>
        <w:t>Users must have a Cloud9 account</w:t>
      </w:r>
    </w:p>
    <w:p w14:paraId="04591356" w14:textId="77777777" w:rsidR="00116DBF" w:rsidRDefault="00116DBF" w:rsidP="003668B9">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3668B9">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lastRenderedPageBreak/>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324"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325"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326" w:history="1">
        <w:r w:rsidRPr="00F93921">
          <w:rPr>
            <w:rStyle w:val="Hyperlink"/>
          </w:rPr>
          <w:t>a.cottam@gmail.com</w:t>
        </w:r>
      </w:hyperlink>
      <w:r>
        <w:t xml:space="preserve"> thargal88</w:t>
      </w:r>
    </w:p>
    <w:p w14:paraId="752BB239" w14:textId="77777777" w:rsidR="00E25A60" w:rsidRDefault="00E25A60" w:rsidP="0020225B">
      <w:pPr>
        <w:pStyle w:val="Heading6"/>
      </w:pPr>
      <w:r>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327"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3668B9">
      <w:pPr>
        <w:pStyle w:val="ListBullet"/>
      </w:pPr>
      <w:r>
        <w:t>Feature scaling (i.e. normalizing the input features)</w:t>
      </w:r>
    </w:p>
    <w:p w14:paraId="693B10D5" w14:textId="77777777" w:rsidR="008B550B" w:rsidRDefault="00330E28" w:rsidP="003668B9">
      <w:pPr>
        <w:pStyle w:val="ListBullet"/>
      </w:pPr>
      <w:hyperlink r:id="rId1328" w:history="1">
        <w:r w:rsidR="008B550B" w:rsidRPr="008B550B">
          <w:rPr>
            <w:rStyle w:val="Hyperlink"/>
          </w:rPr>
          <w:t>Gradient Descent Learning Rates</w:t>
        </w:r>
      </w:hyperlink>
      <w:r w:rsidR="008B550B">
        <w:t xml:space="preserve"> @6 mins</w:t>
      </w:r>
      <w:r w:rsidR="008B550B">
        <w:tab/>
      </w:r>
    </w:p>
    <w:p w14:paraId="1A01B956" w14:textId="77777777" w:rsidR="00320E16" w:rsidRDefault="00330E28" w:rsidP="003668B9">
      <w:pPr>
        <w:pStyle w:val="ListBullet"/>
      </w:pPr>
      <w:hyperlink r:id="rId1329" w:history="1">
        <w:r w:rsidR="00320E16" w:rsidRPr="00320E16">
          <w:rPr>
            <w:rStyle w:val="Hyperlink"/>
          </w:rPr>
          <w:t>Normal Equation instead of Gradient Descent</w:t>
        </w:r>
      </w:hyperlink>
    </w:p>
    <w:p w14:paraId="4F2FD8AE" w14:textId="77777777" w:rsidR="000920B8" w:rsidRDefault="00330E28" w:rsidP="003668B9">
      <w:pPr>
        <w:pStyle w:val="ListBullet"/>
      </w:pPr>
      <w:hyperlink r:id="rId1330" w:history="1">
        <w:r w:rsidR="000920B8" w:rsidRPr="000920B8">
          <w:rPr>
            <w:rStyle w:val="Hyperlink"/>
          </w:rPr>
          <w:t>Vectorisation</w:t>
        </w:r>
      </w:hyperlink>
      <w:r w:rsidR="000920B8">
        <w:tab/>
        <w:t>Didn’t really understand lots of this</w:t>
      </w:r>
    </w:p>
    <w:p w14:paraId="79986D24" w14:textId="77777777" w:rsidR="000920B8" w:rsidRDefault="000920B8" w:rsidP="003668B9">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3668B9">
      <w:pPr>
        <w:pStyle w:val="ListBullet"/>
      </w:pPr>
      <w:r>
        <w:t>Fitting linear regression to a classification problem is not a good idea!</w:t>
      </w:r>
    </w:p>
    <w:p w14:paraId="0F07F27F" w14:textId="77777777" w:rsidR="001A71A5" w:rsidRPr="00AD7CD2" w:rsidRDefault="001A71A5" w:rsidP="003668B9">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lastRenderedPageBreak/>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331"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332"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33"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34"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lastRenderedPageBreak/>
        <w:t xml:space="preserve">Struggled with the first assignment - but luckily someone else has put the answers here: </w:t>
      </w:r>
      <w:hyperlink r:id="rId1335"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36"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37"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330E28" w:rsidP="008B6883">
      <w:pPr>
        <w:pStyle w:val="BodyText2"/>
      </w:pPr>
      <w:hyperlink r:id="rId1338"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39"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40"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41"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lastRenderedPageBreak/>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42"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330E28" w:rsidP="008B6883">
      <w:pPr>
        <w:pStyle w:val="BodyText2"/>
      </w:pPr>
      <w:hyperlink r:id="rId1343"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44"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45"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46" w:anchor="Debugging_Operations" w:history="1">
        <w:r w:rsidRPr="00023FBF">
          <w:rPr>
            <w:rStyle w:val="Hyperlink"/>
          </w:rPr>
          <w:t>here</w:t>
        </w:r>
      </w:hyperlink>
      <w:r>
        <w:t xml:space="preserve">. tf.Print doesn’t currently output to Jupyter Notebooks. Excellent overview with slides </w:t>
      </w:r>
      <w:hyperlink r:id="rId1347" w:history="1">
        <w:r w:rsidRPr="00E94381">
          <w:rPr>
            <w:rStyle w:val="Hyperlink"/>
          </w:rPr>
          <w:t>here</w:t>
        </w:r>
      </w:hyperlink>
      <w:r>
        <w:t xml:space="preserve"> and promise of a new web-based interactive debugger tool (integrated with TensorBoard </w:t>
      </w:r>
      <w:hyperlink r:id="rId1348"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330E28" w:rsidP="008B6883">
      <w:pPr>
        <w:pStyle w:val="BodyText2"/>
      </w:pPr>
      <w:hyperlink r:id="rId1349"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50"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51"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52"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8"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53"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54"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55"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56" w:history="1">
        <w:r>
          <w:rPr>
            <w:rStyle w:val="Hyperlink"/>
          </w:rPr>
          <w:t>http://h05-prod-vm100.jrc.it:8080/geoserver/web/</w:t>
        </w:r>
      </w:hyperlink>
    </w:p>
    <w:p w14:paraId="1CDD1A6A" w14:textId="77777777" w:rsidR="00153927" w:rsidRDefault="00153927" w:rsidP="007D2F52">
      <w:pPr>
        <w:pStyle w:val="Heading4"/>
      </w:pPr>
      <w:r>
        <w:t>Publishing</w:t>
      </w:r>
      <w:bookmarkEnd w:id="238"/>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57"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56F6E7E8" w:rsidR="00375BF3" w:rsidRDefault="00375BF3" w:rsidP="008B6883">
      <w:pPr>
        <w:pStyle w:val="BodyText2"/>
      </w:pPr>
      <w:r>
        <w:t xml:space="preserve">I have created a layer from the Google Earth Engine Validation Points. The WMS endpoint is </w:t>
      </w:r>
      <w:hyperlink r:id="rId1358"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0A01D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lastRenderedPageBreak/>
        <w:t xml:space="preserve">Looks like you </w:t>
      </w:r>
      <w:hyperlink r:id="rId1359"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60" w:history="1">
        <w:r w:rsidRPr="00A95575">
          <w:rPr>
            <w:rStyle w:val="Hyperlink"/>
          </w:rPr>
          <w:t>http://your-server/geoserver/rest</w:t>
        </w:r>
      </w:hyperlink>
      <w:r>
        <w:t>. So for example, ours is here:</w:t>
      </w:r>
    </w:p>
    <w:p w14:paraId="5EAE5740" w14:textId="77777777" w:rsidR="00334224" w:rsidRPr="00334224" w:rsidRDefault="00330E28" w:rsidP="008B6883">
      <w:pPr>
        <w:pStyle w:val="BodyText2"/>
      </w:pPr>
      <w:hyperlink r:id="rId1361"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3668B9">
      <w:pPr>
        <w:pStyle w:val="ListBullet"/>
      </w:pPr>
      <w:r>
        <w:t>http://arcmap2sld.geoinform.fh-mainz.de</w:t>
      </w:r>
    </w:p>
    <w:p w14:paraId="7DE64ECE" w14:textId="77777777" w:rsidR="00345246" w:rsidRDefault="00330E28" w:rsidP="003668B9">
      <w:pPr>
        <w:pStyle w:val="ListBullet"/>
      </w:pPr>
      <w:hyperlink r:id="rId1362" w:history="1">
        <w:r w:rsidR="00345246" w:rsidRPr="00A604D5">
          <w:rPr>
            <w:rStyle w:val="Hyperlink"/>
          </w:rPr>
          <w:t>http://QGis.org</w:t>
        </w:r>
      </w:hyperlink>
      <w:r w:rsidR="00345246">
        <w:t xml:space="preserve"> – tried and tested – seems to work well</w:t>
      </w:r>
    </w:p>
    <w:p w14:paraId="076A3B30" w14:textId="77777777" w:rsidR="00345246" w:rsidRDefault="00345246" w:rsidP="003668B9">
      <w:pPr>
        <w:pStyle w:val="ListBullet"/>
      </w:pPr>
      <w:r>
        <w:t>http://geocat.net/bridge</w:t>
      </w:r>
    </w:p>
    <w:p w14:paraId="116D47C7" w14:textId="77777777" w:rsidR="00345246" w:rsidRDefault="00345246" w:rsidP="003668B9">
      <w:pPr>
        <w:pStyle w:val="ListBullet"/>
      </w:pPr>
      <w:r>
        <w:t>http://en.geopublishing.org/AtlasStyler</w:t>
      </w:r>
    </w:p>
    <w:p w14:paraId="28675EA2" w14:textId="77777777" w:rsidR="00345246" w:rsidRDefault="00345246" w:rsidP="003668B9">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63"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64"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65"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66"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330E28" w:rsidP="008B6883">
      <w:pPr>
        <w:pStyle w:val="BodyText2"/>
      </w:pPr>
      <w:hyperlink r:id="rId1367"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w:t>
        </w:r>
        <w:r w:rsidR="000118D4" w:rsidRPr="00A95575">
          <w:rPr>
            <w:rStyle w:val="Hyperlink"/>
          </w:rPr>
          <w:lastRenderedPageBreak/>
          <w:t>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68"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330E28" w:rsidP="00DD4343">
            <w:pPr>
              <w:pStyle w:val="Tiny"/>
            </w:pPr>
            <w:hyperlink r:id="rId1369"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330E28" w:rsidP="00DD4343">
            <w:pPr>
              <w:pStyle w:val="Tiny"/>
            </w:pPr>
            <w:hyperlink r:id="rId1370"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71"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9" w:name="_Tileserver_PHP"/>
      <w:bookmarkStart w:id="240" w:name="_VectorTile_Servers"/>
      <w:bookmarkEnd w:id="239"/>
      <w:bookmarkEnd w:id="240"/>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lastRenderedPageBreak/>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72"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73">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74"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75"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330E28" w:rsidP="008B6883">
      <w:pPr>
        <w:pStyle w:val="BodyText2"/>
      </w:pPr>
      <w:hyperlink r:id="rId1376"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41" w:name="_On_Ubuntu_14.04_2"/>
      <w:bookmarkEnd w:id="241"/>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77" w:history="1">
        <w:r w:rsidR="00095B7F" w:rsidRPr="00095B7F">
          <w:rPr>
            <w:rStyle w:val="Hyperlink"/>
          </w:rPr>
          <w:t>here</w:t>
        </w:r>
      </w:hyperlink>
      <w:r w:rsidR="00095B7F">
        <w:t>.</w:t>
      </w:r>
    </w:p>
    <w:p w14:paraId="44F5DFD8" w14:textId="77777777" w:rsidR="00B55B38" w:rsidRDefault="00B55B38" w:rsidP="008B6883">
      <w:pPr>
        <w:pStyle w:val="BodyText2"/>
      </w:pPr>
      <w:r>
        <w:lastRenderedPageBreak/>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78"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t>Classes</w:t>
      </w:r>
    </w:p>
    <w:p w14:paraId="536C2B55" w14:textId="77777777" w:rsidR="00D17722" w:rsidRDefault="00D17722" w:rsidP="008B6883">
      <w:pPr>
        <w:pStyle w:val="BodyText2"/>
      </w:pPr>
      <w:r>
        <w:t xml:space="preserve">Good ESRI article about writing Javascript classes here </w:t>
      </w:r>
      <w:hyperlink r:id="rId1379"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80"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81" w:history="1">
        <w:r w:rsidRPr="00943595">
          <w:rPr>
            <w:rStyle w:val="Hyperlink"/>
          </w:rPr>
          <w:t>here</w:t>
        </w:r>
      </w:hyperlink>
      <w:r>
        <w:t>.</w:t>
      </w:r>
    </w:p>
    <w:p w14:paraId="0310AD9A" w14:textId="77777777" w:rsidR="00D17722" w:rsidRDefault="00D17722" w:rsidP="000E5536">
      <w:pPr>
        <w:pStyle w:val="Heading5"/>
      </w:pPr>
      <w:r>
        <w:lastRenderedPageBreak/>
        <w:t>Useful</w:t>
      </w:r>
    </w:p>
    <w:p w14:paraId="31E09722" w14:textId="77777777" w:rsidR="00D17722" w:rsidRPr="00AB005C" w:rsidRDefault="00D17722" w:rsidP="003668B9">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3668B9">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3668B9">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3668B9">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3668B9">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3668B9">
      <w:pPr>
        <w:pStyle w:val="ListBullet"/>
      </w:pPr>
      <w:r>
        <w:t xml:space="preserve">Object.assign can be used to initialize default values for variables. See </w:t>
      </w:r>
      <w:hyperlink r:id="rId1382" w:history="1">
        <w:r w:rsidRPr="00A85A84">
          <w:rPr>
            <w:rStyle w:val="Hyperlink"/>
          </w:rPr>
          <w:t>here</w:t>
        </w:r>
      </w:hyperlink>
      <w:r>
        <w:t>.</w:t>
      </w:r>
    </w:p>
    <w:p w14:paraId="3E110B3F" w14:textId="77777777" w:rsidR="002C093D" w:rsidRDefault="002C093D" w:rsidP="000E5536">
      <w:pPr>
        <w:pStyle w:val="Heading5"/>
      </w:pPr>
      <w:bookmarkStart w:id="242" w:name="_Ref412648853"/>
      <w:r>
        <w:t>regex</w:t>
      </w:r>
      <w:bookmarkEnd w:id="242"/>
    </w:p>
    <w:p w14:paraId="2EE953D8" w14:textId="77777777" w:rsidR="002C093D" w:rsidRDefault="002C093D" w:rsidP="008B6883">
      <w:pPr>
        <w:pStyle w:val="BodyText2"/>
      </w:pPr>
      <w:r>
        <w:t xml:space="preserve">Excellent regex expression tester here: </w:t>
      </w:r>
      <w:hyperlink r:id="rId1383"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84"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330E28" w:rsidP="000E5536">
      <w:pPr>
        <w:pStyle w:val="BodyText"/>
      </w:pPr>
      <w:hyperlink r:id="rId1385" w:history="1">
        <w:r w:rsidR="00D17722" w:rsidRPr="0077669C">
          <w:rPr>
            <w:rStyle w:val="Hyperlink"/>
          </w:rPr>
          <w:t>http://docs.dojocampus.org/dijit/info</w:t>
        </w:r>
      </w:hyperlink>
    </w:p>
    <w:p w14:paraId="73D7C5B1" w14:textId="77777777" w:rsidR="00D17722" w:rsidRPr="008E1FF7" w:rsidRDefault="00330E28" w:rsidP="008B6883">
      <w:pPr>
        <w:pStyle w:val="BodyText2"/>
      </w:pPr>
      <w:hyperlink r:id="rId1386"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87"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88"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89"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lastRenderedPageBreak/>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90"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lastRenderedPageBreak/>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91"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2"/>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lastRenderedPageBreak/>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9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94"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95"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96"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97" w:history="1">
        <w:r w:rsidRPr="001E4C70">
          <w:rPr>
            <w:rStyle w:val="Hyperlink"/>
          </w:rPr>
          <w:t>here</w:t>
        </w:r>
      </w:hyperlink>
    </w:p>
    <w:p w14:paraId="65235B5D" w14:textId="77777777" w:rsidR="00D17722" w:rsidRDefault="00D17722" w:rsidP="003668B9">
      <w:pPr>
        <w:pStyle w:val="ListBullet"/>
      </w:pPr>
      <w:r>
        <w:t xml:space="preserve">Downloaded </w:t>
      </w:r>
    </w:p>
    <w:p w14:paraId="1874EF8E" w14:textId="77777777" w:rsidR="00D17722" w:rsidRPr="001E4C70" w:rsidRDefault="00D17722" w:rsidP="003668B9">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3668B9">
      <w:pPr>
        <w:pStyle w:val="ListBullet"/>
      </w:pPr>
      <w:r>
        <w:t xml:space="preserve">The AMD standard (Asynchronous Module Definition) means that any AMD-compliant (even non-Dojo) can be loaded and used. See </w:t>
      </w:r>
      <w:hyperlink r:id="rId1398" w:anchor="the-amd-api" w:history="1">
        <w:r w:rsidRPr="001B6A38">
          <w:rPr>
            <w:rStyle w:val="Hyperlink"/>
          </w:rPr>
          <w:t>here</w:t>
        </w:r>
      </w:hyperlink>
      <w:r>
        <w:t xml:space="preserve"> for more info.</w:t>
      </w:r>
    </w:p>
    <w:p w14:paraId="3799FA80" w14:textId="77777777" w:rsidR="00A97700" w:rsidRDefault="00A97700" w:rsidP="003668B9">
      <w:pPr>
        <w:pStyle w:val="ListBullet"/>
      </w:pPr>
      <w:r w:rsidRPr="00CF1B44">
        <w:t>request.get (and all of Dojo's Ajax helpers) returns a Deferred</w:t>
      </w:r>
    </w:p>
    <w:p w14:paraId="292BDF23" w14:textId="77777777" w:rsidR="00A97700" w:rsidRDefault="00A97700" w:rsidP="003668B9">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lastRenderedPageBreak/>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43" w:name="_Node_modules"/>
      <w:bookmarkEnd w:id="243"/>
      <w:r>
        <w:t>Node modules</w:t>
      </w:r>
    </w:p>
    <w:p w14:paraId="4B1BB795" w14:textId="77777777" w:rsidR="004E6AAB" w:rsidRDefault="004E6AAB" w:rsidP="008B6883">
      <w:pPr>
        <w:pStyle w:val="BodyText2"/>
      </w:pPr>
      <w:r>
        <w:t xml:space="preserve">You can load node modules using the </w:t>
      </w:r>
      <w:hyperlink r:id="rId1399"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400" w:history="1">
        <w:r w:rsidRPr="00A97700">
          <w:rPr>
            <w:rStyle w:val="Hyperlink"/>
          </w:rPr>
          <w:t>here</w:t>
        </w:r>
      </w:hyperlink>
      <w:r>
        <w:t xml:space="preserve"> and also in the Deferred Dependencies section in </w:t>
      </w:r>
      <w:hyperlink r:id="rId1401"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402"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lastRenderedPageBreak/>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403"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404"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405"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lastRenderedPageBreak/>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406"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407"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408"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409"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410" w:history="1">
        <w:r w:rsidRPr="004A07DF">
          <w:rPr>
            <w:rStyle w:val="Hyperlink"/>
          </w:rPr>
          <w:t>here</w:t>
        </w:r>
      </w:hyperlink>
      <w:r w:rsidR="00116266">
        <w:t xml:space="preserve"> and </w:t>
      </w:r>
      <w:hyperlink r:id="rId1411"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41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413" w:history="1">
        <w:r w:rsidRPr="00BD3382">
          <w:rPr>
            <w:rStyle w:val="Hyperlink"/>
          </w:rPr>
          <w:t>this</w:t>
        </w:r>
      </w:hyperlink>
      <w:r>
        <w:t xml:space="preserve"> page. It explains how the dojo/text plugin is used to read text for a template. Dojo Tutorial on templating is </w:t>
      </w:r>
      <w:hyperlink r:id="rId1414"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415"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lastRenderedPageBreak/>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416"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t>ArcGIS API for Javascript</w:t>
      </w:r>
    </w:p>
    <w:p w14:paraId="2E771158" w14:textId="77777777" w:rsidR="00DB4CD4" w:rsidRDefault="00DB4CD4" w:rsidP="008B6883">
      <w:pPr>
        <w:pStyle w:val="BodyText2"/>
      </w:pPr>
      <w:r>
        <w:t xml:space="preserve">Tool for adding in references in the require clause: </w:t>
      </w:r>
      <w:hyperlink r:id="rId1417"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330E28" w:rsidP="008B6883">
      <w:pPr>
        <w:pStyle w:val="BodyText2"/>
      </w:pPr>
      <w:hyperlink r:id="rId1418"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419"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420"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44"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421"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422" w:history="1">
        <w:r w:rsidRPr="00853026">
          <w:rPr>
            <w:rStyle w:val="Hyperlink"/>
          </w:rPr>
          <w:t>objects</w:t>
        </w:r>
      </w:hyperlink>
      <w:r>
        <w:t xml:space="preserve">. Number formats can be defined according to the specification here </w:t>
      </w:r>
      <w:hyperlink r:id="rId1423" w:anchor="Number_Format_Patterns" w:history="1">
        <w:r>
          <w:rPr>
            <w:rStyle w:val="Hyperlink"/>
          </w:rPr>
          <w:t>http://www.unicode.org/reports/tr35/tr35-numbers.html#Number_Format_Patterns</w:t>
        </w:r>
      </w:hyperlink>
      <w:r>
        <w:t>.</w:t>
      </w:r>
    </w:p>
    <w:bookmarkEnd w:id="244"/>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45" w:name="_Ref396389122"/>
      <w:r>
        <w:t>WMSLayer</w:t>
      </w:r>
      <w:bookmarkEnd w:id="245"/>
    </w:p>
    <w:p w14:paraId="69ED3CC5" w14:textId="77777777" w:rsidR="00DB4CD4" w:rsidRDefault="00DB4CD4" w:rsidP="008B6883">
      <w:pPr>
        <w:pStyle w:val="BodyText2"/>
      </w:pPr>
      <w:r>
        <w:t xml:space="preserve">To use the </w:t>
      </w:r>
      <w:hyperlink r:id="rId1424"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425" w:history="1">
        <w:r w:rsidRPr="00462E72">
          <w:rPr>
            <w:rStyle w:val="Hyperlink"/>
          </w:rPr>
          <w:t>this</w:t>
        </w:r>
      </w:hyperlink>
      <w:r>
        <w:t xml:space="preserve"> file.</w:t>
      </w:r>
    </w:p>
    <w:p w14:paraId="65A0AE1E" w14:textId="77777777" w:rsidR="00DB4CD4" w:rsidRDefault="00DB4CD4" w:rsidP="000E5536">
      <w:pPr>
        <w:pStyle w:val="Heading6"/>
      </w:pPr>
      <w:r>
        <w:lastRenderedPageBreak/>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426"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427"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428"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429"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430"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330E28" w:rsidP="008B6883">
      <w:pPr>
        <w:pStyle w:val="BodyText2"/>
      </w:pPr>
      <w:hyperlink r:id="rId1431"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432"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33" w:anchor="mouseevent-property" w:history="1">
        <w:r w:rsidR="002F6A5B" w:rsidRPr="002F6A5B">
          <w:rPr>
            <w:rStyle w:val="Hyperlink"/>
          </w:rPr>
          <w:t>here</w:t>
        </w:r>
      </w:hyperlink>
      <w:r w:rsidR="002F6A5B">
        <w:t xml:space="preserve">. The original event properties are documented </w:t>
      </w:r>
      <w:hyperlink r:id="rId1434" w:history="1">
        <w:r w:rsidR="002F6A5B" w:rsidRPr="002F6A5B">
          <w:rPr>
            <w:rStyle w:val="Hyperlink"/>
          </w:rPr>
          <w:t>here</w:t>
        </w:r>
      </w:hyperlink>
      <w:r w:rsidR="002F6A5B">
        <w:t>.</w:t>
      </w:r>
    </w:p>
    <w:p w14:paraId="0C3F39D7" w14:textId="77777777" w:rsidR="00EF753E" w:rsidRDefault="00EF753E" w:rsidP="003668B9">
      <w:pPr>
        <w:pStyle w:val="ListBullet"/>
      </w:pPr>
      <w:r>
        <w:t>layer.</w:t>
      </w:r>
      <w:r w:rsidRPr="00EF753E">
        <w:t>_eventParents</w:t>
      </w:r>
      <w:r>
        <w:tab/>
        <w:t>Pointer back to the VectorGrid layer</w:t>
      </w:r>
    </w:p>
    <w:p w14:paraId="709AB170" w14:textId="77777777" w:rsidR="00FC2E09" w:rsidRDefault="006B4A3D" w:rsidP="003668B9">
      <w:pPr>
        <w:pStyle w:val="ListBullet"/>
      </w:pPr>
      <w:r>
        <w:t>layer.</w:t>
      </w:r>
      <w:r w:rsidR="00FC2E09">
        <w:t xml:space="preserve">_leaflet_id  </w:t>
      </w:r>
      <w:r>
        <w:tab/>
        <w:t>T</w:t>
      </w:r>
      <w:r w:rsidR="00FC2E09">
        <w:t>he id of the feature</w:t>
      </w:r>
    </w:p>
    <w:p w14:paraId="799608B3" w14:textId="77777777" w:rsidR="00EF753E" w:rsidRDefault="00EF753E" w:rsidP="003668B9">
      <w:pPr>
        <w:pStyle w:val="ListBullet"/>
      </w:pPr>
      <w:r>
        <w:lastRenderedPageBreak/>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3668B9">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35">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t xml:space="preserve">The following is a farmland feature and is on openstreetmap.org </w:t>
      </w:r>
      <w:hyperlink r:id="rId1436"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7">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38"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lastRenderedPageBreak/>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39"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330E28" w:rsidP="008B6883">
      <w:pPr>
        <w:pStyle w:val="BodyText2"/>
      </w:pPr>
      <w:hyperlink r:id="rId1440"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41" w:history="1">
        <w:r w:rsidRPr="00351C32">
          <w:rPr>
            <w:rStyle w:val="Hyperlink"/>
          </w:rPr>
          <w:t>examples</w:t>
        </w:r>
      </w:hyperlink>
      <w:r>
        <w:t xml:space="preserve"> and an </w:t>
      </w:r>
      <w:hyperlink r:id="rId1442"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lastRenderedPageBreak/>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330E28" w:rsidP="00774F68">
      <w:pPr>
        <w:pStyle w:val="BodyText2"/>
      </w:pPr>
      <w:hyperlink r:id="rId1443"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44"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45" w:history="1">
        <w:r w:rsidR="008568A7" w:rsidRPr="008568A7">
          <w:rPr>
            <w:rStyle w:val="Hyperlink"/>
          </w:rPr>
          <w:t>here</w:t>
        </w:r>
      </w:hyperlink>
      <w:r w:rsidR="00C67460">
        <w:t xml:space="preserve"> and </w:t>
      </w:r>
      <w:hyperlink r:id="rId1446"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3668B9">
      <w:pPr>
        <w:pStyle w:val="ListBullet"/>
      </w:pPr>
      <w:r>
        <w:t>In QGIS select the layer and go to Vector | Geometry Tools | Polygon Centroids</w:t>
      </w:r>
    </w:p>
    <w:p w14:paraId="31A08330" w14:textId="77777777" w:rsidR="00AE5576" w:rsidRDefault="00AE5576" w:rsidP="003668B9">
      <w:pPr>
        <w:pStyle w:val="ListBullet"/>
      </w:pPr>
      <w:r>
        <w:t>Click next to the Centroids box and select Save to File..</w:t>
      </w:r>
    </w:p>
    <w:p w14:paraId="75D5922A" w14:textId="77777777" w:rsidR="00AE5576" w:rsidRPr="00A8421C" w:rsidRDefault="00AE5576" w:rsidP="003668B9">
      <w:pPr>
        <w:pStyle w:val="ListBullet"/>
      </w:pPr>
      <w:r>
        <w:t>Zip the shapefiles and upload to Mapbox Studio</w:t>
      </w:r>
    </w:p>
    <w:p w14:paraId="1D554B46" w14:textId="77777777" w:rsidR="004264BF" w:rsidRDefault="004264BF" w:rsidP="004264BF">
      <w:pPr>
        <w:pStyle w:val="Heading8"/>
      </w:pPr>
      <w:r>
        <w:t>Event to capture when rendering complete</w:t>
      </w:r>
    </w:p>
    <w:p w14:paraId="6C357333" w14:textId="77777777" w:rsidR="004264BF" w:rsidRPr="006B5E4B" w:rsidRDefault="004264BF" w:rsidP="004264BF">
      <w:pPr>
        <w:pStyle w:val="BodyText2"/>
      </w:pPr>
      <w:r>
        <w:t xml:space="preserve">Not straightforward. Good discussion </w:t>
      </w:r>
      <w:hyperlink r:id="rId1447"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48"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49"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lastRenderedPageBreak/>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0">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51">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52"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3">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330E28" w:rsidP="008B6883">
      <w:pPr>
        <w:pStyle w:val="BodyText2"/>
      </w:pPr>
      <w:hyperlink r:id="rId1454"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lastRenderedPageBreak/>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55"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330E28" w:rsidP="008B6883">
      <w:pPr>
        <w:pStyle w:val="BodyText2"/>
      </w:pPr>
      <w:hyperlink r:id="rId1456"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lastRenderedPageBreak/>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57" w:anchor="generate_label_centroids" w:history="1">
        <w:r w:rsidRPr="00630E5E">
          <w:rPr>
            <w:rStyle w:val="Hyperlink"/>
          </w:rPr>
          <w:t>only with GeoJSON and TopoJSON sources</w:t>
        </w:r>
      </w:hyperlink>
      <w:r>
        <w:t xml:space="preserve"> (see the tutorial </w:t>
      </w:r>
      <w:hyperlink r:id="rId1458"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59"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0">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46" w:name="_vt2geojson"/>
      <w:bookmarkEnd w:id="246"/>
      <w:r>
        <w:t>Turf</w:t>
      </w:r>
    </w:p>
    <w:p w14:paraId="6DFFE511" w14:textId="77777777" w:rsidR="002D1492" w:rsidRPr="002D1492" w:rsidRDefault="002D1492" w:rsidP="008B6883">
      <w:pPr>
        <w:pStyle w:val="BodyText2"/>
      </w:pPr>
      <w:r>
        <w:t xml:space="preserve">Turf is used in MapBox to do spatial analysis in the client. </w:t>
      </w:r>
      <w:hyperlink r:id="rId1461"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t xml:space="preserve">You can apply a function to an array of features straight from MapBox using the argument list syntax (from </w:t>
      </w:r>
      <w:hyperlink r:id="rId1462"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11E08C1B" w14:textId="77777777" w:rsidTr="00A85082">
        <w:tc>
          <w:tcPr>
            <w:tcW w:w="3116" w:type="dxa"/>
          </w:tcPr>
          <w:p w14:paraId="70C7D0A9" w14:textId="54000C4E" w:rsidR="00A85082" w:rsidRDefault="00A85082" w:rsidP="00A85082">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17</w:t>
            </w:r>
            <w:r w:rsidR="00631F70">
              <w:rPr>
                <w:noProof/>
              </w:rPr>
              <w:fldChar w:fldCharType="end"/>
            </w:r>
            <w:r>
              <w:t xml:space="preserve"> Flatten</w:t>
            </w:r>
          </w:p>
          <w:p w14:paraId="3C9CD450" w14:textId="77777777" w:rsidR="00953721" w:rsidRDefault="00953721" w:rsidP="008B6883">
            <w:pPr>
              <w:pStyle w:val="BodyText2"/>
            </w:pPr>
            <w:r>
              <w:rPr>
                <w:noProof/>
                <w:lang w:bidi="ar-SA"/>
              </w:rPr>
              <w:lastRenderedPageBreak/>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63">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239BC2DE" w:rsidR="00A85082" w:rsidRDefault="00A85082" w:rsidP="00A85082">
            <w:pPr>
              <w:pStyle w:val="Caption"/>
            </w:pPr>
            <w:r>
              <w:lastRenderedPageBreak/>
              <w:t xml:space="preserve">Figure </w:t>
            </w:r>
            <w:r w:rsidR="00631F70">
              <w:fldChar w:fldCharType="begin"/>
            </w:r>
            <w:r w:rsidR="00631F70">
              <w:instrText xml:space="preserve"> SEQ Figure \* ARABIC </w:instrText>
            </w:r>
            <w:r w:rsidR="00631F70">
              <w:fldChar w:fldCharType="separate"/>
            </w:r>
            <w:r w:rsidR="000A01DA">
              <w:rPr>
                <w:noProof/>
              </w:rPr>
              <w:t>18</w:t>
            </w:r>
            <w:r w:rsidR="00631F70">
              <w:rPr>
                <w:noProof/>
              </w:rPr>
              <w:fldChar w:fldCharType="end"/>
            </w:r>
            <w:r>
              <w:t xml:space="preserve"> Union</w:t>
            </w:r>
          </w:p>
          <w:p w14:paraId="2D18B32E" w14:textId="77777777" w:rsidR="00953721" w:rsidRDefault="00953721" w:rsidP="008B6883">
            <w:pPr>
              <w:pStyle w:val="BodyText2"/>
            </w:pPr>
            <w:r>
              <w:rPr>
                <w:noProof/>
                <w:lang w:bidi="ar-SA"/>
              </w:rPr>
              <w:lastRenderedPageBreak/>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64">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6787EF05" w:rsidR="00A85082" w:rsidRPr="00953721" w:rsidRDefault="00A85082" w:rsidP="00A85082">
            <w:pPr>
              <w:pStyle w:val="Caption"/>
            </w:pPr>
            <w:r>
              <w:lastRenderedPageBreak/>
              <w:t xml:space="preserve">Figure </w:t>
            </w:r>
            <w:r w:rsidR="00631F70">
              <w:fldChar w:fldCharType="begin"/>
            </w:r>
            <w:r w:rsidR="00631F70">
              <w:instrText xml:space="preserve"> SEQ Figure \* ARABIC </w:instrText>
            </w:r>
            <w:r w:rsidR="00631F70">
              <w:fldChar w:fldCharType="separate"/>
            </w:r>
            <w:r w:rsidR="000A01DA">
              <w:rPr>
                <w:noProof/>
              </w:rPr>
              <w:t>19</w:t>
            </w:r>
            <w:r w:rsidR="00631F70">
              <w:rPr>
                <w:noProof/>
              </w:rPr>
              <w:fldChar w:fldCharType="end"/>
            </w:r>
            <w:r>
              <w:t xml:space="preserve"> Combine</w:t>
            </w:r>
          </w:p>
          <w:p w14:paraId="0EBD5E8A" w14:textId="77777777" w:rsidR="00953721" w:rsidRDefault="00953721" w:rsidP="008B6883">
            <w:pPr>
              <w:pStyle w:val="BodyText2"/>
            </w:pPr>
            <w:r>
              <w:rPr>
                <w:noProof/>
                <w:lang w:bidi="ar-SA"/>
              </w:rPr>
              <w:lastRenderedPageBreak/>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65">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66"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67"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68"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lastRenderedPageBreak/>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5B2D5D62"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7" w:name="_Rewrites_not_enabled"/>
      <w:bookmarkEnd w:id="247"/>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69" w:history="1">
        <w:r w:rsidRPr="00914DB2">
          <w:rPr>
            <w:rStyle w:val="Hyperlink"/>
          </w:rPr>
          <w:t>https://andrewcottam.github.io/wireframes/regional/build/indicator/2</w:t>
        </w:r>
      </w:hyperlink>
      <w:r>
        <w:t xml:space="preserve"> it works in GitHub but </w:t>
      </w:r>
    </w:p>
    <w:p w14:paraId="0739CFD7" w14:textId="00E87541" w:rsidR="007F3004" w:rsidRPr="000A5587" w:rsidRDefault="00330E28" w:rsidP="007F3004">
      <w:pPr>
        <w:pStyle w:val="BodyText2"/>
      </w:pPr>
      <w:hyperlink r:id="rId1470"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71" w:history="1">
        <w:r w:rsidR="007F3004" w:rsidRPr="00914DB2">
          <w:rPr>
            <w:rStyle w:val="Hyperlink"/>
          </w:rPr>
          <w:t>http://beta.biopama.org/wireframes/regional/build/index.html</w:t>
        </w:r>
      </w:hyperlink>
      <w:r w:rsidR="00897FFE">
        <w:t xml:space="preserve"> page. See Apache configuration </w:t>
      </w:r>
      <w:hyperlink w:anchor="_Rewrites" w:history="1">
        <w:r w:rsidR="00897FFE" w:rsidRPr="00897FFE">
          <w:rPr>
            <w:rStyle w:val="Hyperlink"/>
          </w:rPr>
          <w:t>Rewrites</w:t>
        </w:r>
      </w:hyperlink>
      <w:r w:rsidR="00897FFE">
        <w:t>.</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72"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73"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lastRenderedPageBreak/>
        <w:t xml:space="preserve">The path is set as a string and converted to a regex and </w:t>
      </w:r>
      <w:hyperlink r:id="rId1474" w:history="1">
        <w:r w:rsidRPr="00647AD4">
          <w:rPr>
            <w:rStyle w:val="Hyperlink"/>
          </w:rPr>
          <w:t>then matched</w:t>
        </w:r>
      </w:hyperlink>
      <w:r>
        <w:t xml:space="preserve">. </w:t>
      </w:r>
      <w:r w:rsidR="00B1327A">
        <w:t xml:space="preserve">This is documented in the path-to-regexp node module </w:t>
      </w:r>
      <w:hyperlink r:id="rId1475"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8" w:name="_react-fontawesome"/>
      <w:bookmarkEnd w:id="248"/>
      <w:r>
        <w:t>react-fontawesome</w:t>
      </w:r>
    </w:p>
    <w:p w14:paraId="303A4A32" w14:textId="77777777" w:rsidR="00D17513" w:rsidRDefault="00330E28" w:rsidP="00D17513">
      <w:pPr>
        <w:pStyle w:val="BodyText2"/>
      </w:pPr>
      <w:hyperlink r:id="rId1476"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77"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9" w:name="_react-mapbox-gl"/>
      <w:bookmarkEnd w:id="249"/>
      <w:r>
        <w:t>react-mapbox-gl</w:t>
      </w:r>
    </w:p>
    <w:p w14:paraId="2FBBD648" w14:textId="77777777" w:rsidR="00260BE3" w:rsidRPr="00260BE3" w:rsidRDefault="00330E28" w:rsidP="00260BE3">
      <w:pPr>
        <w:pStyle w:val="BodyText2"/>
      </w:pPr>
      <w:hyperlink r:id="rId1478"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79"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330E28" w:rsidP="00B60A90">
      <w:pPr>
        <w:pStyle w:val="BodyText2"/>
      </w:pPr>
      <w:hyperlink r:id="rId1480"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81"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lastRenderedPageBreak/>
        <w:t>React DevTools Extension for Chrome</w:t>
      </w:r>
    </w:p>
    <w:p w14:paraId="59675E81" w14:textId="77777777" w:rsidR="00650061" w:rsidRPr="00650061" w:rsidRDefault="00650061" w:rsidP="00650061">
      <w:pPr>
        <w:pStyle w:val="BodyText2"/>
      </w:pPr>
      <w:r>
        <w:t xml:space="preserve">From </w:t>
      </w:r>
      <w:hyperlink r:id="rId1482"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83" w:history="1">
        <w:r w:rsidRPr="009E73FC">
          <w:rPr>
            <w:rStyle w:val="Hyperlink"/>
          </w:rPr>
          <w:t>here</w:t>
        </w:r>
      </w:hyperlink>
      <w:r>
        <w:t xml:space="preserve">. In this case they recommend using the official Font Awesome </w:t>
      </w:r>
      <w:r w:rsidR="009B556A">
        <w:t>React Package (</w:t>
      </w:r>
      <w:hyperlink r:id="rId1484"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85"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lastRenderedPageBreak/>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86"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87"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8">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9">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0">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91"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92"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lastRenderedPageBreak/>
        <w:t>npm is installed as part of node.js and this is already installed on the C9 webapps workspace.</w:t>
      </w:r>
      <w:bookmarkStart w:id="250" w:name="_Using_on_the"/>
      <w:bookmarkEnd w:id="250"/>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51" w:name="_Installing_globally_without"/>
      <w:bookmarkEnd w:id="251"/>
      <w:r>
        <w:t>Installing globally without being sudo</w:t>
      </w:r>
    </w:p>
    <w:p w14:paraId="052BB097" w14:textId="77777777" w:rsidR="00E170FF" w:rsidRDefault="00E170FF" w:rsidP="00E170FF">
      <w:pPr>
        <w:pStyle w:val="BodyText2"/>
      </w:pPr>
      <w:r>
        <w:t xml:space="preserve">Following instructions </w:t>
      </w:r>
      <w:hyperlink r:id="rId1493"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94"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95"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96"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lastRenderedPageBreak/>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97"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98"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52" w:name="_Packages"/>
      <w:bookmarkEnd w:id="252"/>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99"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53" w:name="_mapbox-gl"/>
      <w:bookmarkEnd w:id="253"/>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lastRenderedPageBreak/>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54" w:name="_On_Windows_10"/>
      <w:bookmarkEnd w:id="254"/>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500"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3668B9">
      <w:pPr>
        <w:pStyle w:val="ListBullet"/>
      </w:pPr>
      <w:r>
        <w:t>Typing a ; at the end of a line surpresses the print to console</w:t>
      </w:r>
    </w:p>
    <w:p w14:paraId="2E339F19" w14:textId="77777777" w:rsidR="00F75EFE" w:rsidRDefault="00F75EFE" w:rsidP="003668B9">
      <w:pPr>
        <w:pStyle w:val="ListBullet"/>
      </w:pPr>
      <w:r>
        <w:t>commas between commands chains them together</w:t>
      </w:r>
    </w:p>
    <w:p w14:paraId="0D6B521C" w14:textId="77777777" w:rsidR="00E67815" w:rsidRDefault="00E67815" w:rsidP="003668B9">
      <w:pPr>
        <w:pStyle w:val="ListBullet"/>
      </w:pPr>
      <w:r>
        <w:t>disp(i)</w:t>
      </w:r>
      <w:r>
        <w:tab/>
      </w:r>
      <w:r>
        <w:tab/>
        <w:t>print out the value of I to the console</w:t>
      </w:r>
    </w:p>
    <w:p w14:paraId="6939AF59" w14:textId="77777777" w:rsidR="008A77BC" w:rsidRDefault="008A77BC" w:rsidP="003668B9">
      <w:pPr>
        <w:pStyle w:val="ListBullet"/>
      </w:pPr>
      <w:r>
        <w:t>pwd</w:t>
      </w:r>
      <w:r>
        <w:tab/>
      </w:r>
      <w:r>
        <w:tab/>
      </w:r>
      <w:r>
        <w:tab/>
        <w:t>gets the current path</w:t>
      </w:r>
    </w:p>
    <w:p w14:paraId="6508C57E" w14:textId="77777777" w:rsidR="008A77BC" w:rsidRDefault="008A77BC" w:rsidP="003668B9">
      <w:pPr>
        <w:pStyle w:val="ListBullet"/>
      </w:pPr>
      <w:r>
        <w:t>cd</w:t>
      </w:r>
      <w:r>
        <w:tab/>
      </w:r>
      <w:r>
        <w:tab/>
      </w:r>
      <w:r>
        <w:tab/>
        <w:t>change directory</w:t>
      </w:r>
    </w:p>
    <w:p w14:paraId="1C8D5CA6" w14:textId="77777777" w:rsidR="008A77BC" w:rsidRDefault="008A77BC" w:rsidP="003668B9">
      <w:pPr>
        <w:pStyle w:val="ListBullet"/>
      </w:pPr>
      <w:r>
        <w:t>ls</w:t>
      </w:r>
      <w:r>
        <w:tab/>
      </w:r>
      <w:r>
        <w:tab/>
      </w:r>
      <w:r>
        <w:tab/>
        <w:t>list directory</w:t>
      </w:r>
    </w:p>
    <w:p w14:paraId="76281907" w14:textId="77777777" w:rsidR="008A77BC" w:rsidRDefault="008A77BC" w:rsidP="003668B9">
      <w:pPr>
        <w:pStyle w:val="ListBullet"/>
      </w:pPr>
      <w:r>
        <w:t>who</w:t>
      </w:r>
      <w:r>
        <w:tab/>
      </w:r>
      <w:r>
        <w:tab/>
      </w:r>
      <w:r>
        <w:tab/>
        <w:t>lists variables in workspace</w:t>
      </w:r>
    </w:p>
    <w:p w14:paraId="7B5521BE" w14:textId="77777777" w:rsidR="008A77BC" w:rsidRDefault="008A77BC" w:rsidP="003668B9">
      <w:pPr>
        <w:pStyle w:val="ListBullet"/>
      </w:pPr>
      <w:r>
        <w:t>whos</w:t>
      </w:r>
      <w:r>
        <w:tab/>
      </w:r>
      <w:r>
        <w:tab/>
        <w:t>lists variables in workspace with more details including size, bytes and class</w:t>
      </w:r>
    </w:p>
    <w:p w14:paraId="0BFC6E23" w14:textId="77777777" w:rsidR="00A45684" w:rsidRDefault="00A45684" w:rsidP="003668B9">
      <w:pPr>
        <w:pStyle w:val="ListBullet"/>
      </w:pPr>
      <w:r>
        <w:t>clear featuresX</w:t>
      </w:r>
      <w:r>
        <w:tab/>
        <w:t>deletes a variable</w:t>
      </w:r>
    </w:p>
    <w:p w14:paraId="6E19EEC8" w14:textId="77777777" w:rsidR="00A45684" w:rsidRPr="008A77BC" w:rsidRDefault="00A45684" w:rsidP="003668B9">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668B9">
      <w:pPr>
        <w:pStyle w:val="ListBullet"/>
      </w:pPr>
      <w:r>
        <w:t>a=[1 2; 3 4; 5 6]</w:t>
      </w:r>
      <w:r>
        <w:tab/>
        <w:t>simple matrix</w:t>
      </w:r>
    </w:p>
    <w:p w14:paraId="4A6051D4" w14:textId="77777777" w:rsidR="00250902" w:rsidRDefault="00250902" w:rsidP="003668B9">
      <w:pPr>
        <w:pStyle w:val="ListBullet"/>
      </w:pPr>
      <w:r>
        <w:t>v = 1:6</w:t>
      </w:r>
      <w:r>
        <w:tab/>
      </w:r>
      <w:r w:rsidR="008A77BC">
        <w:tab/>
      </w:r>
      <w:r>
        <w:t>vector [1,2,3,4,5,6]</w:t>
      </w:r>
    </w:p>
    <w:p w14:paraId="6C30076C" w14:textId="77777777" w:rsidR="00250902" w:rsidRDefault="00250902" w:rsidP="003668B9">
      <w:pPr>
        <w:pStyle w:val="ListBullet"/>
      </w:pPr>
      <w:r>
        <w:t>v = 1:0.1:2</w:t>
      </w:r>
      <w:r>
        <w:tab/>
      </w:r>
      <w:r w:rsidR="008A77BC">
        <w:tab/>
      </w:r>
      <w:r>
        <w:t>vector [1.0,1.1,1.2,1.3,1.4,1.5,1.6,1.7,1.8,1.9,2.0]</w:t>
      </w:r>
    </w:p>
    <w:p w14:paraId="0999ADDA" w14:textId="77777777" w:rsidR="00284320" w:rsidRDefault="00284320" w:rsidP="003668B9">
      <w:pPr>
        <w:pStyle w:val="ListBullet"/>
      </w:pPr>
      <w:r>
        <w:t>ones(2,3)</w:t>
      </w:r>
      <w:r>
        <w:tab/>
      </w:r>
      <w:r w:rsidR="008A77BC">
        <w:tab/>
      </w:r>
      <w:r>
        <w:t>matrix 2 rows 3 columns with all ones</w:t>
      </w:r>
    </w:p>
    <w:p w14:paraId="67AF4229" w14:textId="77777777" w:rsidR="00284320" w:rsidRDefault="00284320" w:rsidP="003668B9">
      <w:pPr>
        <w:pStyle w:val="ListBullet"/>
      </w:pPr>
      <w:r>
        <w:t>zeros(1,3)</w:t>
      </w:r>
      <w:r>
        <w:tab/>
      </w:r>
      <w:r w:rsidR="008A77BC">
        <w:tab/>
      </w:r>
      <w:r>
        <w:t>matrix 1 row 3 columns with all zeros</w:t>
      </w:r>
    </w:p>
    <w:p w14:paraId="498A010D" w14:textId="77777777" w:rsidR="008919A4" w:rsidRDefault="008919A4" w:rsidP="003668B9">
      <w:pPr>
        <w:pStyle w:val="ListBullet"/>
      </w:pPr>
      <w:r>
        <w:t>rand(1,3)</w:t>
      </w:r>
      <w:r>
        <w:tab/>
      </w:r>
      <w:r w:rsidR="008A77BC">
        <w:tab/>
      </w:r>
      <w:r>
        <w:t>matrix 1 row 3 columns with all random numbers</w:t>
      </w:r>
    </w:p>
    <w:p w14:paraId="4E57279D" w14:textId="77777777" w:rsidR="008919A4" w:rsidRPr="00320E16" w:rsidRDefault="008919A4" w:rsidP="003668B9">
      <w:pPr>
        <w:pStyle w:val="ListBullet"/>
      </w:pPr>
      <w:r>
        <w:t>randn(1,3)</w:t>
      </w:r>
      <w:r>
        <w:tab/>
      </w:r>
      <w:r w:rsidR="008A77BC">
        <w:tab/>
      </w:r>
      <w:r>
        <w:t>1 row 3 columns with all random numbers with a Gaussian distribution (mean 0, sd 1)</w:t>
      </w:r>
    </w:p>
    <w:p w14:paraId="00978E5A" w14:textId="77777777" w:rsidR="003C06D4" w:rsidRDefault="003C06D4" w:rsidP="003668B9">
      <w:pPr>
        <w:pStyle w:val="ListBullet"/>
      </w:pPr>
      <w:r>
        <w:t>eye(4)</w:t>
      </w:r>
      <w:r>
        <w:tab/>
      </w:r>
      <w:r w:rsidR="008A77BC">
        <w:tab/>
      </w:r>
      <w:r>
        <w:t>identity matrix with a size of 4x4</w:t>
      </w:r>
    </w:p>
    <w:p w14:paraId="513CBDC7" w14:textId="77777777" w:rsidR="006F5247" w:rsidRDefault="006F5247" w:rsidP="003668B9">
      <w:pPr>
        <w:pStyle w:val="ListBullet"/>
      </w:pPr>
      <w:r>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3668B9">
      <w:pPr>
        <w:pStyle w:val="ListBullet"/>
      </w:pPr>
      <w:r>
        <w:t>load featuresX.dat</w:t>
      </w:r>
      <w:r>
        <w:tab/>
        <w:t>loads data from the featuresX.dat file</w:t>
      </w:r>
    </w:p>
    <w:p w14:paraId="5DC82FF6" w14:textId="77777777" w:rsidR="008A77BC" w:rsidRPr="008A77BC" w:rsidRDefault="008A77BC" w:rsidP="003668B9">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3668B9">
      <w:pPr>
        <w:pStyle w:val="ListBullet"/>
      </w:pPr>
      <w:r>
        <w:t>size(a)</w:t>
      </w:r>
      <w:r>
        <w:tab/>
      </w:r>
      <w:r>
        <w:tab/>
        <w:t>size of the matrix</w:t>
      </w:r>
    </w:p>
    <w:p w14:paraId="0BF53298" w14:textId="77777777" w:rsidR="008A77BC" w:rsidRDefault="008A77BC" w:rsidP="003668B9">
      <w:pPr>
        <w:pStyle w:val="ListBullet"/>
      </w:pPr>
      <w:r>
        <w:t>size(a,1)</w:t>
      </w:r>
      <w:r>
        <w:tab/>
      </w:r>
      <w:r>
        <w:tab/>
        <w:t>size of the first dim of matrix</w:t>
      </w:r>
    </w:p>
    <w:p w14:paraId="58A2A884" w14:textId="77777777" w:rsidR="008A77BC" w:rsidRDefault="008A77BC" w:rsidP="003668B9">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3668B9">
      <w:pPr>
        <w:pStyle w:val="ListBullet"/>
      </w:pPr>
      <w:r>
        <w:t>v = priceY(1:10)</w:t>
      </w:r>
      <w:r>
        <w:tab/>
        <w:t>variable slicing</w:t>
      </w:r>
    </w:p>
    <w:p w14:paraId="60EF7D6B" w14:textId="77777777" w:rsidR="00A45684" w:rsidRDefault="00A45684" w:rsidP="003668B9">
      <w:pPr>
        <w:pStyle w:val="ListBullet"/>
      </w:pPr>
      <w:r>
        <w:t>a(3,2)</w:t>
      </w:r>
      <w:r>
        <w:tab/>
      </w:r>
      <w:r>
        <w:tab/>
        <w:t>gets the third row second column value</w:t>
      </w:r>
    </w:p>
    <w:p w14:paraId="5EAB49D6" w14:textId="77777777" w:rsidR="00A45684" w:rsidRDefault="00A45684" w:rsidP="003668B9">
      <w:pPr>
        <w:pStyle w:val="ListBullet"/>
      </w:pPr>
      <w:r>
        <w:t>a(2,:)</w:t>
      </w:r>
      <w:r>
        <w:tab/>
      </w:r>
      <w:r>
        <w:tab/>
        <w:t>gets all values in the second row (: means every element along that row/column)</w:t>
      </w:r>
    </w:p>
    <w:p w14:paraId="6C3C7A05" w14:textId="77777777" w:rsidR="00A45684" w:rsidRDefault="00A45684" w:rsidP="003668B9">
      <w:pPr>
        <w:pStyle w:val="ListBullet"/>
      </w:pPr>
      <w:r>
        <w:t>a(:,2)</w:t>
      </w:r>
      <w:r>
        <w:tab/>
      </w:r>
      <w:r>
        <w:tab/>
        <w:t>gets all values in the second column</w:t>
      </w:r>
    </w:p>
    <w:p w14:paraId="67220581" w14:textId="77777777" w:rsidR="00A45684" w:rsidRDefault="00A45684" w:rsidP="003668B9">
      <w:pPr>
        <w:pStyle w:val="ListBullet"/>
      </w:pPr>
      <w:r>
        <w:lastRenderedPageBreak/>
        <w:t>a([1 3],:)</w:t>
      </w:r>
      <w:r>
        <w:tab/>
      </w:r>
      <w:r>
        <w:tab/>
        <w:t>gets all values in the first and third row</w:t>
      </w:r>
    </w:p>
    <w:p w14:paraId="1F3A1117" w14:textId="77777777" w:rsidR="00A45684" w:rsidRDefault="00A45684" w:rsidP="003668B9">
      <w:pPr>
        <w:pStyle w:val="ListBullet"/>
      </w:pPr>
      <w:r>
        <w:t>a(2,:) = [10;11;12]</w:t>
      </w:r>
      <w:r>
        <w:tab/>
        <w:t>assign new values to second row</w:t>
      </w:r>
    </w:p>
    <w:p w14:paraId="11AE5010" w14:textId="77777777" w:rsidR="00A45684" w:rsidRDefault="00A45684" w:rsidP="003668B9">
      <w:pPr>
        <w:pStyle w:val="ListBullet"/>
      </w:pPr>
      <w:r>
        <w:t>a = [a,[100;101;102]]</w:t>
      </w:r>
      <w:r>
        <w:tab/>
      </w:r>
      <w:r w:rsidR="005C2CC6">
        <w:t>append another column vector</w:t>
      </w:r>
      <w:r>
        <w:t xml:space="preserve"> </w:t>
      </w:r>
    </w:p>
    <w:p w14:paraId="67422BD5" w14:textId="77777777" w:rsidR="00A45684" w:rsidRDefault="005C2CC6" w:rsidP="003668B9">
      <w:pPr>
        <w:pStyle w:val="ListBullet"/>
      </w:pPr>
      <w:r>
        <w:t xml:space="preserve">a(:) </w:t>
      </w:r>
      <w:r>
        <w:tab/>
      </w:r>
      <w:r>
        <w:tab/>
      </w:r>
      <w:r>
        <w:tab/>
        <w:t>put all elements of a into a single column vector</w:t>
      </w:r>
    </w:p>
    <w:p w14:paraId="70988928" w14:textId="77777777" w:rsidR="005C2CC6" w:rsidRDefault="005C2CC6" w:rsidP="003668B9">
      <w:pPr>
        <w:pStyle w:val="ListBullet"/>
      </w:pPr>
      <w:r>
        <w:t>[b c]</w:t>
      </w:r>
      <w:r>
        <w:tab/>
        <w:t>or [b,c]</w:t>
      </w:r>
      <w:r>
        <w:tab/>
      </w:r>
      <w:r>
        <w:tab/>
        <w:t>concatenate matrices b and c together</w:t>
      </w:r>
    </w:p>
    <w:p w14:paraId="26D2AA43" w14:textId="77777777" w:rsidR="005C2CC6" w:rsidRPr="00A45684" w:rsidRDefault="005C2CC6" w:rsidP="003668B9">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3668B9">
      <w:pPr>
        <w:pStyle w:val="ListBullet"/>
      </w:pPr>
      <w:r>
        <w:t>a*c</w:t>
      </w:r>
      <w:r>
        <w:tab/>
      </w:r>
      <w:r>
        <w:tab/>
      </w:r>
      <w:r>
        <w:tab/>
        <w:t>multiplies a times c</w:t>
      </w:r>
    </w:p>
    <w:p w14:paraId="7215D35F" w14:textId="77777777" w:rsidR="00C418A5" w:rsidRDefault="00C418A5" w:rsidP="003668B9">
      <w:pPr>
        <w:pStyle w:val="ListBullet"/>
      </w:pPr>
      <w:r>
        <w:t>a.*b</w:t>
      </w:r>
      <w:r>
        <w:tab/>
      </w:r>
      <w:r>
        <w:tab/>
      </w:r>
      <w:r>
        <w:tab/>
        <w:t>element-wise multiply (i.e. multiplies corresponding elements by position)</w:t>
      </w:r>
    </w:p>
    <w:p w14:paraId="4A5AC5AB" w14:textId="77777777" w:rsidR="00C418A5" w:rsidRDefault="00C418A5" w:rsidP="003668B9">
      <w:pPr>
        <w:pStyle w:val="ListBullet"/>
      </w:pPr>
      <w:r>
        <w:t>a.^2</w:t>
      </w:r>
      <w:r>
        <w:tab/>
      </w:r>
      <w:r>
        <w:tab/>
      </w:r>
      <w:r>
        <w:tab/>
        <w:t>element-wise squaring of a</w:t>
      </w:r>
    </w:p>
    <w:p w14:paraId="175E092A" w14:textId="77777777" w:rsidR="00C418A5" w:rsidRDefault="00C418A5" w:rsidP="003668B9">
      <w:pPr>
        <w:pStyle w:val="ListBullet"/>
      </w:pPr>
      <w:r>
        <w:t>1./a</w:t>
      </w:r>
      <w:r>
        <w:tab/>
      </w:r>
      <w:r>
        <w:tab/>
      </w:r>
      <w:r>
        <w:tab/>
        <w:t>reciprocal of the matrix</w:t>
      </w:r>
    </w:p>
    <w:p w14:paraId="0D925425" w14:textId="77777777" w:rsidR="00C418A5" w:rsidRDefault="00C418A5" w:rsidP="003668B9">
      <w:pPr>
        <w:pStyle w:val="ListBullet"/>
      </w:pPr>
      <w:r>
        <w:t>log(a)</w:t>
      </w:r>
      <w:r>
        <w:tab/>
      </w:r>
      <w:r>
        <w:tab/>
        <w:t>element-wise logarithm</w:t>
      </w:r>
    </w:p>
    <w:p w14:paraId="41B2D8A6" w14:textId="77777777" w:rsidR="00C418A5" w:rsidRDefault="00C418A5" w:rsidP="003668B9">
      <w:pPr>
        <w:pStyle w:val="ListBullet"/>
      </w:pPr>
      <w:r>
        <w:t>exp, abs</w:t>
      </w:r>
    </w:p>
    <w:p w14:paraId="052E1D8B" w14:textId="77777777" w:rsidR="00C418A5" w:rsidRDefault="00C418A5" w:rsidP="003668B9">
      <w:pPr>
        <w:pStyle w:val="ListBullet"/>
      </w:pPr>
      <w:r>
        <w:t>-a</w:t>
      </w:r>
      <w:r>
        <w:tab/>
      </w:r>
      <w:r>
        <w:tab/>
      </w:r>
      <w:r>
        <w:tab/>
        <w:t>negative matrix</w:t>
      </w:r>
    </w:p>
    <w:p w14:paraId="55300AAD" w14:textId="77777777" w:rsidR="00C418A5" w:rsidRDefault="00C418A5" w:rsidP="003668B9">
      <w:pPr>
        <w:pStyle w:val="ListBullet"/>
      </w:pPr>
      <w:r>
        <w:t>a + ones(length(a), 1)</w:t>
      </w:r>
      <w:r>
        <w:tab/>
        <w:t>increment all elements by 1</w:t>
      </w:r>
    </w:p>
    <w:p w14:paraId="2F167CFE" w14:textId="77777777" w:rsidR="00C418A5" w:rsidRDefault="00C418A5" w:rsidP="003668B9">
      <w:pPr>
        <w:pStyle w:val="ListBullet"/>
      </w:pPr>
      <w:r>
        <w:t>a + 1</w:t>
      </w:r>
      <w:r>
        <w:tab/>
      </w:r>
      <w:r>
        <w:tab/>
      </w:r>
      <w:r>
        <w:tab/>
        <w:t>increment all elements by 1</w:t>
      </w:r>
    </w:p>
    <w:p w14:paraId="0CC5F691" w14:textId="77777777" w:rsidR="00C418A5" w:rsidRDefault="00C418A5" w:rsidP="003668B9">
      <w:pPr>
        <w:pStyle w:val="ListBullet"/>
      </w:pPr>
      <w:r>
        <w:t>a’</w:t>
      </w:r>
      <w:r>
        <w:tab/>
      </w:r>
      <w:r>
        <w:tab/>
      </w:r>
      <w:r>
        <w:tab/>
        <w:t>a transpose</w:t>
      </w:r>
    </w:p>
    <w:p w14:paraId="2190C76F" w14:textId="77777777" w:rsidR="00C418A5" w:rsidRDefault="00C418A5" w:rsidP="003668B9">
      <w:pPr>
        <w:pStyle w:val="ListBullet"/>
      </w:pPr>
      <w:r>
        <w:t>max(a)</w:t>
      </w:r>
      <w:r>
        <w:tab/>
      </w:r>
      <w:r>
        <w:tab/>
        <w:t>returns the maximum value of a (only on vectors)</w:t>
      </w:r>
    </w:p>
    <w:p w14:paraId="4A3FADFD" w14:textId="77777777" w:rsidR="00C418A5" w:rsidRDefault="00C418A5" w:rsidP="003668B9">
      <w:pPr>
        <w:pStyle w:val="ListBullet"/>
      </w:pPr>
      <w:r>
        <w:t>max(a,[],1)</w:t>
      </w:r>
      <w:r>
        <w:tab/>
      </w:r>
      <w:r>
        <w:tab/>
        <w:t xml:space="preserve">returns the maximum value of a along the first dimension </w:t>
      </w:r>
    </w:p>
    <w:p w14:paraId="08029363" w14:textId="77777777" w:rsidR="00C418A5" w:rsidRDefault="00C418A5" w:rsidP="003668B9">
      <w:pPr>
        <w:pStyle w:val="ListBullet"/>
      </w:pPr>
      <w:r>
        <w:t>max(a,[],2)</w:t>
      </w:r>
      <w:r>
        <w:tab/>
      </w:r>
      <w:r>
        <w:tab/>
        <w:t>returns the maximum value of a along the second dimension</w:t>
      </w:r>
    </w:p>
    <w:p w14:paraId="65DCF396" w14:textId="77777777" w:rsidR="006F5247" w:rsidRDefault="006F5247" w:rsidP="003668B9">
      <w:pPr>
        <w:pStyle w:val="ListBullet"/>
      </w:pPr>
      <w:r>
        <w:t>max(max(a))</w:t>
      </w:r>
      <w:r>
        <w:tab/>
      </w:r>
      <w:r>
        <w:tab/>
        <w:t>returns the maximum value of a (if a is only in 2 dimensions)</w:t>
      </w:r>
    </w:p>
    <w:p w14:paraId="6879AB4A" w14:textId="77777777" w:rsidR="006F5247" w:rsidRDefault="006F5247" w:rsidP="003668B9">
      <w:pPr>
        <w:pStyle w:val="ListBullet"/>
      </w:pPr>
      <w:r>
        <w:t>max(a(:))</w:t>
      </w:r>
      <w:r>
        <w:tab/>
      </w:r>
      <w:r>
        <w:tab/>
        <w:t>returns the maximum value of a (: is a single column vector)</w:t>
      </w:r>
    </w:p>
    <w:p w14:paraId="1EAD2202" w14:textId="77777777" w:rsidR="00C418A5" w:rsidRDefault="00C418A5" w:rsidP="003668B9">
      <w:pPr>
        <w:pStyle w:val="ListBullet"/>
      </w:pPr>
      <w:r>
        <w:t>[val,ind] = max(a)</w:t>
      </w:r>
      <w:r>
        <w:tab/>
        <w:t>returns the maximum value of a and the index</w:t>
      </w:r>
    </w:p>
    <w:p w14:paraId="72FE5E52" w14:textId="77777777" w:rsidR="00C418A5" w:rsidRDefault="00C418A5" w:rsidP="003668B9">
      <w:pPr>
        <w:pStyle w:val="ListBullet"/>
      </w:pPr>
      <w:r>
        <w:t>a &lt; 3</w:t>
      </w:r>
      <w:r>
        <w:tab/>
      </w:r>
      <w:r>
        <w:tab/>
      </w:r>
      <w:r>
        <w:tab/>
        <w:t>element-wise comparison</w:t>
      </w:r>
    </w:p>
    <w:p w14:paraId="23756774" w14:textId="77777777" w:rsidR="00C418A5" w:rsidRDefault="00C418A5" w:rsidP="003668B9">
      <w:pPr>
        <w:pStyle w:val="ListBullet"/>
      </w:pPr>
      <w:r>
        <w:t>[r,c]=find(a&gt;7)</w:t>
      </w:r>
      <w:r>
        <w:tab/>
      </w:r>
      <w:r>
        <w:tab/>
        <w:t>get rows and cols where a&gt;7</w:t>
      </w:r>
    </w:p>
    <w:p w14:paraId="6A0E83C3" w14:textId="77777777" w:rsidR="00C418A5" w:rsidRDefault="00C418A5" w:rsidP="003668B9">
      <w:pPr>
        <w:pStyle w:val="ListBullet"/>
      </w:pPr>
      <w:r>
        <w:t>sum(a)</w:t>
      </w:r>
      <w:r>
        <w:tab/>
      </w:r>
      <w:r>
        <w:tab/>
        <w:t>adds all the elements of a</w:t>
      </w:r>
    </w:p>
    <w:p w14:paraId="49E1B9A3" w14:textId="77777777" w:rsidR="006F5247" w:rsidRDefault="006F5247" w:rsidP="003668B9">
      <w:pPr>
        <w:pStyle w:val="ListBullet"/>
      </w:pPr>
      <w:r>
        <w:t>sum(a,1)</w:t>
      </w:r>
      <w:r>
        <w:tab/>
      </w:r>
      <w:r>
        <w:tab/>
        <w:t>adds all the elements of a by column</w:t>
      </w:r>
    </w:p>
    <w:p w14:paraId="739B8E55" w14:textId="77777777" w:rsidR="006F5247" w:rsidRDefault="006F5247" w:rsidP="003668B9">
      <w:pPr>
        <w:pStyle w:val="ListBullet"/>
      </w:pPr>
      <w:r>
        <w:t>sum(a,2)</w:t>
      </w:r>
      <w:r>
        <w:tab/>
      </w:r>
      <w:r>
        <w:tab/>
        <w:t>adds all the elements of a by row</w:t>
      </w:r>
    </w:p>
    <w:p w14:paraId="31B05734" w14:textId="77777777" w:rsidR="00C418A5" w:rsidRDefault="00C418A5" w:rsidP="003668B9">
      <w:pPr>
        <w:pStyle w:val="ListBullet"/>
      </w:pPr>
      <w:r>
        <w:t>prod(a)</w:t>
      </w:r>
      <w:r>
        <w:tab/>
      </w:r>
      <w:r>
        <w:tab/>
        <w:t>multiplies all the elements of a</w:t>
      </w:r>
    </w:p>
    <w:p w14:paraId="550E3756" w14:textId="77777777" w:rsidR="00C418A5" w:rsidRDefault="00C418A5" w:rsidP="003668B9">
      <w:pPr>
        <w:pStyle w:val="ListBullet"/>
      </w:pPr>
      <w:r>
        <w:t>floor(a)</w:t>
      </w:r>
      <w:r>
        <w:tab/>
      </w:r>
      <w:r>
        <w:tab/>
        <w:t>rounds down elements of a</w:t>
      </w:r>
    </w:p>
    <w:p w14:paraId="1D6DC918" w14:textId="77777777" w:rsidR="00C418A5" w:rsidRDefault="00C418A5" w:rsidP="003668B9">
      <w:pPr>
        <w:pStyle w:val="ListBullet"/>
      </w:pPr>
      <w:r>
        <w:t>ceil(a)</w:t>
      </w:r>
      <w:r>
        <w:tab/>
      </w:r>
      <w:r>
        <w:tab/>
        <w:t>rounds up elements of a</w:t>
      </w:r>
    </w:p>
    <w:p w14:paraId="17C851F2" w14:textId="77777777" w:rsidR="00E7420F" w:rsidRDefault="00E7420F" w:rsidP="003668B9">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668B9">
      <w:pPr>
        <w:pStyle w:val="ListBullet"/>
      </w:pPr>
      <w:r>
        <w:t>plot(x,y,’r’)</w:t>
      </w:r>
      <w:r>
        <w:tab/>
      </w:r>
      <w:r>
        <w:tab/>
        <w:t>plots x against y in red</w:t>
      </w:r>
    </w:p>
    <w:p w14:paraId="31B703AE" w14:textId="77777777" w:rsidR="00F75EFE" w:rsidRDefault="00F75EFE" w:rsidP="003668B9">
      <w:pPr>
        <w:pStyle w:val="ListBullet"/>
      </w:pPr>
      <w:r>
        <w:t>axis([0.5 1 -1 1])</w:t>
      </w:r>
      <w:r>
        <w:tab/>
        <w:t>sets the x and y axis ranges</w:t>
      </w:r>
    </w:p>
    <w:p w14:paraId="55150014" w14:textId="77777777" w:rsidR="00E7420F" w:rsidRDefault="00E7420F" w:rsidP="003668B9">
      <w:pPr>
        <w:pStyle w:val="ListBullet"/>
      </w:pPr>
      <w:r>
        <w:t>xlabel(‘time’)</w:t>
      </w:r>
      <w:r>
        <w:tab/>
      </w:r>
      <w:r>
        <w:tab/>
        <w:t>label the x axis as time</w:t>
      </w:r>
    </w:p>
    <w:p w14:paraId="21B0DF40" w14:textId="77777777" w:rsidR="00D15EED" w:rsidRDefault="00D15EED" w:rsidP="003668B9">
      <w:pPr>
        <w:pStyle w:val="ListBullet"/>
      </w:pPr>
      <w:r>
        <w:t>legend(‘sin’,’cos’)</w:t>
      </w:r>
      <w:r>
        <w:tab/>
        <w:t>add a legend for the 2 series</w:t>
      </w:r>
    </w:p>
    <w:p w14:paraId="197167E1" w14:textId="77777777" w:rsidR="00D15EED" w:rsidRDefault="00D15EED" w:rsidP="003668B9">
      <w:pPr>
        <w:pStyle w:val="ListBullet"/>
      </w:pPr>
      <w:r>
        <w:t>title(‘my plot’)</w:t>
      </w:r>
      <w:r>
        <w:tab/>
      </w:r>
      <w:r>
        <w:tab/>
        <w:t>adds a title</w:t>
      </w:r>
    </w:p>
    <w:p w14:paraId="2EAADD1C" w14:textId="77777777" w:rsidR="00D15EED" w:rsidRDefault="00D15EED" w:rsidP="003668B9">
      <w:pPr>
        <w:pStyle w:val="ListBullet"/>
      </w:pPr>
      <w:r>
        <w:t>print -dpng ‘myplot.png’</w:t>
      </w:r>
      <w:r>
        <w:tab/>
        <w:t>prints to file</w:t>
      </w:r>
    </w:p>
    <w:p w14:paraId="6BF141C1" w14:textId="77777777" w:rsidR="00D15EED" w:rsidRDefault="00D15EED" w:rsidP="003668B9">
      <w:pPr>
        <w:pStyle w:val="ListBullet"/>
      </w:pPr>
      <w:r>
        <w:t>close</w:t>
      </w:r>
      <w:r>
        <w:tab/>
      </w:r>
      <w:r>
        <w:tab/>
        <w:t>closes the plot window</w:t>
      </w:r>
    </w:p>
    <w:p w14:paraId="21746700" w14:textId="77777777" w:rsidR="00F75EFE" w:rsidRDefault="00F75EFE" w:rsidP="003668B9">
      <w:pPr>
        <w:pStyle w:val="ListBullet"/>
      </w:pPr>
      <w:r>
        <w:t>clf</w:t>
      </w:r>
      <w:r>
        <w:tab/>
      </w:r>
      <w:r>
        <w:tab/>
      </w:r>
      <w:r>
        <w:tab/>
        <w:t>clear a plot window</w:t>
      </w:r>
    </w:p>
    <w:p w14:paraId="09A03568" w14:textId="77777777" w:rsidR="00F75EFE" w:rsidRDefault="00F75EFE" w:rsidP="003668B9">
      <w:pPr>
        <w:pStyle w:val="ListBullet"/>
      </w:pPr>
      <w:r>
        <w:t>figure(n)</w:t>
      </w:r>
      <w:r>
        <w:tab/>
      </w:r>
      <w:r>
        <w:tab/>
        <w:t>opens a figure to plot to</w:t>
      </w:r>
    </w:p>
    <w:p w14:paraId="622D986B" w14:textId="77777777" w:rsidR="00E7420F" w:rsidRDefault="00E7420F" w:rsidP="003668B9">
      <w:pPr>
        <w:pStyle w:val="ListBullet"/>
      </w:pPr>
      <w:r>
        <w:t>hold on;</w:t>
      </w:r>
      <w:r>
        <w:tab/>
      </w:r>
      <w:r>
        <w:tab/>
        <w:t>plots onto an existing plot</w:t>
      </w:r>
    </w:p>
    <w:p w14:paraId="0A3D1F36" w14:textId="77777777" w:rsidR="00F75EFE" w:rsidRDefault="00F75EFE" w:rsidP="003668B9">
      <w:pPr>
        <w:pStyle w:val="ListBullet"/>
      </w:pPr>
      <w:r>
        <w:t>subplot(1,2,1); plot(t,y1)</w:t>
      </w:r>
      <w:r>
        <w:tab/>
      </w:r>
      <w:r>
        <w:tab/>
        <w:t>divides plot into a 1x2 grid and accesses the first grid to plot to</w:t>
      </w:r>
    </w:p>
    <w:p w14:paraId="65E30207" w14:textId="77777777" w:rsidR="00F75EFE" w:rsidRDefault="00F75EFE" w:rsidP="003668B9">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668B9">
      <w:pPr>
        <w:pStyle w:val="ListBullet"/>
      </w:pPr>
      <w:r>
        <w:t>hist(w,50)</w:t>
      </w:r>
      <w:r>
        <w:tab/>
      </w:r>
      <w:r w:rsidR="008A77BC">
        <w:tab/>
      </w:r>
      <w:r>
        <w:t>histogram of the w variable with 50 bins</w:t>
      </w:r>
    </w:p>
    <w:p w14:paraId="1821BD53" w14:textId="77777777" w:rsidR="00F75EFE" w:rsidRDefault="00F75EFE" w:rsidP="003668B9">
      <w:pPr>
        <w:pStyle w:val="ListBullet"/>
      </w:pPr>
      <w:r>
        <w:t>imagesc(a)</w:t>
      </w:r>
      <w:r>
        <w:tab/>
      </w:r>
      <w:r>
        <w:tab/>
        <w:t xml:space="preserve">plots a matrix as a colourful grid </w:t>
      </w:r>
    </w:p>
    <w:p w14:paraId="6168D16C" w14:textId="77777777" w:rsidR="00A45684" w:rsidRDefault="00A45684" w:rsidP="003668B9">
      <w:pPr>
        <w:pStyle w:val="ListBullet"/>
      </w:pPr>
      <w:r>
        <w:t>save hello.mat v</w:t>
      </w:r>
      <w:r>
        <w:tab/>
        <w:t>save the v variable to a file hello.mat in binary format</w:t>
      </w:r>
    </w:p>
    <w:p w14:paraId="0D3705E3" w14:textId="77777777" w:rsidR="00A45684" w:rsidRDefault="00A45684" w:rsidP="003668B9">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3668B9">
      <w:pPr>
        <w:pStyle w:val="ListBullet"/>
      </w:pPr>
      <w:r>
        <w:t>for i=1:10,  end;</w:t>
      </w:r>
    </w:p>
    <w:p w14:paraId="760DFCC1" w14:textId="77777777" w:rsidR="00E67815" w:rsidRDefault="00E67815" w:rsidP="003668B9">
      <w:pPr>
        <w:pStyle w:val="ListBullet"/>
      </w:pPr>
      <w:r>
        <w:lastRenderedPageBreak/>
        <w:t>while</w:t>
      </w:r>
    </w:p>
    <w:p w14:paraId="11A65C12" w14:textId="77777777" w:rsidR="00E67815" w:rsidRDefault="00E67815" w:rsidP="003668B9">
      <w:pPr>
        <w:pStyle w:val="ListBullet"/>
      </w:pPr>
      <w:r>
        <w:t>break</w:t>
      </w:r>
    </w:p>
    <w:p w14:paraId="3626DE01" w14:textId="77777777" w:rsidR="00E67815" w:rsidRDefault="00E67815" w:rsidP="003668B9">
      <w:pPr>
        <w:pStyle w:val="ListBullet"/>
      </w:pPr>
      <w:r>
        <w:t>if i==1,</w:t>
      </w:r>
    </w:p>
    <w:p w14:paraId="0C1FA070" w14:textId="77777777" w:rsidR="00E67815" w:rsidRDefault="00E67815" w:rsidP="003668B9">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3668B9">
      <w:pPr>
        <w:pStyle w:val="ListBullet"/>
      </w:pPr>
      <w:r>
        <w:t>To reference this function use: cd c:\&lt;path to function file&gt; or use addPath(&lt;path&gt;)</w:t>
      </w:r>
    </w:p>
    <w:p w14:paraId="394CE35A" w14:textId="77777777" w:rsidR="008E7054" w:rsidRPr="00E67815" w:rsidRDefault="008E7054" w:rsidP="003668B9">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55" w:name="_Ubuntu_14.04_4"/>
      <w:bookmarkEnd w:id="255"/>
      <w:r>
        <w:t>Ubuntu 14.04</w:t>
      </w:r>
    </w:p>
    <w:p w14:paraId="7A60DB9B" w14:textId="77777777" w:rsidR="00304A12" w:rsidRPr="00304A12" w:rsidRDefault="00304A12" w:rsidP="008B6883">
      <w:pPr>
        <w:pStyle w:val="BodyText2"/>
      </w:pPr>
      <w:r>
        <w:t xml:space="preserve">Following instructions </w:t>
      </w:r>
      <w:hyperlink r:id="rId1501"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502"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503"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lastRenderedPageBreak/>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lastRenderedPageBreak/>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504"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3CF3FBA2" w14:textId="4EB9F619" w:rsidR="002F0E66" w:rsidRDefault="002F0E66" w:rsidP="003668B9">
      <w:pPr>
        <w:pStyle w:val="ListBullet"/>
      </w:pPr>
      <w:r>
        <w:t>To get the path to the Python executable:</w:t>
      </w:r>
    </w:p>
    <w:p w14:paraId="531D8FEC" w14:textId="77777777" w:rsidR="002F0E66" w:rsidRDefault="002F0E66" w:rsidP="002F0E66">
      <w:pPr>
        <w:pStyle w:val="Unix"/>
      </w:pPr>
      <w:r>
        <w:t>import sys</w:t>
      </w:r>
    </w:p>
    <w:p w14:paraId="4F22EBAF" w14:textId="30274447" w:rsidR="002F0E66" w:rsidRDefault="002F0E66" w:rsidP="002F0E66">
      <w:pPr>
        <w:pStyle w:val="Unix"/>
      </w:pPr>
      <w:r>
        <w:t>print sys.executable</w:t>
      </w:r>
    </w:p>
    <w:p w14:paraId="7E0DF5BB" w14:textId="6563B3C2" w:rsidR="009D2154" w:rsidRDefault="009D2154" w:rsidP="003668B9">
      <w:pPr>
        <w:pStyle w:val="ListBullet"/>
      </w:pPr>
      <w:r>
        <w:t>There is no PythonWin so i am going to use PyDev in Aptana Studio</w:t>
      </w:r>
    </w:p>
    <w:p w14:paraId="7898FBE5" w14:textId="77777777" w:rsidR="009D2154" w:rsidRDefault="009D2154" w:rsidP="003668B9">
      <w:pPr>
        <w:pStyle w:val="ListBullet"/>
      </w:pPr>
      <w:r>
        <w:t>Find the version of PyDev that is installed from the folder in Windows - C:\Python26\ArcGIS10.0 - so I need to use PyDev 2.6</w:t>
      </w:r>
    </w:p>
    <w:p w14:paraId="20046EDD" w14:textId="77777777" w:rsidR="009D2154" w:rsidRDefault="009D2154" w:rsidP="003668B9">
      <w:pPr>
        <w:pStyle w:val="ListBullet"/>
      </w:pPr>
      <w:r>
        <w:t>Set Grammar Version to 2.6 - but I still need to configure an interpreter</w:t>
      </w:r>
    </w:p>
    <w:p w14:paraId="651DD2B3" w14:textId="77777777" w:rsidR="009D2154" w:rsidRDefault="009D2154" w:rsidP="003668B9">
      <w:pPr>
        <w:pStyle w:val="ListBullet"/>
      </w:pPr>
      <w:r>
        <w:t>Clicked on Please configure an interpreter in the related preferences before proceeding</w:t>
      </w:r>
    </w:p>
    <w:p w14:paraId="442902A1" w14:textId="77777777" w:rsidR="009D2154" w:rsidRDefault="009D2154" w:rsidP="003668B9">
      <w:pPr>
        <w:pStyle w:val="ListBullet"/>
      </w:pPr>
      <w:r>
        <w:t>Clicked on Auto Config and it found 2 interpreters - C:\Python25\python.exe and C:\Python26\ArcGIS10.0\python.exe - chose the 2nd</w:t>
      </w:r>
    </w:p>
    <w:p w14:paraId="7456C003" w14:textId="77777777" w:rsidR="009D2154" w:rsidRDefault="009D2154" w:rsidP="003668B9">
      <w:pPr>
        <w:pStyle w:val="ListBullet"/>
      </w:pPr>
      <w:r>
        <w:t>New dialog - select the folders to be added to the system path - accepted the default which was just all the folders in C:\Python26\ArcGIS10.0</w:t>
      </w:r>
    </w:p>
    <w:p w14:paraId="3F113803" w14:textId="77777777" w:rsidR="009D2154" w:rsidRDefault="009D2154" w:rsidP="003668B9">
      <w:pPr>
        <w:pStyle w:val="ListBullet"/>
      </w:pPr>
      <w:r>
        <w:t>Clicked OK a lot and we are back to the PyDev New Project dialog</w:t>
      </w:r>
    </w:p>
    <w:p w14:paraId="129EADEC" w14:textId="77777777" w:rsidR="009D2154" w:rsidRDefault="009D2154" w:rsidP="003668B9">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lastRenderedPageBreak/>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505"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3668B9">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3668B9">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3668B9">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3668B9">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3668B9">
      <w:pPr>
        <w:pStyle w:val="ListBullet"/>
        <w:rPr>
          <w:lang w:eastAsia="en-GB" w:bidi="ar-SA"/>
        </w:rPr>
      </w:pPr>
      <w:r w:rsidRPr="000440E2">
        <w:rPr>
          <w:lang w:eastAsia="en-GB" w:bidi="ar-SA"/>
        </w:rPr>
        <w:t>list comprehensions</w:t>
      </w:r>
    </w:p>
    <w:p w14:paraId="122D17AB" w14:textId="77777777" w:rsidR="009D2154" w:rsidRDefault="009D2154" w:rsidP="003668B9">
      <w:pPr>
        <w:pStyle w:val="ListBullet"/>
        <w:rPr>
          <w:lang w:eastAsia="en-GB" w:bidi="ar-SA"/>
        </w:rPr>
      </w:pPr>
      <w:r>
        <w:rPr>
          <w:lang w:eastAsia="en-GB" w:bidi="ar-SA"/>
        </w:rPr>
        <w:t>dict comprehensions - new at 2.7</w:t>
      </w:r>
    </w:p>
    <w:p w14:paraId="66F1B124" w14:textId="77777777" w:rsidR="009D2154" w:rsidRDefault="009D2154" w:rsidP="003668B9">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lastRenderedPageBreak/>
        <w:t>[["%s : %s" % (allfields[col], row[col]) for col in colindexes] for row in rows]</w:t>
      </w:r>
    </w:p>
    <w:p w14:paraId="7DFEA848" w14:textId="77777777" w:rsidR="009D2154" w:rsidRPr="000440E2" w:rsidRDefault="009D2154" w:rsidP="003668B9">
      <w:pPr>
        <w:pStyle w:val="ListBullet"/>
        <w:rPr>
          <w:lang w:eastAsia="en-GB" w:bidi="ar-SA"/>
        </w:rPr>
      </w:pPr>
      <w:r w:rsidRPr="000440E2">
        <w:rPr>
          <w:lang w:eastAsia="en-GB" w:bidi="ar-SA"/>
        </w:rPr>
        <w:t>sets - unique values from arrays</w:t>
      </w:r>
    </w:p>
    <w:p w14:paraId="2D8AD37C" w14:textId="77777777" w:rsidR="009D2154" w:rsidRDefault="009D2154" w:rsidP="003668B9">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3668B9">
      <w:pPr>
        <w:pStyle w:val="ListBullet"/>
      </w:pPr>
      <w:r>
        <w:t>To get a list of an objects properties, do vars(&lt;object&gt;). This does a string dump of all of the attributes</w:t>
      </w:r>
    </w:p>
    <w:p w14:paraId="49EB9736" w14:textId="77777777" w:rsidR="009D2154" w:rsidRDefault="009D2154" w:rsidP="003668B9">
      <w:pPr>
        <w:pStyle w:val="ListBullet"/>
      </w:pPr>
      <w:r>
        <w:t>Import sys, print sys.version – gets the version of python</w:t>
      </w:r>
    </w:p>
    <w:p w14:paraId="6E14BE38" w14:textId="77777777" w:rsidR="009D2154" w:rsidRDefault="009D2154" w:rsidP="003668B9">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3668B9">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56"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506"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56"/>
    </w:p>
    <w:p w14:paraId="6E47B3AA" w14:textId="77777777" w:rsidR="00D5148F" w:rsidRDefault="00D5148F" w:rsidP="008B550B">
      <w:pPr>
        <w:pStyle w:val="Unix"/>
      </w:pPr>
      <w:r>
        <w:t xml:space="preserve">wget </w:t>
      </w:r>
      <w:hyperlink r:id="rId1507"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7" w:name="_Ref416955918"/>
      <w:r>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71668C2" w14:textId="77777777" w:rsidR="00537B5C" w:rsidRDefault="00537B5C" w:rsidP="00537B5C">
      <w:pPr>
        <w:pStyle w:val="Heading5"/>
      </w:pPr>
      <w:r>
        <w:t>Geopandas</w:t>
      </w:r>
    </w:p>
    <w:p w14:paraId="65068EE5" w14:textId="675D8DF8" w:rsidR="00537B5C" w:rsidRDefault="00537B5C" w:rsidP="00537B5C">
      <w:pPr>
        <w:pStyle w:val="Heading6"/>
      </w:pPr>
      <w:r>
        <w:t>Issues</w:t>
      </w:r>
    </w:p>
    <w:p w14:paraId="0B1C52AA" w14:textId="61053D5E" w:rsidR="00537B5C" w:rsidRPr="00537B5C" w:rsidRDefault="00537B5C" w:rsidP="00537B5C">
      <w:pPr>
        <w:pStyle w:val="BodyText2"/>
      </w:pPr>
      <w:r>
        <w:t xml:space="preserve">When you export to a shapefile the *.prj file is not produced. This is a wrapper around Fiona but I cant get a valid crs to output. Using help </w:t>
      </w:r>
      <w:hyperlink r:id="rId1508" w:history="1">
        <w:r w:rsidRPr="00537B5C">
          <w:rPr>
            <w:rStyle w:val="Hyperlink"/>
          </w:rPr>
          <w:t>here</w:t>
        </w:r>
      </w:hyperlink>
      <w:r>
        <w:t xml:space="preserve"> and </w:t>
      </w:r>
      <w:hyperlink r:id="rId1509" w:history="1">
        <w:r w:rsidRPr="00537B5C">
          <w:rPr>
            <w:rStyle w:val="Hyperlink"/>
          </w:rPr>
          <w:t>here</w:t>
        </w:r>
      </w:hyperlink>
      <w:r>
        <w:t>. When I manually add the *.prj file produced by saving the shapefile in QGIS, it projects fine in ArcGIS and QGIS.</w:t>
      </w:r>
    </w:p>
    <w:p w14:paraId="7AE2A604" w14:textId="77777777" w:rsidR="00D5148F" w:rsidRDefault="00D5148F" w:rsidP="000E5536">
      <w:pPr>
        <w:pStyle w:val="Heading5"/>
      </w:pPr>
      <w:r>
        <w:t>Geopy</w:t>
      </w:r>
    </w:p>
    <w:p w14:paraId="6407ECE6" w14:textId="77777777" w:rsidR="00D5148F" w:rsidRDefault="00330E28" w:rsidP="008B6883">
      <w:pPr>
        <w:pStyle w:val="BodyText2"/>
      </w:pPr>
      <w:hyperlink r:id="rId1510"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8" w:name="_display"/>
      <w:bookmarkEnd w:id="258"/>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511" w:history="1">
        <w:r w:rsidRPr="00B51437">
          <w:rPr>
            <w:rStyle w:val="Hyperlink"/>
          </w:rPr>
          <w:t>here</w:t>
        </w:r>
      </w:hyperlink>
      <w:r>
        <w:t>.</w:t>
      </w:r>
    </w:p>
    <w:p w14:paraId="5F80A9CD" w14:textId="77777777" w:rsidR="00D5148F" w:rsidRDefault="00D5148F" w:rsidP="000E5536">
      <w:pPr>
        <w:pStyle w:val="Heading5"/>
      </w:pPr>
      <w:r>
        <w:t>lxml</w:t>
      </w:r>
      <w:bookmarkEnd w:id="257"/>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512"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513"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9" w:name="_mapboxgl"/>
      <w:bookmarkEnd w:id="259"/>
      <w:r>
        <w:t>mapboxgl</w:t>
      </w:r>
    </w:p>
    <w:p w14:paraId="5A90E1D1" w14:textId="77777777" w:rsidR="00A762F3" w:rsidRDefault="00A762F3" w:rsidP="00A762F3">
      <w:pPr>
        <w:pStyle w:val="BodyText2"/>
      </w:pPr>
      <w:r>
        <w:t xml:space="preserve">This is a client library for use in Jupyter - repo </w:t>
      </w:r>
      <w:hyperlink r:id="rId1514"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515" w:history="1">
        <w:r w:rsidRPr="00AB7559">
          <w:rPr>
            <w:rStyle w:val="Hyperlink"/>
          </w:rPr>
          <w:t>here</w:t>
        </w:r>
      </w:hyperlink>
      <w:r>
        <w:t>.</w:t>
      </w:r>
      <w:r w:rsidR="00D6292C">
        <w:t xml:space="preserve"> I have the following use cases:</w:t>
      </w:r>
    </w:p>
    <w:p w14:paraId="69A0E48D" w14:textId="77777777" w:rsidR="00D6292C" w:rsidRPr="00AB7559" w:rsidRDefault="00D6292C" w:rsidP="003668B9">
      <w:pPr>
        <w:pStyle w:val="ListBullet"/>
      </w:pPr>
      <w:r>
        <w:t>Use the Upload API to automatically upload shapefiles to my MapBox account</w:t>
      </w:r>
    </w:p>
    <w:p w14:paraId="5C6CD461" w14:textId="77777777" w:rsidR="00F449FE" w:rsidRDefault="00F449FE" w:rsidP="00F449FE">
      <w:pPr>
        <w:pStyle w:val="Heading6"/>
      </w:pPr>
      <w:bookmarkStart w:id="260" w:name="_Installation_1"/>
      <w:bookmarkEnd w:id="260"/>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516"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517"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518" w:history="1">
        <w:r w:rsidRPr="00761258">
          <w:rPr>
            <w:rStyle w:val="Hyperlink"/>
          </w:rPr>
          <w:t>here</w:t>
        </w:r>
      </w:hyperlink>
      <w:r>
        <w:t>.</w:t>
      </w:r>
    </w:p>
    <w:p w14:paraId="5F5A9DA5" w14:textId="77777777" w:rsidR="00D5148F" w:rsidRDefault="00D5148F" w:rsidP="000E5536">
      <w:pPr>
        <w:pStyle w:val="Heading5"/>
      </w:pPr>
      <w:r>
        <w:lastRenderedPageBreak/>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519" w:anchor="linux-installation" w:history="1">
        <w:r w:rsidRPr="003C68FB">
          <w:rPr>
            <w:rStyle w:val="Hyperlink"/>
          </w:rPr>
          <w:t>here</w:t>
        </w:r>
      </w:hyperlink>
      <w:r>
        <w:t xml:space="preserve">. Too complex – so following the instructions </w:t>
      </w:r>
      <w:hyperlink r:id="rId1520" w:history="1">
        <w:r w:rsidRPr="00953A9F">
          <w:rPr>
            <w:rStyle w:val="Hyperlink"/>
          </w:rPr>
          <w:t>here</w:t>
        </w:r>
      </w:hyperlink>
      <w:r>
        <w:t xml:space="preserve"> instead.</w:t>
      </w:r>
    </w:p>
    <w:p w14:paraId="36F3D7C0" w14:textId="77777777" w:rsidR="00D5148F" w:rsidRDefault="00D5148F" w:rsidP="000E5536">
      <w:pPr>
        <w:pStyle w:val="Heading5"/>
      </w:pPr>
      <w:bookmarkStart w:id="261" w:name="_Ref416948190"/>
      <w:bookmarkStart w:id="262" w:name="_Ref416946800"/>
      <w:r>
        <w:t>OrderedDict</w:t>
      </w:r>
      <w:bookmarkEnd w:id="261"/>
    </w:p>
    <w:p w14:paraId="43A8AD1A" w14:textId="77777777" w:rsidR="00D5148F" w:rsidRDefault="00D5148F" w:rsidP="008B550B">
      <w:pPr>
        <w:pStyle w:val="Unix"/>
      </w:pPr>
      <w:r>
        <w:t xml:space="preserve">wget </w:t>
      </w:r>
      <w:hyperlink r:id="rId1521"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63" w:name="_pandas"/>
      <w:bookmarkEnd w:id="263"/>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62"/>
    </w:p>
    <w:p w14:paraId="5EC4F1C7" w14:textId="77777777" w:rsidR="00D5148F" w:rsidRDefault="00D5148F" w:rsidP="008B6883">
      <w:pPr>
        <w:pStyle w:val="BodyText2"/>
      </w:pPr>
      <w:r>
        <w:t xml:space="preserve">Installation instructions from here </w:t>
      </w:r>
      <w:hyperlink r:id="rId1522"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64" w:name="_pysal"/>
      <w:bookmarkEnd w:id="264"/>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lastRenderedPageBreak/>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330E28" w:rsidP="008B6883">
      <w:pPr>
        <w:pStyle w:val="BodyText2"/>
      </w:pPr>
      <w:hyperlink r:id="rId1523"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524"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525"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526"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527"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330E28" w:rsidP="008B6883">
      <w:pPr>
        <w:pStyle w:val="BodyText2"/>
      </w:pPr>
      <w:hyperlink r:id="rId1528"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65" w:name="_Ref416879796"/>
      <w:r>
        <w:t>TensorFlow</w:t>
      </w:r>
    </w:p>
    <w:p w14:paraId="5BDD59D3" w14:textId="77777777" w:rsidR="00B0675D" w:rsidRDefault="00B0675D" w:rsidP="00B0675D">
      <w:pPr>
        <w:pStyle w:val="Heading6"/>
      </w:pPr>
      <w:bookmarkStart w:id="266" w:name="_Installing"/>
      <w:bookmarkEnd w:id="266"/>
      <w:r>
        <w:t>Installing</w:t>
      </w:r>
    </w:p>
    <w:p w14:paraId="55CBDEB9" w14:textId="77777777" w:rsidR="00E643C4" w:rsidRDefault="00E643C4" w:rsidP="00E643C4">
      <w:pPr>
        <w:pStyle w:val="Heading7"/>
      </w:pPr>
      <w:bookmarkStart w:id="267" w:name="_Ubuntu_14.04_2"/>
      <w:bookmarkEnd w:id="267"/>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529"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lastRenderedPageBreak/>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8" w:name="_Anaconda"/>
      <w:bookmarkEnd w:id="268"/>
      <w:r>
        <w:t>Anaconda</w:t>
      </w:r>
    </w:p>
    <w:p w14:paraId="16A167EA" w14:textId="77777777" w:rsidR="001440B6" w:rsidRDefault="001440B6" w:rsidP="008B6883">
      <w:pPr>
        <w:pStyle w:val="BodyText2"/>
      </w:pPr>
      <w:r>
        <w:t xml:space="preserve">Following instructions </w:t>
      </w:r>
      <w:hyperlink r:id="rId1530"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531"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532"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533" w:history="1">
        <w:r w:rsidRPr="00D5148F">
          <w:rPr>
            <w:rStyle w:val="Hyperlink"/>
          </w:rPr>
          <w:t>here</w:t>
        </w:r>
      </w:hyperlink>
      <w:r>
        <w:t xml:space="preserve"> and GAE documentation </w:t>
      </w:r>
      <w:hyperlink r:id="rId1534" w:history="1">
        <w:r w:rsidRPr="00D17568">
          <w:rPr>
            <w:rStyle w:val="Hyperlink"/>
          </w:rPr>
          <w:t>here</w:t>
        </w:r>
      </w:hyperlink>
      <w:r>
        <w:t>.</w:t>
      </w:r>
    </w:p>
    <w:p w14:paraId="2D3D9F57" w14:textId="77777777" w:rsidR="00EA1721" w:rsidRDefault="00EA1721" w:rsidP="000E5536">
      <w:pPr>
        <w:pStyle w:val="Heading5"/>
      </w:pPr>
      <w:r>
        <w:t>WebPy</w:t>
      </w:r>
      <w:bookmarkEnd w:id="265"/>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35"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36"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3668B9">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3668B9">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3668B9">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3668B9">
      <w:pPr>
        <w:pStyle w:val="ListBullet"/>
        <w:rPr>
          <w:lang w:eastAsia="en-GB" w:bidi="ar-SA"/>
        </w:rPr>
      </w:pPr>
      <w:r>
        <w:rPr>
          <w:lang w:eastAsia="en-GB" w:bidi="ar-SA"/>
        </w:rPr>
        <w:t>sys.path will show you the current list of paths</w:t>
      </w:r>
    </w:p>
    <w:p w14:paraId="43F5E677" w14:textId="77777777" w:rsidR="004B461D" w:rsidRDefault="004B461D" w:rsidP="003668B9">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3668B9">
      <w:pPr>
        <w:pStyle w:val="ListBullet"/>
      </w:pPr>
      <w:r>
        <w:t xml:space="preserve">sys.modules shows you a list of currently loaded modules with their full paths </w:t>
      </w:r>
    </w:p>
    <w:p w14:paraId="036DB475" w14:textId="77777777" w:rsidR="004B461D" w:rsidRDefault="004B461D" w:rsidP="003668B9">
      <w:pPr>
        <w:pStyle w:val="ListBullet"/>
      </w:pPr>
      <w:r>
        <w:t>help(‘modules’) shows you a much neater list of the modules with just the names</w:t>
      </w:r>
    </w:p>
    <w:p w14:paraId="22B0A022" w14:textId="77777777" w:rsidR="004B461D" w:rsidRDefault="004B461D" w:rsidP="003668B9">
      <w:pPr>
        <w:pStyle w:val="ListBullet"/>
      </w:pPr>
      <w:r>
        <w:t>You can add extra paths in the PYTHONPATH variable or in the .pth file in 'C:\Python26\ArcGIS10.0\Lib\site-packages'</w:t>
      </w:r>
    </w:p>
    <w:p w14:paraId="6CFBF198" w14:textId="77777777" w:rsidR="004B461D" w:rsidRDefault="004B461D" w:rsidP="003668B9">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3668B9">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3668B9">
      <w:pPr>
        <w:pStyle w:val="ListBullet"/>
      </w:pPr>
      <w:r>
        <w:lastRenderedPageBreak/>
        <w:t xml:space="preserve">You can execute modules as scripts (see </w:t>
      </w:r>
      <w:hyperlink r:id="rId1537"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9"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70" w:name="_Ubuntu_14.04_3"/>
      <w:bookmarkEnd w:id="270"/>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38"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t>Environments</w:t>
      </w:r>
    </w:p>
    <w:p w14:paraId="0AB808A5" w14:textId="77777777" w:rsidR="0001656D" w:rsidRDefault="0001656D" w:rsidP="0001656D">
      <w:pPr>
        <w:pStyle w:val="Heading9"/>
      </w:pPr>
      <w:bookmarkStart w:id="271" w:name="_Activating"/>
      <w:bookmarkEnd w:id="271"/>
      <w:r>
        <w:t>Listing</w:t>
      </w:r>
    </w:p>
    <w:p w14:paraId="51305BB6" w14:textId="77777777" w:rsidR="0001656D" w:rsidRDefault="0001656D" w:rsidP="008B6883">
      <w:pPr>
        <w:pStyle w:val="BodyText2"/>
      </w:pPr>
      <w:r>
        <w:lastRenderedPageBreak/>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9"/>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39"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40"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72" w:name="_Toc315774591"/>
      <w:r>
        <w:t>R</w:t>
      </w:r>
      <w:bookmarkEnd w:id="272"/>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73" w:name="_Toc315774592"/>
      <w:r>
        <w:t>ArcGIS Library:</w:t>
      </w:r>
      <w:bookmarkEnd w:id="273"/>
    </w:p>
    <w:p w14:paraId="4DE7AEF4" w14:textId="77777777" w:rsidR="004B461D" w:rsidRDefault="004B461D" w:rsidP="000E5536">
      <w:pPr>
        <w:pStyle w:val="BodyText"/>
      </w:pPr>
      <w:r>
        <w:t xml:space="preserve">Installed ArcGIS R Library from here: </w:t>
      </w:r>
      <w:hyperlink r:id="rId1541"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lastRenderedPageBreak/>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3668B9">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42"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43"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74" w:name="_Ref417388580"/>
      <w:r>
        <w:t>Using Putty</w:t>
      </w:r>
      <w:bookmarkEnd w:id="274"/>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44"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lastRenderedPageBreak/>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3668B9">
      <w:pPr>
        <w:pStyle w:val="ListBullet"/>
      </w:pPr>
      <w:r>
        <w:t>Open the putty session and login</w:t>
      </w:r>
    </w:p>
    <w:p w14:paraId="4614D4F6" w14:textId="77777777" w:rsidR="009C0D6F" w:rsidRDefault="009C0D6F" w:rsidP="003668B9">
      <w:pPr>
        <w:pStyle w:val="ListBullet"/>
      </w:pPr>
      <w:r>
        <w:t>Open the client that will use the ssh tunnel (e.g. pgAdmin)</w:t>
      </w:r>
    </w:p>
    <w:p w14:paraId="283AC7B9" w14:textId="77777777" w:rsidR="009C0D6F" w:rsidRPr="00BE083E" w:rsidRDefault="009C0D6F" w:rsidP="003668B9">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75" w:name="_Connections"/>
      <w:bookmarkEnd w:id="275"/>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0"/>
        <w:gridCol w:w="1403"/>
        <w:gridCol w:w="1029"/>
        <w:gridCol w:w="1217"/>
        <w:gridCol w:w="3691"/>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lastRenderedPageBreak/>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47"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r w:rsidR="00337E27" w:rsidRPr="00E5005D" w14:paraId="2E847BD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57923EA" w14:textId="51535E91" w:rsidR="00337E27" w:rsidRDefault="00337E27" w:rsidP="00237F98">
            <w:pPr>
              <w:pStyle w:val="Tiny"/>
            </w:pPr>
            <w:r w:rsidRPr="00337E27">
              <w:t>95.216.13.159</w:t>
            </w:r>
          </w:p>
        </w:tc>
        <w:tc>
          <w:tcPr>
            <w:tcW w:w="1407" w:type="dxa"/>
          </w:tcPr>
          <w:p w14:paraId="13636861" w14:textId="18C6B3D4" w:rsidR="00337E27" w:rsidRDefault="00337E27" w:rsidP="00B60DEE">
            <w:pPr>
              <w:pStyle w:val="Tiny"/>
              <w:cnfStyle w:val="000000000000" w:firstRow="0" w:lastRow="0" w:firstColumn="0" w:lastColumn="0" w:oddVBand="0" w:evenVBand="0" w:oddHBand="0" w:evenHBand="0" w:firstRowFirstColumn="0" w:firstRowLastColumn="0" w:lastRowFirstColumn="0" w:lastRowLastColumn="0"/>
            </w:pPr>
            <w:r>
              <w:t>Hentzner machine for the Biopama tools</w:t>
            </w:r>
          </w:p>
        </w:tc>
        <w:tc>
          <w:tcPr>
            <w:tcW w:w="1000" w:type="dxa"/>
          </w:tcPr>
          <w:p w14:paraId="67A816B2" w14:textId="23D2146A" w:rsidR="00337E27" w:rsidRDefault="00A5057B" w:rsidP="00A5057B">
            <w:pPr>
              <w:pStyle w:val="Tiny"/>
              <w:cnfStyle w:val="000000000000" w:firstRow="0" w:lastRow="0" w:firstColumn="0" w:lastColumn="0" w:oddVBand="0" w:evenVBand="0" w:oddHBand="0" w:evenHBand="0" w:firstRowFirstColumn="0" w:firstRowLastColumn="0" w:lastRowFirstColumn="0" w:lastRowLastColumn="0"/>
            </w:pPr>
            <w:r>
              <w:t>biopama_web</w:t>
            </w:r>
          </w:p>
        </w:tc>
        <w:tc>
          <w:tcPr>
            <w:tcW w:w="1217" w:type="dxa"/>
          </w:tcPr>
          <w:p w14:paraId="367B931D" w14:textId="105E125E"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vDw2v17~</w:t>
            </w:r>
          </w:p>
        </w:tc>
        <w:tc>
          <w:tcPr>
            <w:tcW w:w="3710" w:type="dxa"/>
          </w:tcPr>
          <w:p w14:paraId="3DC7A151" w14:textId="67E70CB8"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The password can be set in Plesk</w:t>
            </w:r>
          </w:p>
        </w:tc>
      </w:tr>
    </w:tbl>
    <w:p w14:paraId="2CED29B5" w14:textId="77777777" w:rsidR="009C0D6F" w:rsidRDefault="009C0D6F" w:rsidP="009C0D6F">
      <w:pPr>
        <w:pStyle w:val="Heading3"/>
      </w:pPr>
      <w:bookmarkStart w:id="276" w:name="_Ref398800010"/>
      <w:r>
        <w:t>SOCK proxy</w:t>
      </w:r>
      <w:bookmarkEnd w:id="276"/>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3668B9">
      <w:pPr>
        <w:pStyle w:val="ListBullet"/>
      </w:pPr>
      <w:r>
        <w:t xml:space="preserve">Open the Hadoop-m2 ssh connection and click on ssh | tunnels </w:t>
      </w:r>
    </w:p>
    <w:p w14:paraId="1B0426C2" w14:textId="77777777" w:rsidR="009C0D6F" w:rsidRDefault="009C0D6F" w:rsidP="003668B9">
      <w:pPr>
        <w:pStyle w:val="ListBullet"/>
      </w:pPr>
      <w:r>
        <w:t>Set source port = 1080, destination=dynamic and click Add</w:t>
      </w:r>
    </w:p>
    <w:p w14:paraId="094FA471" w14:textId="77777777" w:rsidR="009C0D6F" w:rsidRDefault="009C0D6F" w:rsidP="003668B9">
      <w:pPr>
        <w:pStyle w:val="ListBullet"/>
      </w:pPr>
      <w:r>
        <w:t>In Firefox go to options | advanced | network | settings | SOCKS Host = localhost and port=1080</w:t>
      </w:r>
    </w:p>
    <w:p w14:paraId="4F642CDC" w14:textId="77777777" w:rsidR="009C0D6F" w:rsidRDefault="009C0D6F" w:rsidP="003668B9">
      <w:pPr>
        <w:pStyle w:val="ListBullet"/>
      </w:pPr>
      <w:r>
        <w:t xml:space="preserve">You can then open the connection and enter an ip address in a browser and it will find the node (e.g. </w:t>
      </w:r>
      <w:hyperlink r:id="rId1548" w:history="1">
        <w:r w:rsidRPr="001F25C7">
          <w:rPr>
            <w:rStyle w:val="Hyperlink"/>
          </w:rPr>
          <w:t>http://10.0.100.234:8042/node</w:t>
        </w:r>
      </w:hyperlink>
      <w:r>
        <w:t xml:space="preserve">) </w:t>
      </w:r>
    </w:p>
    <w:p w14:paraId="5119DB66" w14:textId="77777777" w:rsidR="009C0D6F" w:rsidRDefault="009C0D6F" w:rsidP="003668B9">
      <w:pPr>
        <w:pStyle w:val="ListBullet"/>
      </w:pPr>
      <w:r>
        <w:t xml:space="preserve">You can also simply click on the links from </w:t>
      </w:r>
      <w:hyperlink r:id="rId1549" w:history="1">
        <w:r w:rsidRPr="0065259E">
          <w:rPr>
            <w:rStyle w:val="Hyperlink"/>
          </w:rPr>
          <w:t>Cloudera Manager</w:t>
        </w:r>
      </w:hyperlink>
      <w:r>
        <w:t xml:space="preserve"> to the UIs and the actual IP addresses of the Hadoop network are found</w:t>
      </w:r>
    </w:p>
    <w:p w14:paraId="654CD8BB" w14:textId="77777777" w:rsidR="000E64C2" w:rsidRDefault="000E64C2" w:rsidP="000E64C2">
      <w:pPr>
        <w:pStyle w:val="Heading2"/>
      </w:pPr>
      <w:r>
        <w:t>SSL/TLS</w:t>
      </w:r>
    </w:p>
    <w:p w14:paraId="41B27A5B" w14:textId="516FE2EB" w:rsidR="000E64C2" w:rsidRDefault="000E64C2" w:rsidP="000E64C2">
      <w:pPr>
        <w:pStyle w:val="Heading3"/>
      </w:pPr>
      <w:r>
        <w:t>Certificates</w:t>
      </w:r>
    </w:p>
    <w:p w14:paraId="7CEFF73F" w14:textId="4A925180" w:rsidR="000E64C2" w:rsidRDefault="000E64C2" w:rsidP="000E64C2">
      <w:pPr>
        <w:pStyle w:val="Heading4"/>
      </w:pPr>
      <w:r>
        <w:t>Providers</w:t>
      </w:r>
    </w:p>
    <w:p w14:paraId="2F15F33C" w14:textId="0F7479FB" w:rsidR="000E64C2" w:rsidRDefault="000E64C2" w:rsidP="000E64C2">
      <w:pPr>
        <w:pStyle w:val="Heading5"/>
      </w:pPr>
      <w:r>
        <w:t>Let's Encrypt</w:t>
      </w:r>
    </w:p>
    <w:p w14:paraId="230D5489" w14:textId="20DBD8C5" w:rsidR="000E64C2" w:rsidRDefault="000E64C2" w:rsidP="000E64C2">
      <w:pPr>
        <w:pStyle w:val="BodyText2"/>
      </w:pPr>
      <w:r>
        <w:t>Offer free certificates</w:t>
      </w:r>
      <w:r w:rsidR="0073030A">
        <w:t>.</w:t>
      </w:r>
    </w:p>
    <w:p w14:paraId="6802ABF9" w14:textId="1DCFEC91" w:rsidR="00F3221A" w:rsidRDefault="00F3221A" w:rsidP="003B37F4">
      <w:pPr>
        <w:pStyle w:val="Heading2"/>
      </w:pPr>
      <w:r>
        <w:t>UNIX</w:t>
      </w:r>
      <w:bookmarkEnd w:id="205"/>
    </w:p>
    <w:p w14:paraId="498C5A14" w14:textId="77777777" w:rsidR="00F3221A" w:rsidRDefault="00F3221A" w:rsidP="000E5536">
      <w:pPr>
        <w:pStyle w:val="BodyText"/>
      </w:pPr>
      <w:r>
        <w:lastRenderedPageBreak/>
        <w:t xml:space="preserve">Doing the tutorial here: </w:t>
      </w:r>
      <w:hyperlink r:id="rId1550"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7" w:name="_Toc315774630"/>
      <w:bookmarkStart w:id="278"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9"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51"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9"/>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80" w:name="_Ref353435953"/>
      <w:r>
        <w:t>Running commands on other machines</w:t>
      </w:r>
    </w:p>
    <w:p w14:paraId="2FE37BF8" w14:textId="77777777" w:rsidR="009C0D6F" w:rsidRPr="000E4A4B" w:rsidRDefault="009C0D6F" w:rsidP="009C0D6F">
      <w:pPr>
        <w:pStyle w:val="Code"/>
      </w:pPr>
      <w:r w:rsidRPr="000E4A4B">
        <w:lastRenderedPageBreak/>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80"/>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52"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lastRenderedPageBreak/>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7"/>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330E28" w:rsidP="000E5536">
      <w:pPr>
        <w:pStyle w:val="BodyText"/>
      </w:pPr>
      <w:hyperlink r:id="rId1553"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54"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55"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lastRenderedPageBreak/>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56"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57"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58"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59"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60"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61"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2BC6B936" w:rsidR="00F3221A" w:rsidRDefault="00F3221A" w:rsidP="0034374E">
      <w:pPr>
        <w:pStyle w:val="Heading3"/>
      </w:pPr>
      <w:r>
        <w:t>rpm - package manager</w:t>
      </w:r>
      <w:bookmarkEnd w:id="278"/>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62"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63"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64"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lastRenderedPageBreak/>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81"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82" w:name="_Disk_usage"/>
      <w:bookmarkEnd w:id="282"/>
      <w:r>
        <w:t>Disk usage</w:t>
      </w:r>
    </w:p>
    <w:p w14:paraId="73BF16EB" w14:textId="77777777" w:rsidR="006C3E31" w:rsidRDefault="006C3E31" w:rsidP="008B6883">
      <w:pPr>
        <w:pStyle w:val="BodyText2"/>
      </w:pPr>
      <w:r>
        <w:t xml:space="preserve">If you run out of disk space (I have on Cloud9) you can use the suggestions in </w:t>
      </w:r>
      <w:hyperlink r:id="rId1565"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83" w:name="_GeoServer"/>
      <w:bookmarkEnd w:id="283"/>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66"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7">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84" w:name="_Brew"/>
      <w:bookmarkEnd w:id="284"/>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85" w:name="_Serving_pre-compressed_content"/>
      <w:bookmarkEnd w:id="285"/>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68" w:anchor="precompressed" w:history="1">
        <w:r w:rsidR="00A627D1" w:rsidRPr="00A627D1">
          <w:rPr>
            <w:rStyle w:val="Hyperlink"/>
          </w:rPr>
          <w:t>Here</w:t>
        </w:r>
      </w:hyperlink>
      <w:r w:rsidR="002E702D">
        <w:t xml:space="preserve"> are the docs and a good guide is </w:t>
      </w:r>
      <w:hyperlink r:id="rId1569"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86" w:name="_Brew_1"/>
      <w:bookmarkEnd w:id="286"/>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70"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7" w:name="_GDAL_1"/>
      <w:bookmarkEnd w:id="287"/>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71"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8" w:name="_phpPgAdmin_1"/>
      <w:bookmarkEnd w:id="288"/>
      <w:r>
        <w:t>phpPgAdmin</w:t>
      </w:r>
    </w:p>
    <w:p w14:paraId="118E46A6" w14:textId="77777777" w:rsidR="00441930" w:rsidRDefault="00441930" w:rsidP="008B6883">
      <w:pPr>
        <w:pStyle w:val="BodyText2"/>
      </w:pPr>
      <w:r>
        <w:t xml:space="preserve">Installing on C9 Python workspace. Following instructions </w:t>
      </w:r>
      <w:hyperlink r:id="rId1572"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9" w:name="_PostGIS"/>
      <w:bookmarkEnd w:id="289"/>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293A5920" w14:textId="218561D0" w:rsidR="00CB1AAA" w:rsidRDefault="00CB1AAA" w:rsidP="00CB1AAA">
      <w:pPr>
        <w:pStyle w:val="Heading6"/>
      </w:pPr>
      <w:bookmarkStart w:id="290" w:name="_Tippecanoe"/>
      <w:bookmarkStart w:id="291" w:name="_Installing_tablefunc"/>
      <w:bookmarkEnd w:id="290"/>
      <w:bookmarkEnd w:id="291"/>
      <w:r>
        <w:t>Installing tablefunc</w:t>
      </w:r>
    </w:p>
    <w:p w14:paraId="15062362" w14:textId="739FCBBC" w:rsidR="00CB1AAA" w:rsidRDefault="00D37DC2" w:rsidP="00CB1AAA">
      <w:pPr>
        <w:pStyle w:val="BodyText2"/>
      </w:pPr>
      <w:r>
        <w:t xml:space="preserve">This is needed to support crosstab queries. </w:t>
      </w:r>
      <w:r w:rsidR="003B5CDE">
        <w:t>On the C9 db-server workspace, with PG 9.3.16 it is easy:</w:t>
      </w:r>
    </w:p>
    <w:p w14:paraId="5457F34A" w14:textId="29D0CE24" w:rsidR="003B5CDE" w:rsidRPr="00CB1AAA" w:rsidRDefault="003B5CDE" w:rsidP="003B5CDE">
      <w:pPr>
        <w:pStyle w:val="sql"/>
      </w:pPr>
      <w:r w:rsidRPr="003B5CDE">
        <w:t>CREATE EXTENSION tablefunc;</w:t>
      </w:r>
    </w:p>
    <w:p w14:paraId="6B3CF3C2" w14:textId="77777777" w:rsidR="003318D5" w:rsidRDefault="003318D5" w:rsidP="003318D5">
      <w:pPr>
        <w:pStyle w:val="Heading5"/>
      </w:pPr>
      <w:r>
        <w:t>TileServer PHP</w:t>
      </w:r>
    </w:p>
    <w:p w14:paraId="1C60430E" w14:textId="77777777" w:rsidR="008163B3" w:rsidRDefault="00E907F6" w:rsidP="008B6883">
      <w:pPr>
        <w:pStyle w:val="BodyText2"/>
      </w:pPr>
      <w:r>
        <w:t xml:space="preserve">Following instructions </w:t>
      </w:r>
      <w:hyperlink r:id="rId1573"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74"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75"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76"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92" w:name="_Switching"/>
      <w:bookmarkEnd w:id="292"/>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lastRenderedPageBreak/>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93" w:name="_Apache2"/>
      <w:bookmarkEnd w:id="293"/>
      <w:r>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94" w:name="_Node.js_1"/>
      <w:bookmarkEnd w:id="294"/>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77"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78"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79"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80" w:history="1">
        <w:r>
          <w:rPr>
            <w:rStyle w:val="Hyperlink"/>
          </w:rPr>
          <w:t>http://geojson.io/</w:t>
        </w:r>
      </w:hyperlink>
      <w:r>
        <w:t xml:space="preserve">. See the example use-case </w:t>
      </w:r>
      <w:hyperlink r:id="rId1581"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82"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330E28" w:rsidP="008B6883">
      <w:pPr>
        <w:pStyle w:val="BodyText2"/>
      </w:pPr>
      <w:hyperlink r:id="rId1583"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95" w:name="_Vector_Tiles"/>
      <w:bookmarkEnd w:id="295"/>
      <w:r>
        <w:t>Vector Tiles</w:t>
      </w:r>
    </w:p>
    <w:p w14:paraId="4CFD51A7" w14:textId="77777777" w:rsidR="006B437C" w:rsidRDefault="006B437C" w:rsidP="008B6883">
      <w:pPr>
        <w:pStyle w:val="BodyText2"/>
      </w:pPr>
      <w:r>
        <w:t xml:space="preserve">The Mapbox Vector Tile Specification is </w:t>
      </w:r>
      <w:hyperlink r:id="rId1584" w:history="1">
        <w:r w:rsidRPr="004E1209">
          <w:rPr>
            <w:rStyle w:val="Hyperlink"/>
          </w:rPr>
          <w:t>here</w:t>
        </w:r>
      </w:hyperlink>
      <w:r>
        <w:t xml:space="preserve"> (with full description </w:t>
      </w:r>
      <w:hyperlink r:id="rId1585" w:history="1">
        <w:r w:rsidRPr="00DD304D">
          <w:rPr>
            <w:rStyle w:val="Hyperlink"/>
          </w:rPr>
          <w:t>here</w:t>
        </w:r>
      </w:hyperlink>
      <w:r>
        <w:t xml:space="preserve">) and there is a very good list of tools that support reading and writing the format here: </w:t>
      </w:r>
      <w:hyperlink r:id="rId1586"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87"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96" w:name="_Data"/>
      <w:bookmarkEnd w:id="296"/>
      <w:r>
        <w:lastRenderedPageBreak/>
        <w:t>Building</w:t>
      </w:r>
    </w:p>
    <w:p w14:paraId="16267DD4" w14:textId="77777777" w:rsidR="00AA6CA7" w:rsidRPr="001051D8" w:rsidRDefault="00AA6CA7" w:rsidP="00AA6CA7">
      <w:pPr>
        <w:pStyle w:val="BodyText2"/>
      </w:pPr>
      <w:r>
        <w:t xml:space="preserve">There is a good review of servers for Vector Tiles here: </w:t>
      </w:r>
      <w:hyperlink r:id="rId1588"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89"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90"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91"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92"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93"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94"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95"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lastRenderedPageBreak/>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lastRenderedPageBreak/>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96"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330E28" w:rsidP="00AA6CA7">
      <w:pPr>
        <w:pStyle w:val="BodyText2"/>
      </w:pPr>
      <w:hyperlink r:id="rId1597"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97" w:name="_Creating_tiles"/>
      <w:bookmarkEnd w:id="297"/>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lastRenderedPageBreak/>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8" w:name="_Did_not_close"/>
      <w:bookmarkEnd w:id="298"/>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lastRenderedPageBreak/>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99"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9" w:name="_Decoding_to_geojson"/>
      <w:bookmarkEnd w:id="299"/>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lastRenderedPageBreak/>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0">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01">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25pt;height:178.95pt" o:ole="">
                  <v:imagedata r:id="rId1602" o:title=""/>
                </v:shape>
                <o:OLEObject Type="Embed" ProgID="PBrush" ShapeID="_x0000_i1029" DrawAspect="Content" ObjectID="_1591796707" r:id="rId1603"/>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15pt;height:182.15pt" o:ole="">
                  <v:imagedata r:id="rId1604" o:title=""/>
                </v:shape>
                <o:OLEObject Type="Embed" ProgID="PBrush" ShapeID="_x0000_i1030" DrawAspect="Content" ObjectID="_1591796708" r:id="rId1605"/>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05pt;height:185.9pt" o:ole="">
                  <v:imagedata r:id="rId1606" o:title=""/>
                </v:shape>
                <o:OLEObject Type="Embed" ProgID="PBrush" ShapeID="_x0000_i1031" DrawAspect="Content" ObjectID="_1591796709" r:id="rId1607"/>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lastRenderedPageBreak/>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lastRenderedPageBreak/>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08">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609"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lastRenderedPageBreak/>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300" w:name="_WDPA_TZA_and"/>
      <w:bookmarkStart w:id="301" w:name="_WDPA_marine_and"/>
      <w:bookmarkEnd w:id="300"/>
      <w:bookmarkEnd w:id="301"/>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0E2498">
      <w:pPr>
        <w:pStyle w:val="ListNumber"/>
        <w:numPr>
          <w:ilvl w:val="0"/>
          <w:numId w:val="48"/>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0E2498">
      <w:pPr>
        <w:pStyle w:val="ListNumber"/>
        <w:numPr>
          <w:ilvl w:val="0"/>
          <w:numId w:val="48"/>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lastRenderedPageBreak/>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610"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330E28" w:rsidP="00AA6CA7">
      <w:pPr>
        <w:pStyle w:val="BodyText2"/>
      </w:pPr>
      <w:hyperlink r:id="rId1611"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3668B9">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3668B9">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3668B9">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612"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3" w:history="1">
              <w:r w:rsidR="00AA6CA7" w:rsidRPr="002177DD">
                <w:rPr>
                  <w:rStyle w:val="Hyperlink"/>
                </w:rPr>
                <w:t>Here</w:t>
              </w:r>
            </w:hyperlink>
          </w:p>
        </w:tc>
        <w:tc>
          <w:tcPr>
            <w:tcW w:w="562" w:type="dxa"/>
          </w:tcPr>
          <w:p w14:paraId="56623883" w14:textId="77777777" w:rsidR="00AA6CA7" w:rsidRPr="002177DD"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4"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330E28" w:rsidP="00DD4343">
            <w:pPr>
              <w:pStyle w:val="Tiny"/>
              <w:cnfStyle w:val="000000000000" w:firstRow="0" w:lastRow="0" w:firstColumn="0" w:lastColumn="0" w:oddVBand="0" w:evenVBand="0" w:oddHBand="0" w:evenHBand="0" w:firstRowFirstColumn="0" w:firstRowLastColumn="0" w:lastRowFirstColumn="0" w:lastRowLastColumn="0"/>
            </w:pPr>
            <w:hyperlink r:id="rId1615"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6" w:history="1">
              <w:r w:rsidR="00AA6CA7" w:rsidRPr="00C14C3C">
                <w:rPr>
                  <w:rStyle w:val="Hyperlink"/>
                </w:rPr>
                <w:t>Here</w:t>
              </w:r>
            </w:hyperlink>
          </w:p>
        </w:tc>
        <w:tc>
          <w:tcPr>
            <w:tcW w:w="562" w:type="dxa"/>
          </w:tcPr>
          <w:p w14:paraId="06FBC2F7" w14:textId="77777777" w:rsidR="00AA6CA7" w:rsidRPr="00C14C3C" w:rsidRDefault="00330E28" w:rsidP="00DD4343">
            <w:pPr>
              <w:pStyle w:val="Tiny"/>
              <w:cnfStyle w:val="000000100000" w:firstRow="0" w:lastRow="0" w:firstColumn="0" w:lastColumn="0" w:oddVBand="0" w:evenVBand="0" w:oddHBand="1" w:evenHBand="0" w:firstRowFirstColumn="0" w:firstRowLastColumn="0" w:lastRowFirstColumn="0" w:lastRowLastColumn="0"/>
            </w:pPr>
            <w:hyperlink r:id="rId1617"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330E28" w:rsidP="00AA6CA7">
      <w:pPr>
        <w:pStyle w:val="BodyText2"/>
      </w:pPr>
      <w:hyperlink r:id="rId1618" w:history="1">
        <w:r w:rsidR="00AA6CA7" w:rsidRPr="00E61072">
          <w:rPr>
            <w:rStyle w:val="Hyperlink"/>
          </w:rPr>
          <w:t>OpenMapTiles</w:t>
        </w:r>
      </w:hyperlink>
    </w:p>
    <w:p w14:paraId="385331F1" w14:textId="77777777" w:rsidR="00AA6CA7" w:rsidRDefault="00330E28" w:rsidP="00AA6CA7">
      <w:pPr>
        <w:pStyle w:val="BodyText2"/>
      </w:pPr>
      <w:hyperlink r:id="rId1619" w:anchor="layer-reference" w:history="1">
        <w:r w:rsidR="00AA6CA7" w:rsidRPr="00E61072">
          <w:rPr>
            <w:rStyle w:val="Hyperlink"/>
          </w:rPr>
          <w:t>MapBox</w:t>
        </w:r>
      </w:hyperlink>
    </w:p>
    <w:p w14:paraId="6AAFAD4F" w14:textId="77777777" w:rsidR="00AA6CA7" w:rsidRPr="00E61072" w:rsidRDefault="00330E28" w:rsidP="00AA6CA7">
      <w:pPr>
        <w:pStyle w:val="BodyText2"/>
      </w:pPr>
      <w:hyperlink r:id="rId1620" w:anchor="layer-reference" w:history="1">
        <w:r w:rsidR="00AA6CA7" w:rsidRPr="00E61072">
          <w:rPr>
            <w:rStyle w:val="Hyperlink"/>
          </w:rPr>
          <w:t>MapZen</w:t>
        </w:r>
      </w:hyperlink>
    </w:p>
    <w:p w14:paraId="7098A9D4" w14:textId="77777777" w:rsidR="00AA6CA7" w:rsidRDefault="00AA6CA7" w:rsidP="00AA6CA7">
      <w:pPr>
        <w:pStyle w:val="Heading4"/>
      </w:pPr>
      <w:r>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621"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622" w:history="1">
        <w:r w:rsidRPr="00540B56">
          <w:rPr>
            <w:rStyle w:val="Hyperlink"/>
          </w:rPr>
          <w:t>https://basemaps.arcgis.com/v1/arcgis/rest/services/World_Basemap/VectorTileServer/tile/9/253/276.pbf</w:t>
        </w:r>
      </w:hyperlink>
      <w:r>
        <w:t xml:space="preserve"> and these are styled with a *.json file (description </w:t>
      </w:r>
      <w:hyperlink r:id="rId1623"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624"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625"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626"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330E28" w:rsidP="008B6883">
      <w:pPr>
        <w:pStyle w:val="BodyText2"/>
      </w:pPr>
      <w:hyperlink r:id="rId1627"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302" w:name="_Workflow"/>
      <w:bookmarkEnd w:id="302"/>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628"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629" w:history="1">
        <w:r w:rsidRPr="00C56C59">
          <w:rPr>
            <w:rStyle w:val="Hyperlink"/>
          </w:rPr>
          <w:t>here</w:t>
        </w:r>
      </w:hyperlink>
      <w:r>
        <w:t>. These are amazingly detailed and can return geojson, e.g. for Laveno</w:t>
      </w:r>
    </w:p>
    <w:p w14:paraId="1C3E2775" w14:textId="77777777" w:rsidR="006B437C" w:rsidRPr="00C56C59" w:rsidRDefault="00330E28" w:rsidP="008B6883">
      <w:pPr>
        <w:pStyle w:val="BodyText2"/>
      </w:pPr>
      <w:hyperlink r:id="rId1630"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330E28" w:rsidP="008B6883">
      <w:pPr>
        <w:pStyle w:val="BodyText2"/>
      </w:pPr>
      <w:hyperlink r:id="rId1631"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632"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330E28" w:rsidP="008B6883">
      <w:pPr>
        <w:pStyle w:val="BodyText2"/>
      </w:pPr>
      <w:hyperlink r:id="rId1633"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330E28" w:rsidP="008B6883">
      <w:pPr>
        <w:pStyle w:val="BodyText2"/>
      </w:pPr>
      <w:hyperlink r:id="rId1634"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330E28" w:rsidP="008B6883">
      <w:pPr>
        <w:pStyle w:val="BodyText2"/>
      </w:pPr>
      <w:hyperlink r:id="rId1635"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lastRenderedPageBreak/>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303" w:name="_Visible_Tile_Outlines"/>
      <w:bookmarkEnd w:id="303"/>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6">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7">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8">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9">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0">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330E28" w:rsidP="008B6883">
      <w:pPr>
        <w:pStyle w:val="BodyText2"/>
      </w:pPr>
      <w:hyperlink r:id="rId1641"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42" w:history="1">
        <w:r w:rsidR="006B437C" w:rsidRPr="00075DF7">
          <w:rPr>
            <w:rStyle w:val="Hyperlink"/>
          </w:rPr>
          <w:t>here</w:t>
        </w:r>
      </w:hyperlink>
      <w:r w:rsidR="006B437C">
        <w:t xml:space="preserve">. I have authenticated with Google and there is a free viewer for the data </w:t>
      </w:r>
      <w:hyperlink r:id="rId1643"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44"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lastRenderedPageBreak/>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304" w:name="_On_GCS"/>
      <w:bookmarkEnd w:id="304"/>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45"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305" w:name="_Tippecanoe_tiles"/>
      <w:bookmarkEnd w:id="305"/>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46" w:history="1">
        <w:r w:rsidRPr="003B37F4">
          <w:rPr>
            <w:rStyle w:val="Hyperlink"/>
          </w:rPr>
          <w:t>OpenMapTiles</w:t>
        </w:r>
      </w:hyperlink>
      <w:r>
        <w:t xml:space="preserve"> and </w:t>
      </w:r>
      <w:hyperlink r:id="rId1647"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330E28" w:rsidP="008B6883">
      <w:pPr>
        <w:pStyle w:val="BodyText2"/>
      </w:pPr>
      <w:hyperlink r:id="rId1648"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330E28" w:rsidP="008B6883">
      <w:pPr>
        <w:pStyle w:val="BodyText2"/>
      </w:pPr>
      <w:hyperlink r:id="rId1649"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330E28" w:rsidP="008B6883">
      <w:pPr>
        <w:pStyle w:val="BodyText2"/>
      </w:pPr>
      <w:hyperlink r:id="rId1650"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lastRenderedPageBreak/>
        <w:t xml:space="preserve">I am trying to create a scene.yaml file for the data that I created in Tilemaker for Bern (which ultimately came from Metro-Extracts). Having added the following data source, the pbf files are being requested from </w:t>
      </w:r>
      <w:hyperlink r:id="rId1651"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52" w:history="1">
        <w:r w:rsidRPr="00D27873">
          <w:rPr>
            <w:rStyle w:val="Hyperlink"/>
          </w:rPr>
          <w:t>https://web-apps-blishten.c9users.io/tilemaker/bern_tiles/13/4265/2883.pbf</w:t>
        </w:r>
      </w:hyperlink>
      <w:r w:rsidRPr="00D27873">
        <w:t>. Redirect from '</w:t>
      </w:r>
      <w:hyperlink r:id="rId1653" w:history="1">
        <w:r w:rsidRPr="00D27873">
          <w:rPr>
            <w:rStyle w:val="Hyperlink"/>
          </w:rPr>
          <w:t>https://web-apps-blishten.c9users.io/tilemaker/bern_tiles/13/4265/2883.pbf</w:t>
        </w:r>
      </w:hyperlink>
      <w:r w:rsidRPr="00D27873">
        <w:t>' to '</w:t>
      </w:r>
      <w:hyperlink r:id="rId1654"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55"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56"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57"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330E28" w:rsidP="008B6883">
      <w:pPr>
        <w:pStyle w:val="BodyText2"/>
      </w:pPr>
      <w:hyperlink r:id="rId1658"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59"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60" w:anchor="sources" w:history="1">
        <w:r w:rsidRPr="005606E6">
          <w:rPr>
            <w:rStyle w:val="Hyperlink"/>
          </w:rPr>
          <w:t>here</w:t>
        </w:r>
      </w:hyperlink>
      <w:r>
        <w:t xml:space="preserve">. The specification for the tile layer is TileJSON and is available </w:t>
      </w:r>
      <w:hyperlink r:id="rId1661"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62"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306" w:name="_Penrose"/>
      <w:bookmarkEnd w:id="306"/>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307" w:name="_CodeIntel"/>
      <w:bookmarkEnd w:id="307"/>
      <w:r>
        <w:t>CodeIntel</w:t>
      </w:r>
    </w:p>
    <w:p w14:paraId="78123BBC" w14:textId="77777777" w:rsidR="00440E10" w:rsidRDefault="00440E10" w:rsidP="00440E10">
      <w:pPr>
        <w:pStyle w:val="BodyText2"/>
      </w:pPr>
      <w:r>
        <w:t xml:space="preserve">Provides code completion for C9 workspaces - from </w:t>
      </w:r>
      <w:hyperlink r:id="rId1663"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lastRenderedPageBreak/>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65"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8" w:name="_Tippecanoe_1"/>
      <w:bookmarkStart w:id="309" w:name="_LinuxBrew"/>
      <w:bookmarkEnd w:id="308"/>
      <w:bookmarkEnd w:id="309"/>
      <w:r>
        <w:t>LinuxBrew</w:t>
      </w:r>
    </w:p>
    <w:p w14:paraId="1E7AA392" w14:textId="6AA2B697" w:rsidR="00BA5E6C" w:rsidRPr="00BA5E6C" w:rsidRDefault="00BA5E6C" w:rsidP="00BA5E6C">
      <w:pPr>
        <w:pStyle w:val="BodyText2"/>
      </w:pPr>
      <w:r>
        <w:t xml:space="preserve">Following instructions </w:t>
      </w:r>
      <w:hyperlink r:id="rId1666"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15392893" w14:textId="65BE7EEC" w:rsidR="007E1158" w:rsidRDefault="007E1158" w:rsidP="007E1158">
      <w:pPr>
        <w:pStyle w:val="Heading3"/>
      </w:pPr>
      <w:bookmarkStart w:id="310" w:name="_95.216.13.159"/>
      <w:bookmarkEnd w:id="310"/>
      <w:r w:rsidRPr="007E1158">
        <w:t>95.216.13.159</w:t>
      </w:r>
    </w:p>
    <w:p w14:paraId="5C03723B" w14:textId="0B6A01F7" w:rsidR="00337E27" w:rsidRDefault="00337E27" w:rsidP="00337E27">
      <w:pPr>
        <w:pStyle w:val="BodyText2"/>
      </w:pPr>
      <w:r>
        <w:t xml:space="preserve">This is the new machine for the BIOPAMA tools and is provided by Hetzner. The Plesk Onyx tool can also be used to manage the server or via ssh. See </w:t>
      </w:r>
      <w:hyperlink w:anchor="_Onyx" w:history="1">
        <w:r w:rsidR="00F570B9" w:rsidRPr="00F570B9">
          <w:rPr>
            <w:rStyle w:val="Hyperlink"/>
          </w:rPr>
          <w:t>Onyx</w:t>
        </w:r>
      </w:hyperlink>
      <w:r w:rsidR="00F570B9">
        <w:t>.</w:t>
      </w:r>
    </w:p>
    <w:p w14:paraId="7CDA28CF" w14:textId="7053CCC4" w:rsidR="00A5057B" w:rsidRDefault="00A5057B" w:rsidP="00337E27">
      <w:pPr>
        <w:pStyle w:val="BodyText2"/>
      </w:pPr>
      <w:r>
        <w:t>Credentials:</w:t>
      </w:r>
    </w:p>
    <w:p w14:paraId="59E364A0" w14:textId="439613EA" w:rsidR="00A5057B" w:rsidRDefault="00A5057B" w:rsidP="00337E27">
      <w:pPr>
        <w:pStyle w:val="BodyText2"/>
      </w:pPr>
      <w:r>
        <w:t>Plesk</w:t>
      </w:r>
      <w:r>
        <w:tab/>
      </w:r>
      <w:r w:rsidRPr="00337E27">
        <w:t>Blishten</w:t>
      </w:r>
      <w:r>
        <w:t>/yA7ujcHFXS3j3kf3</w:t>
      </w:r>
      <w:r w:rsidR="003803DD">
        <w:t xml:space="preserve"> </w:t>
      </w:r>
      <w:r w:rsidR="003803DD">
        <w:tab/>
      </w:r>
      <w:hyperlink r:id="rId1667" w:history="1">
        <w:r w:rsidR="003803DD" w:rsidRPr="000B20B4">
          <w:rPr>
            <w:rStyle w:val="Hyperlink"/>
          </w:rPr>
          <w:t>http://95.216.13.159:8443/</w:t>
        </w:r>
      </w:hyperlink>
      <w:r w:rsidR="003803DD">
        <w:t xml:space="preserve"> </w:t>
      </w:r>
    </w:p>
    <w:p w14:paraId="4B27FDDE" w14:textId="6BBE63F5" w:rsidR="00A5057B" w:rsidRDefault="00A5057B" w:rsidP="00337E27">
      <w:pPr>
        <w:pStyle w:val="BodyText2"/>
      </w:pPr>
      <w:r>
        <w:t>ssh</w:t>
      </w:r>
      <w:r>
        <w:tab/>
        <w:t>biopama_web/</w:t>
      </w:r>
      <w:r w:rsidRPr="00A5057B">
        <w:t>vDw2v17~</w:t>
      </w:r>
    </w:p>
    <w:p w14:paraId="020D91F6" w14:textId="19E0D4DF" w:rsidR="00A5057B" w:rsidRPr="00337E27" w:rsidRDefault="00A5057B" w:rsidP="00337E27">
      <w:pPr>
        <w:pStyle w:val="BodyText2"/>
      </w:pPr>
      <w:r>
        <w:t>ftp</w:t>
      </w:r>
      <w:r>
        <w:tab/>
      </w:r>
      <w:r w:rsidRPr="00A5057B">
        <w:t>blishten</w:t>
      </w:r>
      <w:r>
        <w:t>/</w:t>
      </w:r>
      <w:r w:rsidRPr="00A5057B">
        <w:t>Nu9Ne62Ua56zmCn4</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lastRenderedPageBreak/>
        <w:t xml:space="preserve">Downloading VirtualBox from </w:t>
      </w:r>
      <w:hyperlink r:id="rId1668"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69"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70"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71"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72"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5635134B" w14:textId="77777777" w:rsidR="00AB5457" w:rsidRDefault="00AB5457" w:rsidP="00AB5457">
      <w:pPr>
        <w:pStyle w:val="Heading5"/>
      </w:pPr>
      <w:bookmarkStart w:id="311" w:name="_https"/>
      <w:bookmarkEnd w:id="311"/>
      <w:r>
        <w:t>Configuration Files Location</w:t>
      </w:r>
    </w:p>
    <w:p w14:paraId="4D320BDF" w14:textId="77777777" w:rsidR="00AB5457" w:rsidRDefault="00AB5457" w:rsidP="00AB5457">
      <w:pPr>
        <w:pStyle w:val="BodyText2"/>
      </w:pPr>
      <w:r>
        <w:t>On Cloud9 the config files are located in:</w:t>
      </w:r>
    </w:p>
    <w:p w14:paraId="13FE4BDF" w14:textId="77777777" w:rsidR="00AB5457" w:rsidRPr="00577AC3" w:rsidRDefault="00AB5457" w:rsidP="00AB5457">
      <w:pPr>
        <w:pStyle w:val="BodyText2"/>
      </w:pPr>
      <w:r w:rsidRPr="00577AC3">
        <w:t>/etc/apache2/sites-enabled/</w:t>
      </w:r>
    </w:p>
    <w:p w14:paraId="71ABEE5F" w14:textId="77777777" w:rsidR="00BB7C12" w:rsidRDefault="00BB7C12" w:rsidP="00BB7C12">
      <w:pPr>
        <w:pStyle w:val="Heading5"/>
      </w:pPr>
      <w:r>
        <w:t>https</w:t>
      </w:r>
    </w:p>
    <w:p w14:paraId="6BE4B735" w14:textId="77777777" w:rsidR="00BB7C12" w:rsidRDefault="00BB7C12" w:rsidP="008B6883">
      <w:pPr>
        <w:pStyle w:val="BodyText2"/>
      </w:pPr>
      <w:r>
        <w:t xml:space="preserve">Following instructions </w:t>
      </w:r>
      <w:hyperlink r:id="rId1673"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74">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lastRenderedPageBreak/>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6DC37582" w14:textId="77777777" w:rsidR="00244F90" w:rsidRDefault="00244F90" w:rsidP="00244F90">
      <w:pPr>
        <w:pStyle w:val="Heading5"/>
      </w:pPr>
      <w:bookmarkStart w:id="312" w:name="_Rewrites"/>
      <w:bookmarkEnd w:id="312"/>
      <w:r>
        <w:t>Rewrites</w:t>
      </w:r>
    </w:p>
    <w:p w14:paraId="7E7FF3E2" w14:textId="4B101954"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43A8783E" w14:textId="40938812" w:rsidR="00847411" w:rsidRDefault="00847411" w:rsidP="00244F90">
      <w:pPr>
        <w:pStyle w:val="BodyText2"/>
      </w:pPr>
      <w:r>
        <w:t xml:space="preserve">There is information on how to do this for apps created with create-react-app on </w:t>
      </w:r>
      <w:hyperlink r:id="rId1675" w:anchor="serving-apps-with-client-side-routing" w:history="1">
        <w:r w:rsidRPr="00847411">
          <w:rPr>
            <w:rStyle w:val="Hyperlink"/>
          </w:rPr>
          <w:t>this</w:t>
        </w:r>
      </w:hyperlink>
      <w:r>
        <w:t xml:space="preserve"> page.</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4E496E3F" w14:textId="294A45DD" w:rsidR="00C87FF6" w:rsidRDefault="00C87FF6" w:rsidP="00C87FF6">
      <w:pPr>
        <w:pStyle w:val="Heading5"/>
      </w:pPr>
      <w:r>
        <w:t>502 Gateway Error</w:t>
      </w:r>
    </w:p>
    <w:p w14:paraId="2166EE74" w14:textId="56A5E23C" w:rsidR="00C87FF6" w:rsidRPr="00C87FF6" w:rsidRDefault="00C87FF6" w:rsidP="00C87FF6">
      <w:pPr>
        <w:pStyle w:val="BodyText2"/>
      </w:pPr>
      <w:r>
        <w:t xml:space="preserve">On 14/05/2018 I am getting 502 errors </w:t>
      </w:r>
      <w:r w:rsidR="002C673A">
        <w:t xml:space="preserve">on the C9 db-server workspace </w:t>
      </w:r>
      <w:r>
        <w:t xml:space="preserve">when trying to run the </w:t>
      </w:r>
      <w:r w:rsidR="00CB5E42">
        <w:t xml:space="preserve">Marxan </w:t>
      </w:r>
      <w:r>
        <w:t>PNG scenario 1</w:t>
      </w:r>
      <w:r w:rsidR="00AB5457">
        <w:t>00 times at work. Not sure why but it happens after 2 minutes so it is probably a server configuration.</w:t>
      </w:r>
      <w:r w:rsidR="00F37107">
        <w:t xml:space="preserve"> </w:t>
      </w:r>
      <w:r w:rsidR="00650803">
        <w:t xml:space="preserve">The results are being delivered by webpy using </w:t>
      </w:r>
      <w:r w:rsidR="00E12938">
        <w:t>a CGI</w:t>
      </w:r>
      <w:r w:rsidR="00650803">
        <w:t xml:space="preserve"> </w:t>
      </w:r>
      <w:r w:rsidR="00E12938">
        <w:t xml:space="preserve">script (or maybe WSGI) </w:t>
      </w:r>
      <w:r w:rsidR="00650803">
        <w:t>and these are configured in /etc/apache2/mods-enabled/wsgi.conf.</w:t>
      </w:r>
    </w:p>
    <w:p w14:paraId="6B7CFB02" w14:textId="0A6AFF99" w:rsidR="00DC21E5" w:rsidRPr="00DC21E5" w:rsidRDefault="008730D1" w:rsidP="00DC21E5">
      <w:pPr>
        <w:pStyle w:val="Heading4"/>
      </w:pPr>
      <w:r>
        <w:t>Server Extensions</w:t>
      </w:r>
    </w:p>
    <w:p w14:paraId="3B6E409B" w14:textId="4F50762E" w:rsidR="001F65AC" w:rsidRDefault="001F65AC" w:rsidP="001F65AC">
      <w:pPr>
        <w:pStyle w:val="Heading5"/>
      </w:pPr>
      <w:r>
        <w:t>CGI</w:t>
      </w:r>
    </w:p>
    <w:p w14:paraId="5CD29774" w14:textId="6C49144A" w:rsidR="001F65AC" w:rsidRDefault="001F65AC" w:rsidP="001F65AC">
      <w:pPr>
        <w:pStyle w:val="BodyText2"/>
      </w:pPr>
      <w:r>
        <w:t>To configure CGI on the server add this to the Apache configuration file /</w:t>
      </w:r>
      <w:r w:rsidRPr="003F12D2">
        <w:t>etc/apache2/conf-enable</w:t>
      </w:r>
      <w:r>
        <w:t>d/serve-cgi-bin.conf file:</w:t>
      </w:r>
    </w:p>
    <w:p w14:paraId="7BEB2A1C" w14:textId="75BAFB46" w:rsidR="004D5468" w:rsidRDefault="004D5468" w:rsidP="004D5468">
      <w:pPr>
        <w:pStyle w:val="Code"/>
      </w:pPr>
      <w:r>
        <w:t xml:space="preserve">               ScriptAlias /marxan/webAPI /home/ubuntu/workspace/marxan/webAPI</w:t>
      </w:r>
    </w:p>
    <w:p w14:paraId="07BB5D3A" w14:textId="77777777" w:rsidR="004D5468" w:rsidRDefault="004D5468" w:rsidP="004D5468">
      <w:pPr>
        <w:pStyle w:val="Code"/>
      </w:pPr>
      <w:r>
        <w:t xml:space="preserve">              &lt;Directory "/home/ubuntu/workspace/marxan"&gt;</w:t>
      </w:r>
    </w:p>
    <w:p w14:paraId="39F420A9" w14:textId="77777777" w:rsidR="004D5468" w:rsidRDefault="004D5468" w:rsidP="004D5468">
      <w:pPr>
        <w:pStyle w:val="Code"/>
      </w:pPr>
      <w:r>
        <w:tab/>
        <w:t>AllowOverride None</w:t>
      </w:r>
    </w:p>
    <w:p w14:paraId="6595BBC6" w14:textId="77777777" w:rsidR="004D5468" w:rsidRDefault="004D5468" w:rsidP="004D5468">
      <w:pPr>
        <w:pStyle w:val="Code"/>
      </w:pPr>
      <w:r>
        <w:tab/>
        <w:t>Options +ExecCGI -MultiViews +SymLinksIfOwnerMatch</w:t>
      </w:r>
    </w:p>
    <w:p w14:paraId="3D2EB922" w14:textId="47BB7496" w:rsidR="004D5468" w:rsidRDefault="004D5468" w:rsidP="004D5468">
      <w:pPr>
        <w:pStyle w:val="Code"/>
      </w:pPr>
      <w:r>
        <w:t xml:space="preserve">                       AddHandler cgi-script .cgi .py</w:t>
      </w:r>
    </w:p>
    <w:p w14:paraId="1EA59C76" w14:textId="77777777" w:rsidR="004D5468" w:rsidRDefault="004D5468" w:rsidP="004D5468">
      <w:pPr>
        <w:pStyle w:val="Code"/>
      </w:pPr>
      <w:r>
        <w:tab/>
        <w:t>Require all granted</w:t>
      </w:r>
    </w:p>
    <w:p w14:paraId="4A9C4881" w14:textId="52701E87" w:rsidR="001F65AC" w:rsidRPr="001F65AC" w:rsidRDefault="004D5468" w:rsidP="004D5468">
      <w:pPr>
        <w:pStyle w:val="Code"/>
      </w:pPr>
      <w:r>
        <w:t xml:space="preserve">              &lt;/Directory&gt; </w:t>
      </w:r>
    </w:p>
    <w:p w14:paraId="5A54BB4B" w14:textId="51D86E0A" w:rsidR="008730D1" w:rsidRDefault="008730D1" w:rsidP="008730D1">
      <w:pPr>
        <w:pStyle w:val="Heading5"/>
      </w:pPr>
      <w:r>
        <w:t>FastCGI</w:t>
      </w:r>
    </w:p>
    <w:p w14:paraId="770266FF" w14:textId="2B941E47" w:rsidR="008730D1" w:rsidRPr="008730D1" w:rsidRDefault="008730D1" w:rsidP="008730D1">
      <w:pPr>
        <w:pStyle w:val="BodyText2"/>
      </w:pPr>
      <w:r>
        <w:t xml:space="preserve">I am running into problems with webpy and CGI scripts being terminated after 2 minutes (obvsiouly some sort of apache configuration) but I cant work out what or where. So I am moving to FastCGI as it has specific timeouts that you can set. </w:t>
      </w:r>
    </w:p>
    <w:p w14:paraId="4F1A925C" w14:textId="087D31EC" w:rsidR="008730D1" w:rsidRDefault="008730D1" w:rsidP="008730D1">
      <w:pPr>
        <w:pStyle w:val="Heading6"/>
      </w:pPr>
      <w:r>
        <w:t>Installing on Cloud9</w:t>
      </w:r>
    </w:p>
    <w:p w14:paraId="686D2DD9" w14:textId="6C87918D" w:rsidR="00C51A44" w:rsidRDefault="00C51A44" w:rsidP="008730D1">
      <w:pPr>
        <w:pStyle w:val="Unix"/>
      </w:pPr>
      <w:r>
        <w:t xml:space="preserve">blishten:/etc/apache2 $ </w:t>
      </w:r>
      <w:r w:rsidRPr="00C51A44">
        <w:t xml:space="preserve">sudo apt-get install libapache2-mod-fastcgi </w:t>
      </w:r>
    </w:p>
    <w:p w14:paraId="31A20DE0" w14:textId="4D4EF080" w:rsidR="008730D1" w:rsidRDefault="008730D1" w:rsidP="008730D1">
      <w:pPr>
        <w:pStyle w:val="Unix"/>
      </w:pPr>
      <w:r>
        <w:t>blishten:/etc/apache2 $ sudo service apache2 reload</w:t>
      </w:r>
    </w:p>
    <w:p w14:paraId="30FB1C6C" w14:textId="77777777" w:rsidR="008730D1" w:rsidRDefault="008730D1" w:rsidP="008730D1">
      <w:pPr>
        <w:pStyle w:val="Unix"/>
      </w:pPr>
      <w:r>
        <w:t xml:space="preserve"> * Reloading web server apache2                                                                                                                                                                                                                                                                                                 * </w:t>
      </w:r>
    </w:p>
    <w:p w14:paraId="2C7E311B" w14:textId="77777777" w:rsidR="008730D1" w:rsidRDefault="008730D1" w:rsidP="008730D1">
      <w:pPr>
        <w:pStyle w:val="Unix"/>
      </w:pPr>
      <w:r>
        <w:t xml:space="preserve"> * The apache2 configtest failed. Not doing anything.</w:t>
      </w:r>
    </w:p>
    <w:p w14:paraId="002E926F" w14:textId="77777777" w:rsidR="008730D1" w:rsidRDefault="008730D1" w:rsidP="008730D1">
      <w:pPr>
        <w:pStyle w:val="Unix"/>
      </w:pPr>
      <w:r>
        <w:t>Output of config test was:</w:t>
      </w:r>
    </w:p>
    <w:p w14:paraId="15B45397" w14:textId="77777777" w:rsidR="008730D1" w:rsidRDefault="008730D1" w:rsidP="008730D1">
      <w:pPr>
        <w:pStyle w:val="Unix"/>
      </w:pPr>
      <w:r>
        <w:t>AH00526: Syntax error on line 4 of /etc/apache2/mods-enabled/fastcgi.conf:</w:t>
      </w:r>
    </w:p>
    <w:p w14:paraId="41F7823A" w14:textId="77777777" w:rsidR="008730D1" w:rsidRDefault="008730D1" w:rsidP="008730D1">
      <w:pPr>
        <w:pStyle w:val="Unix"/>
      </w:pPr>
      <w:r>
        <w:t>FastCgiIpcDir /var/lib/apache2/fastcgi: access for server (uid 1000, gid 1000) failed: write not allowed</w:t>
      </w:r>
    </w:p>
    <w:p w14:paraId="4F4BC005" w14:textId="77777777" w:rsidR="008730D1" w:rsidRDefault="008730D1" w:rsidP="008730D1">
      <w:pPr>
        <w:pStyle w:val="Unix"/>
      </w:pPr>
      <w:r>
        <w:t>Action 'configtest' failed.</w:t>
      </w:r>
    </w:p>
    <w:p w14:paraId="45F0D4EB" w14:textId="7EB09950" w:rsidR="008730D1" w:rsidRDefault="008730D1" w:rsidP="008730D1">
      <w:pPr>
        <w:pStyle w:val="Unix"/>
      </w:pPr>
      <w:r>
        <w:t>The Apache error log may have more information.</w:t>
      </w:r>
    </w:p>
    <w:p w14:paraId="57F684F7" w14:textId="4126A6AF" w:rsidR="00C51A44" w:rsidRDefault="00C51A44" w:rsidP="00C51A44">
      <w:pPr>
        <w:pStyle w:val="BodyText2"/>
      </w:pPr>
      <w:r>
        <w:lastRenderedPageBreak/>
        <w:t>It’s a permissions issue so run this:</w:t>
      </w:r>
    </w:p>
    <w:p w14:paraId="5BA9A059" w14:textId="2E40C638" w:rsidR="00C51A44" w:rsidRDefault="00C51A44" w:rsidP="008730D1">
      <w:pPr>
        <w:pStyle w:val="Unix"/>
      </w:pPr>
      <w:r>
        <w:t xml:space="preserve">blishten:/etc/apache2 $ </w:t>
      </w:r>
      <w:r w:rsidRPr="00C51A44">
        <w:t>chmod -R 707 /var/lib/apache2/fastcgi</w:t>
      </w:r>
    </w:p>
    <w:p w14:paraId="060124B2" w14:textId="6D1961F4" w:rsidR="00E75FB8" w:rsidRDefault="00E75FB8" w:rsidP="00E75FB8">
      <w:pPr>
        <w:pStyle w:val="BodyText2"/>
      </w:pPr>
      <w:r>
        <w:t>Then enable the mod_fastcgi module:</w:t>
      </w:r>
    </w:p>
    <w:p w14:paraId="01CFCAB3" w14:textId="6EBEE1D5" w:rsidR="00E75FB8" w:rsidRDefault="00E75FB8" w:rsidP="00E75FB8">
      <w:pPr>
        <w:pStyle w:val="Unix"/>
      </w:pPr>
      <w:r w:rsidRPr="00E75FB8">
        <w:t>blishten:/etc/apache2 $ sudo a2enmod fastcgi</w:t>
      </w:r>
    </w:p>
    <w:p w14:paraId="41BCC652" w14:textId="0CBC3798" w:rsidR="00E75FB8" w:rsidRDefault="00E75FB8" w:rsidP="00E75FB8">
      <w:pPr>
        <w:pStyle w:val="BodyText2"/>
      </w:pPr>
      <w:r>
        <w:t>Next edit the fastcgi.conf file in mods-enabled:</w:t>
      </w:r>
    </w:p>
    <w:p w14:paraId="46DC4DD6" w14:textId="77777777" w:rsidR="00E75FB8" w:rsidRDefault="00E75FB8" w:rsidP="00E75FB8">
      <w:pPr>
        <w:pStyle w:val="Unix"/>
      </w:pPr>
      <w:r>
        <w:t>&lt;IfModule mod_fastcgi.c&gt;</w:t>
      </w:r>
    </w:p>
    <w:p w14:paraId="0CA2DD64" w14:textId="77777777" w:rsidR="00E75FB8" w:rsidRDefault="00E75FB8" w:rsidP="00E75FB8">
      <w:pPr>
        <w:pStyle w:val="Unix"/>
      </w:pPr>
      <w:r>
        <w:t xml:space="preserve">  AddHandler fastcgi-script </w:t>
      </w:r>
      <w:r w:rsidRPr="0053538E">
        <w:rPr>
          <w:color w:val="FF0000"/>
        </w:rPr>
        <w:t>.py</w:t>
      </w:r>
    </w:p>
    <w:p w14:paraId="5F140637" w14:textId="77777777" w:rsidR="00E75FB8" w:rsidRDefault="00E75FB8" w:rsidP="00E75FB8">
      <w:pPr>
        <w:pStyle w:val="Unix"/>
      </w:pPr>
      <w:r>
        <w:t xml:space="preserve">  #FastCgiWrapper /usr/lib/apache2/suexec</w:t>
      </w:r>
    </w:p>
    <w:p w14:paraId="1E3F515C" w14:textId="77777777" w:rsidR="00E75FB8" w:rsidRDefault="00E75FB8" w:rsidP="00E75FB8">
      <w:pPr>
        <w:pStyle w:val="Unix"/>
      </w:pPr>
      <w:r>
        <w:t xml:space="preserve">  FastCgiIpcDir /var/lib/apache2/fastcgi</w:t>
      </w:r>
    </w:p>
    <w:p w14:paraId="2BAD6C42" w14:textId="05ACD50D" w:rsidR="00E75FB8" w:rsidRDefault="00E75FB8" w:rsidP="00E75FB8">
      <w:pPr>
        <w:pStyle w:val="Unix"/>
      </w:pPr>
      <w:r>
        <w:t>&lt;/IfModule&gt;</w:t>
      </w:r>
    </w:p>
    <w:p w14:paraId="527602B4" w14:textId="53468D25" w:rsidR="00E75FB8" w:rsidRDefault="00E75FB8" w:rsidP="00E75FB8">
      <w:pPr>
        <w:pStyle w:val="BodyText2"/>
      </w:pPr>
      <w:r>
        <w:t>Trying to load the marxan page gives this error in Apache:</w:t>
      </w:r>
    </w:p>
    <w:p w14:paraId="54A1AA58" w14:textId="4FFDC53D" w:rsidR="00E75FB8" w:rsidRDefault="00E75FB8" w:rsidP="003F12D2">
      <w:pPr>
        <w:pStyle w:val="Unix"/>
      </w:pPr>
      <w:r w:rsidRPr="00E75FB8">
        <w:t>[Mon May 14 14:00:16.593516 2018] [fastcgi:error] [pid 632173] [client 10.240.0.239:55740] FastCGI: "ExecCGI Option" is off in this directory: /marxan/webAPI2/runMarxan</w:t>
      </w:r>
    </w:p>
    <w:p w14:paraId="55849DFC" w14:textId="685AC706" w:rsidR="003F12D2" w:rsidRDefault="003F12D2" w:rsidP="003F12D2">
      <w:pPr>
        <w:pStyle w:val="BodyText2"/>
      </w:pPr>
      <w:r>
        <w:t>So enable it in the /</w:t>
      </w:r>
      <w:r w:rsidRPr="003F12D2">
        <w:t>etc/apache2/conf-enable</w:t>
      </w:r>
      <w:r>
        <w:t>d/serve-cgi-bin.conf file:</w:t>
      </w:r>
    </w:p>
    <w:p w14:paraId="7E25C501" w14:textId="77777777" w:rsidR="003F12D2" w:rsidRDefault="003F12D2" w:rsidP="003F12D2">
      <w:pPr>
        <w:pStyle w:val="Code"/>
      </w:pPr>
      <w:r>
        <w:t>&lt;IfModule mod_alias.c&gt;</w:t>
      </w:r>
    </w:p>
    <w:p w14:paraId="0A03C3EF" w14:textId="77777777" w:rsidR="003F12D2" w:rsidRDefault="003F12D2" w:rsidP="003F12D2">
      <w:pPr>
        <w:pStyle w:val="Code"/>
      </w:pPr>
      <w:r>
        <w:t xml:space="preserve">        &lt;IfModule mod_cgi.c&gt;</w:t>
      </w:r>
    </w:p>
    <w:p w14:paraId="4D805202" w14:textId="77777777" w:rsidR="003F12D2" w:rsidRDefault="003F12D2" w:rsidP="003F12D2">
      <w:pPr>
        <w:pStyle w:val="Code"/>
      </w:pPr>
      <w:r>
        <w:t xml:space="preserve">                Define ENABLE_USR_LIB_CGI_BIN</w:t>
      </w:r>
    </w:p>
    <w:p w14:paraId="4ED6FAAE" w14:textId="77777777" w:rsidR="003F12D2" w:rsidRDefault="003F12D2" w:rsidP="003F12D2">
      <w:pPr>
        <w:pStyle w:val="Code"/>
      </w:pPr>
      <w:r>
        <w:t xml:space="preserve">        &lt;/IfModule&gt;</w:t>
      </w:r>
    </w:p>
    <w:p w14:paraId="285BCAE4" w14:textId="77777777" w:rsidR="003F12D2" w:rsidRDefault="003F12D2" w:rsidP="003F12D2">
      <w:pPr>
        <w:pStyle w:val="Code"/>
      </w:pPr>
    </w:p>
    <w:p w14:paraId="648352F6" w14:textId="77777777" w:rsidR="003F12D2" w:rsidRDefault="003F12D2" w:rsidP="003F12D2">
      <w:pPr>
        <w:pStyle w:val="Code"/>
      </w:pPr>
      <w:r>
        <w:t xml:space="preserve">        &lt;IfModule mod_cgid.c&gt;</w:t>
      </w:r>
    </w:p>
    <w:p w14:paraId="1D1281CF" w14:textId="77777777" w:rsidR="003F12D2" w:rsidRDefault="003F12D2" w:rsidP="003F12D2">
      <w:pPr>
        <w:pStyle w:val="Code"/>
      </w:pPr>
      <w:r>
        <w:t xml:space="preserve">                Define ENABLE_USR_LIB_CGI_BIN</w:t>
      </w:r>
    </w:p>
    <w:p w14:paraId="6A0A9EE4" w14:textId="77777777" w:rsidR="003F12D2" w:rsidRDefault="003F12D2" w:rsidP="003F12D2">
      <w:pPr>
        <w:pStyle w:val="Code"/>
      </w:pPr>
      <w:r>
        <w:t xml:space="preserve">        &lt;/IfModule&gt;</w:t>
      </w:r>
    </w:p>
    <w:p w14:paraId="347E6F9D" w14:textId="77777777" w:rsidR="003F12D2" w:rsidRDefault="003F12D2" w:rsidP="003F12D2">
      <w:pPr>
        <w:pStyle w:val="Code"/>
      </w:pPr>
    </w:p>
    <w:p w14:paraId="718CAB41" w14:textId="77777777" w:rsidR="003F12D2" w:rsidRDefault="003F12D2" w:rsidP="003F12D2">
      <w:pPr>
        <w:pStyle w:val="Code"/>
      </w:pPr>
      <w:r>
        <w:t xml:space="preserve">        &lt;IfDefine ENABLE_USR_LIB_CGI_BIN&gt;</w:t>
      </w:r>
    </w:p>
    <w:p w14:paraId="3C92D8EB" w14:textId="77777777" w:rsidR="003F12D2" w:rsidRDefault="003F12D2" w:rsidP="003F12D2">
      <w:pPr>
        <w:pStyle w:val="Code"/>
      </w:pPr>
      <w:r>
        <w:t xml:space="preserve">                ScriptAlias /cgi-bin/ /home/ubuntu/workspace/cgi-bin/</w:t>
      </w:r>
    </w:p>
    <w:p w14:paraId="68989665" w14:textId="77777777" w:rsidR="003F12D2" w:rsidRDefault="003F12D2" w:rsidP="003F12D2">
      <w:pPr>
        <w:pStyle w:val="Code"/>
      </w:pPr>
      <w:r>
        <w:t xml:space="preserve">                &lt;Directory "/home/ubuntu/workspace/cgi-bin"&gt;</w:t>
      </w:r>
    </w:p>
    <w:p w14:paraId="40CE9787" w14:textId="77777777" w:rsidR="003F12D2" w:rsidRDefault="003F12D2" w:rsidP="003F12D2">
      <w:pPr>
        <w:pStyle w:val="Code"/>
      </w:pPr>
      <w:r>
        <w:t xml:space="preserve">                        AllowOverride None</w:t>
      </w:r>
    </w:p>
    <w:p w14:paraId="5097F307" w14:textId="77777777" w:rsidR="003F12D2" w:rsidRDefault="003F12D2" w:rsidP="003F12D2">
      <w:pPr>
        <w:pStyle w:val="Code"/>
      </w:pPr>
      <w:r>
        <w:t xml:space="preserve">                        Options +ExecCGI -MultiViews +SymLinksIfOwnerMatch</w:t>
      </w:r>
    </w:p>
    <w:p w14:paraId="70533D57" w14:textId="77777777" w:rsidR="003F12D2" w:rsidRDefault="003F12D2" w:rsidP="003F12D2">
      <w:pPr>
        <w:pStyle w:val="Code"/>
      </w:pPr>
      <w:r>
        <w:t xml:space="preserve">                        AddHandler cgi-script .cgi .py</w:t>
      </w:r>
    </w:p>
    <w:p w14:paraId="44651EBA" w14:textId="77777777" w:rsidR="003F12D2" w:rsidRDefault="003F12D2" w:rsidP="003F12D2">
      <w:pPr>
        <w:pStyle w:val="Code"/>
      </w:pPr>
      <w:r>
        <w:t xml:space="preserve">                        Require all granted</w:t>
      </w:r>
    </w:p>
    <w:p w14:paraId="7658A39A" w14:textId="77777777" w:rsidR="003F12D2" w:rsidRDefault="003F12D2" w:rsidP="003F12D2">
      <w:pPr>
        <w:pStyle w:val="Code"/>
      </w:pPr>
      <w:r>
        <w:t xml:space="preserve">                &lt;/Directory&gt;</w:t>
      </w:r>
    </w:p>
    <w:p w14:paraId="71C16062" w14:textId="46EEC981" w:rsidR="00B502A1" w:rsidRDefault="00B502A1" w:rsidP="00B502A1">
      <w:pPr>
        <w:pStyle w:val="Code"/>
      </w:pPr>
      <w:r>
        <w:t xml:space="preserve">               ScriptAlias /marxan/</w:t>
      </w:r>
      <w:r w:rsidR="004D5468">
        <w:t>webAPI2</w:t>
      </w:r>
      <w:r>
        <w:t xml:space="preserve"> /home/ubuntu/workspace/marxan/</w:t>
      </w:r>
      <w:r w:rsidR="004D5468">
        <w:t>webAPI2</w:t>
      </w:r>
    </w:p>
    <w:p w14:paraId="229B88D6" w14:textId="5CB09236" w:rsidR="00B502A1" w:rsidRDefault="00B502A1" w:rsidP="00B502A1">
      <w:pPr>
        <w:pStyle w:val="Code"/>
      </w:pPr>
      <w:r>
        <w:t xml:space="preserve">              &lt;Directory "/home/ubuntu/workspace/marxan"&gt;</w:t>
      </w:r>
    </w:p>
    <w:p w14:paraId="43DD4FAF" w14:textId="07D1252B" w:rsidR="00B502A1" w:rsidRDefault="00211C13" w:rsidP="00B502A1">
      <w:pPr>
        <w:pStyle w:val="Code"/>
      </w:pPr>
      <w:r>
        <w:tab/>
      </w:r>
      <w:r w:rsidR="00B502A1">
        <w:t>AllowOverride None</w:t>
      </w:r>
    </w:p>
    <w:p w14:paraId="1C46D387" w14:textId="047D1F12" w:rsidR="00B502A1" w:rsidRDefault="00B502A1" w:rsidP="00B502A1">
      <w:pPr>
        <w:pStyle w:val="Code"/>
      </w:pPr>
      <w:r>
        <w:tab/>
        <w:t>Options +ExecCGI -MultiViews +SymLinksIfOwnerMatch</w:t>
      </w:r>
    </w:p>
    <w:p w14:paraId="642DAB8C" w14:textId="7C16F7EA" w:rsidR="00B502A1" w:rsidRDefault="00B502A1" w:rsidP="00B502A1">
      <w:pPr>
        <w:pStyle w:val="Code"/>
      </w:pPr>
      <w:r>
        <w:tab/>
        <w:t>AddHandler fastcgi-script .cgi .py</w:t>
      </w:r>
    </w:p>
    <w:p w14:paraId="471AFAF7" w14:textId="4F166BF7" w:rsidR="00B502A1" w:rsidRDefault="00B502A1" w:rsidP="00B502A1">
      <w:pPr>
        <w:pStyle w:val="Code"/>
      </w:pPr>
      <w:r>
        <w:tab/>
        <w:t>Require all granted</w:t>
      </w:r>
    </w:p>
    <w:p w14:paraId="059E2ACD" w14:textId="77777777" w:rsidR="005D1687" w:rsidRDefault="005D1687" w:rsidP="005D1687">
      <w:pPr>
        <w:pStyle w:val="Code"/>
      </w:pPr>
      <w:r>
        <w:t xml:space="preserve">              </w:t>
      </w:r>
      <w:r w:rsidR="00B502A1">
        <w:t>&lt;/Directory&gt;</w:t>
      </w:r>
      <w:r w:rsidR="003F12D2">
        <w:t xml:space="preserve"> </w:t>
      </w:r>
    </w:p>
    <w:p w14:paraId="0F446273" w14:textId="2D6E902F" w:rsidR="003F12D2" w:rsidRDefault="003F12D2" w:rsidP="005D1687">
      <w:pPr>
        <w:pStyle w:val="Code"/>
      </w:pPr>
      <w:r>
        <w:t xml:space="preserve">       &lt;/IfDefine&gt;</w:t>
      </w:r>
    </w:p>
    <w:p w14:paraId="7D921FD8" w14:textId="58AA0B34" w:rsidR="003F12D2" w:rsidRDefault="003F12D2" w:rsidP="003F12D2">
      <w:pPr>
        <w:pStyle w:val="Code"/>
      </w:pPr>
      <w:r>
        <w:t>&lt;/IfModule&gt;</w:t>
      </w:r>
    </w:p>
    <w:p w14:paraId="0E7C9EA3" w14:textId="3356FF7E" w:rsidR="003F12D2" w:rsidRDefault="003F12D2" w:rsidP="003F12D2">
      <w:pPr>
        <w:pStyle w:val="BodyText2"/>
      </w:pPr>
      <w:r>
        <w:t>Now create a test file called testFastCGI.py:</w:t>
      </w:r>
    </w:p>
    <w:p w14:paraId="615A6313" w14:textId="77777777" w:rsidR="003F12D2" w:rsidRDefault="003F12D2" w:rsidP="003F12D2">
      <w:pPr>
        <w:pStyle w:val="Code"/>
      </w:pPr>
      <w:r>
        <w:t>#!/usr/bin/env python</w:t>
      </w:r>
    </w:p>
    <w:p w14:paraId="6397B607" w14:textId="77777777" w:rsidR="003F12D2" w:rsidRDefault="003F12D2" w:rsidP="003F12D2">
      <w:pPr>
        <w:pStyle w:val="Code"/>
      </w:pPr>
      <w:r>
        <w:t># -*- coding: UTF-8 -*-</w:t>
      </w:r>
    </w:p>
    <w:p w14:paraId="4E2F1A7C" w14:textId="77777777" w:rsidR="003F12D2" w:rsidRDefault="003F12D2" w:rsidP="003F12D2">
      <w:pPr>
        <w:pStyle w:val="Code"/>
      </w:pPr>
    </w:p>
    <w:p w14:paraId="0017EF20" w14:textId="77777777" w:rsidR="003F12D2" w:rsidRDefault="003F12D2" w:rsidP="003F12D2">
      <w:pPr>
        <w:pStyle w:val="Code"/>
      </w:pPr>
      <w:r>
        <w:t>from cgi import escape</w:t>
      </w:r>
    </w:p>
    <w:p w14:paraId="313D5D91" w14:textId="77777777" w:rsidR="003F12D2" w:rsidRDefault="003F12D2" w:rsidP="003F12D2">
      <w:pPr>
        <w:pStyle w:val="Code"/>
      </w:pPr>
      <w:r>
        <w:t>import sys, os</w:t>
      </w:r>
    </w:p>
    <w:p w14:paraId="1A3B4D56" w14:textId="77777777" w:rsidR="003F12D2" w:rsidRDefault="003F12D2" w:rsidP="003F12D2">
      <w:pPr>
        <w:pStyle w:val="Code"/>
      </w:pPr>
      <w:r>
        <w:t>from flup.server.fcgi import WSGIServer</w:t>
      </w:r>
    </w:p>
    <w:p w14:paraId="70128C32" w14:textId="77777777" w:rsidR="003F12D2" w:rsidRDefault="003F12D2" w:rsidP="003F12D2">
      <w:pPr>
        <w:pStyle w:val="Code"/>
      </w:pPr>
    </w:p>
    <w:p w14:paraId="12993D99" w14:textId="77777777" w:rsidR="003F12D2" w:rsidRDefault="003F12D2" w:rsidP="003F12D2">
      <w:pPr>
        <w:pStyle w:val="Code"/>
      </w:pPr>
      <w:r>
        <w:t>def app(environ, start_response):</w:t>
      </w:r>
    </w:p>
    <w:p w14:paraId="1BDCCB8F" w14:textId="77777777" w:rsidR="003F12D2" w:rsidRDefault="003F12D2" w:rsidP="003F12D2">
      <w:pPr>
        <w:pStyle w:val="Code"/>
      </w:pPr>
      <w:r>
        <w:t xml:space="preserve">    start_response('200 OK', [('Content-Type', 'text/html')])</w:t>
      </w:r>
    </w:p>
    <w:p w14:paraId="0079F08A" w14:textId="77777777" w:rsidR="003F12D2" w:rsidRDefault="003F12D2" w:rsidP="003F12D2">
      <w:pPr>
        <w:pStyle w:val="Code"/>
      </w:pPr>
    </w:p>
    <w:p w14:paraId="610D8B76" w14:textId="77777777" w:rsidR="003F12D2" w:rsidRDefault="003F12D2" w:rsidP="003F12D2">
      <w:pPr>
        <w:pStyle w:val="Code"/>
      </w:pPr>
      <w:r>
        <w:t xml:space="preserve">    yield '&lt;h1&gt;FastCGI Environment&lt;/h1&gt;'</w:t>
      </w:r>
    </w:p>
    <w:p w14:paraId="5FAC29F3" w14:textId="77777777" w:rsidR="003F12D2" w:rsidRDefault="003F12D2" w:rsidP="003F12D2">
      <w:pPr>
        <w:pStyle w:val="Code"/>
      </w:pPr>
      <w:r>
        <w:t xml:space="preserve">    yield '&lt;table&gt;'</w:t>
      </w:r>
    </w:p>
    <w:p w14:paraId="6AD22CC9" w14:textId="77777777" w:rsidR="003F12D2" w:rsidRDefault="003F12D2" w:rsidP="003F12D2">
      <w:pPr>
        <w:pStyle w:val="Code"/>
      </w:pPr>
      <w:r>
        <w:t xml:space="preserve">    for k, v in sorted(environ.items()):</w:t>
      </w:r>
    </w:p>
    <w:p w14:paraId="1C0D0F3C" w14:textId="77777777" w:rsidR="003F12D2" w:rsidRDefault="003F12D2" w:rsidP="003F12D2">
      <w:pPr>
        <w:pStyle w:val="Code"/>
      </w:pPr>
      <w:r>
        <w:t xml:space="preserve">        yield '&lt;tr&gt;&lt;th&gt;%s&lt;/th&gt;&lt;td&gt;%s&lt;/td&gt;&lt;/tr&gt;' % (escape(k), escape(v))</w:t>
      </w:r>
    </w:p>
    <w:p w14:paraId="3C0E4026" w14:textId="77777777" w:rsidR="003F12D2" w:rsidRDefault="003F12D2" w:rsidP="003F12D2">
      <w:pPr>
        <w:pStyle w:val="Code"/>
      </w:pPr>
      <w:r>
        <w:t xml:space="preserve">    yield '&lt;/table&gt;'</w:t>
      </w:r>
    </w:p>
    <w:p w14:paraId="09BFB2FF" w14:textId="77777777" w:rsidR="003F12D2" w:rsidRDefault="003F12D2" w:rsidP="003F12D2">
      <w:pPr>
        <w:pStyle w:val="Code"/>
      </w:pPr>
    </w:p>
    <w:p w14:paraId="29E3804C" w14:textId="1A42952A" w:rsidR="003F12D2" w:rsidRPr="008730D1" w:rsidRDefault="003F12D2" w:rsidP="003F12D2">
      <w:pPr>
        <w:pStyle w:val="Code"/>
      </w:pPr>
      <w:r>
        <w:t>WSGIServer(app).run()</w:t>
      </w:r>
    </w:p>
    <w:p w14:paraId="18B8F861" w14:textId="4A0886A0" w:rsidR="00E40AB0" w:rsidRDefault="00E40AB0" w:rsidP="00E40AB0">
      <w:pPr>
        <w:pStyle w:val="Heading6"/>
      </w:pPr>
      <w:r>
        <w:t>Installing on GCP</w:t>
      </w:r>
    </w:p>
    <w:p w14:paraId="44218DF4" w14:textId="120335F3" w:rsidR="00E40AB0" w:rsidRPr="00E40AB0" w:rsidRDefault="00E40AB0" w:rsidP="00E40AB0">
      <w:pPr>
        <w:pStyle w:val="BodyText2"/>
      </w:pPr>
      <w:r>
        <w:t xml:space="preserve">Installing on Debian 9 following instructions </w:t>
      </w:r>
      <w:hyperlink r:id="rId1676" w:history="1">
        <w:r w:rsidRPr="00E40AB0">
          <w:rPr>
            <w:rStyle w:val="Hyperlink"/>
          </w:rPr>
          <w:t>here</w:t>
        </w:r>
      </w:hyperlink>
      <w:r>
        <w:t>.</w:t>
      </w:r>
    </w:p>
    <w:p w14:paraId="209F9A86" w14:textId="4572489C" w:rsidR="00D46F91" w:rsidRDefault="00D46F91" w:rsidP="00D46F91">
      <w:pPr>
        <w:pStyle w:val="Heading6"/>
      </w:pPr>
      <w:r>
        <w:t>Errors</w:t>
      </w:r>
    </w:p>
    <w:p w14:paraId="7C1E6005" w14:textId="509DE5BE" w:rsidR="00D46F91" w:rsidRDefault="00D46F91" w:rsidP="00D46F91">
      <w:pPr>
        <w:pStyle w:val="Heading7"/>
      </w:pPr>
      <w:r>
        <w:lastRenderedPageBreak/>
        <w:t>Can't start Server</w:t>
      </w:r>
    </w:p>
    <w:p w14:paraId="548386B5" w14:textId="0E1A2F78" w:rsidR="00D46F91" w:rsidRDefault="00D46F91" w:rsidP="00D46F91">
      <w:pPr>
        <w:pStyle w:val="BodyText2"/>
      </w:pPr>
      <w:r>
        <w:t>On the GCP I got the following error:</w:t>
      </w:r>
    </w:p>
    <w:p w14:paraId="1D9BBB8E" w14:textId="585BE555" w:rsidR="00D46F91" w:rsidRDefault="00D46F91" w:rsidP="00D46F91">
      <w:pPr>
        <w:pStyle w:val="Unix"/>
      </w:pPr>
      <w:r w:rsidRPr="00D46F91">
        <w:t>FastCGI: can't start server "/home/a_cottam/python-rest-server/marxan/webAPI2.py" (pid 19897), execle() failed: No such file or directory</w:t>
      </w:r>
    </w:p>
    <w:p w14:paraId="5879D4C1" w14:textId="5C1A1D49" w:rsidR="00D46F91" w:rsidRDefault="00D46F91" w:rsidP="00D46F91">
      <w:pPr>
        <w:pStyle w:val="BodyText2"/>
      </w:pPr>
      <w:r>
        <w:t>This is because it is trying to locate the path to the Anaconda Python interpreter set at the top of the webAPI2.py file, e.g.</w:t>
      </w:r>
    </w:p>
    <w:p w14:paraId="433AF9DA" w14:textId="4C0368E1" w:rsidR="00D46F91" w:rsidRDefault="00D46F91" w:rsidP="00D46F91">
      <w:pPr>
        <w:pStyle w:val="Code"/>
      </w:pPr>
      <w:r>
        <w:t>#!/home/ubuntu/anaconda2/bin/python</w:t>
      </w:r>
    </w:p>
    <w:p w14:paraId="2275B3AC" w14:textId="77777777" w:rsidR="00D46F91" w:rsidRDefault="00D46F91" w:rsidP="00D46F91">
      <w:pPr>
        <w:pStyle w:val="BodyText2"/>
      </w:pPr>
      <w:r>
        <w:t>This is wrong for the GCP machine - it should be:</w:t>
      </w:r>
    </w:p>
    <w:p w14:paraId="39DB596E" w14:textId="2E8A2946" w:rsidR="00D46F91" w:rsidRDefault="00D46F91" w:rsidP="00D46F91">
      <w:pPr>
        <w:pStyle w:val="Code"/>
      </w:pPr>
      <w:r>
        <w:t>#!/home/a_cottam/anaconda2/bin/python</w:t>
      </w:r>
    </w:p>
    <w:p w14:paraId="6CFEF1AF" w14:textId="057E5479" w:rsidR="00357B48" w:rsidRDefault="00357B48" w:rsidP="00357B48">
      <w:pPr>
        <w:pStyle w:val="Heading6"/>
      </w:pPr>
      <w:r>
        <w:t>Issues</w:t>
      </w:r>
    </w:p>
    <w:p w14:paraId="43FF9C05" w14:textId="425D62D4" w:rsidR="00357B48" w:rsidRDefault="00357B48" w:rsidP="00357B48">
      <w:pPr>
        <w:pStyle w:val="Heading7"/>
      </w:pPr>
      <w:r>
        <w:t>Debuggin</w:t>
      </w:r>
      <w:r w:rsidR="00DC21E5">
        <w:t>g</w:t>
      </w:r>
    </w:p>
    <w:p w14:paraId="48BE2496" w14:textId="766AB1DC" w:rsidR="00357B48" w:rsidRPr="00357B48" w:rsidRDefault="00357B48" w:rsidP="00357B48">
      <w:pPr>
        <w:pStyle w:val="BodyText2"/>
      </w:pPr>
      <w:r>
        <w:t>Because the server extension starts when Apache starts if you make changes to the code you will need to restart the server to see those changes - unlike normal CGI scripts which start each time a request is made.</w:t>
      </w:r>
      <w:r w:rsidR="00DC21E5">
        <w:t xml:space="preserve"> I am using FastCGI for production on my db-server C9 workspace (webAPI2) and CGI for development (webAPI) and I have set these in the Apache configuration file.</w:t>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0A15FD1D" w:rsidR="00C45ADD" w:rsidRDefault="00C45ADD"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0</w:t>
      </w:r>
      <w:r w:rsidR="00631F70">
        <w:rPr>
          <w:noProof/>
        </w:rPr>
        <w:fldChar w:fldCharType="end"/>
      </w:r>
      <w:r>
        <w:t xml:space="preserve">  Using Arial</w:t>
      </w:r>
    </w:p>
    <w:p w14:paraId="4C91138B" w14:textId="3CCEE248" w:rsidR="00C45ADD" w:rsidRPr="00C45ADD" w:rsidRDefault="00C45ADD" w:rsidP="000E5536">
      <w:pPr>
        <w:pStyle w:val="Caption"/>
      </w:pPr>
      <w:r>
        <w:t xml:space="preserve">Figure </w:t>
      </w:r>
      <w:r w:rsidR="00631F70">
        <w:fldChar w:fldCharType="begin"/>
      </w:r>
      <w:r w:rsidR="00631F70">
        <w:instrText xml:space="preserve"> SEQ Figure \* ARABIC </w:instrText>
      </w:r>
      <w:r w:rsidR="00631F70">
        <w:fldChar w:fldCharType="separate"/>
      </w:r>
      <w:r w:rsidR="000A01DA">
        <w:rPr>
          <w:noProof/>
        </w:rPr>
        <w:t>21</w:t>
      </w:r>
      <w:r w:rsidR="00631F70">
        <w:rPr>
          <w:noProof/>
        </w:rPr>
        <w:fldChar w:fldCharType="end"/>
      </w:r>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79"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80"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56117915" w:rsidR="00B37D09" w:rsidRDefault="00C476E5" w:rsidP="000E5536">
      <w:pPr>
        <w:pStyle w:val="Heading1"/>
      </w:pPr>
      <w:r>
        <w:t>Performance</w:t>
      </w:r>
      <w:bookmarkEnd w:id="281"/>
    </w:p>
    <w:p w14:paraId="034813C3" w14:textId="77777777" w:rsidR="00B37D09" w:rsidRDefault="00C476E5" w:rsidP="003B37F4">
      <w:pPr>
        <w:pStyle w:val="Heading2"/>
      </w:pPr>
      <w:bookmarkStart w:id="313" w:name="_Toc315774617"/>
      <w:r>
        <w:t>Performance Comparison</w:t>
      </w:r>
      <w:bookmarkEnd w:id="313"/>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330E28" w:rsidP="008B6883">
      <w:pPr>
        <w:pStyle w:val="BodyText2"/>
      </w:pPr>
      <w:hyperlink r:id="rId1681"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82"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83"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84"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lastRenderedPageBreak/>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85" w:anchor="jshelp/limits_for_graphics.htm" w:history="1">
        <w:r>
          <w:rPr>
            <w:rStyle w:val="Hyperlink"/>
          </w:rPr>
          <w:t>http://help.arcgis.com/en/webapi/javascript/arcgis/help/jshelp_start.htm#jshelp/limits_for_graphics.htm</w:t>
        </w:r>
      </w:hyperlink>
    </w:p>
    <w:p w14:paraId="2C8531CD" w14:textId="6834C7FF" w:rsidR="00B37D09" w:rsidRDefault="00C476E5" w:rsidP="000E5536">
      <w:pPr>
        <w:pStyle w:val="Heading1"/>
      </w:pPr>
      <w:bookmarkStart w:id="314" w:name="_Toc315774618"/>
      <w:r>
        <w:t>Code Management</w:t>
      </w:r>
      <w:bookmarkEnd w:id="314"/>
    </w:p>
    <w:p w14:paraId="0CD45AAB" w14:textId="77777777" w:rsidR="00F7430F" w:rsidRDefault="00F7430F" w:rsidP="003B37F4">
      <w:pPr>
        <w:pStyle w:val="Heading2"/>
      </w:pPr>
      <w:bookmarkStart w:id="315"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440BD9D1" w:rsidR="00B37D09" w:rsidRDefault="00C476E5" w:rsidP="003B37F4">
      <w:pPr>
        <w:pStyle w:val="Heading2"/>
      </w:pPr>
      <w:r>
        <w:t>Git</w:t>
      </w:r>
      <w:bookmarkEnd w:id="315"/>
    </w:p>
    <w:p w14:paraId="033E2B98" w14:textId="77777777" w:rsidR="00B37D09" w:rsidRDefault="007C4AA7" w:rsidP="000E5536">
      <w:pPr>
        <w:pStyle w:val="BodyText"/>
      </w:pPr>
      <w:r>
        <w:t xml:space="preserve">Excellent git reference here: </w:t>
      </w:r>
      <w:hyperlink r:id="rId1686" w:history="1">
        <w:r>
          <w:rPr>
            <w:rStyle w:val="Hyperlink"/>
          </w:rPr>
          <w:t>http://gitref.org</w:t>
        </w:r>
      </w:hyperlink>
    </w:p>
    <w:p w14:paraId="031B2623" w14:textId="77777777" w:rsidR="002B741A" w:rsidRDefault="002B741A" w:rsidP="008B6883">
      <w:pPr>
        <w:pStyle w:val="BodyText2"/>
      </w:pPr>
      <w:bookmarkStart w:id="316" w:name="_Toc315774596"/>
      <w:bookmarkStart w:id="317" w:name="_Toc315774620"/>
      <w:r>
        <w:t>There are passwords on github for all of the databases!</w:t>
      </w:r>
    </w:p>
    <w:p w14:paraId="4392BDDF" w14:textId="77777777" w:rsidR="00A4204A" w:rsidRDefault="00A4204A" w:rsidP="0034374E">
      <w:pPr>
        <w:pStyle w:val="Heading3"/>
      </w:pPr>
      <w:r>
        <w:lastRenderedPageBreak/>
        <w:t>Installing</w:t>
      </w:r>
    </w:p>
    <w:p w14:paraId="6F8AE47A" w14:textId="77777777" w:rsidR="00A4204A" w:rsidRDefault="00A4204A" w:rsidP="007D2F52">
      <w:pPr>
        <w:pStyle w:val="Heading4"/>
      </w:pPr>
      <w:bookmarkStart w:id="318" w:name="_Ref416880293"/>
      <w:r>
        <w:t>On Ubuntu</w:t>
      </w:r>
      <w:bookmarkEnd w:id="318"/>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16"/>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t>I have now got a Git menu item!!</w:t>
      </w:r>
    </w:p>
    <w:p w14:paraId="24B5EB0C" w14:textId="77777777" w:rsidR="00A94783" w:rsidRDefault="00A94783" w:rsidP="000E5536">
      <w:pPr>
        <w:pStyle w:val="BodyText"/>
      </w:pPr>
      <w:r>
        <w:t xml:space="preserve">Clicked on fetch repository changes and pasted in </w:t>
      </w:r>
      <w:hyperlink r:id="rId1687"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t>Tried again:</w:t>
      </w:r>
    </w:p>
    <w:p w14:paraId="023F1BA9" w14:textId="77777777" w:rsidR="00A94783" w:rsidRDefault="00330E28" w:rsidP="000E5536">
      <w:pPr>
        <w:pStyle w:val="BodyText"/>
      </w:pPr>
      <w:hyperlink r:id="rId1688"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89"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90" w:history="1">
        <w:r w:rsidRPr="0077669C">
          <w:rPr>
            <w:rStyle w:val="Hyperlink"/>
          </w:rPr>
          <w:t>http - nothing! No messag, nothing. Reverting to Aptana.</w:t>
        </w:r>
      </w:hyperlink>
      <w:r>
        <w:tab/>
      </w:r>
    </w:p>
    <w:p w14:paraId="2D30FF86" w14:textId="52CF5476" w:rsidR="00B37D09" w:rsidRDefault="00C476E5" w:rsidP="007D2F52">
      <w:pPr>
        <w:pStyle w:val="Heading4"/>
      </w:pPr>
      <w:r>
        <w:t>Setting up a new GitHub Key in Windows</w:t>
      </w:r>
      <w:bookmarkEnd w:id="317"/>
    </w:p>
    <w:p w14:paraId="4BC787ED" w14:textId="77777777" w:rsidR="00B37D09" w:rsidRDefault="00C476E5" w:rsidP="000E5536">
      <w:pPr>
        <w:pStyle w:val="BodyText"/>
      </w:pPr>
      <w:r>
        <w:t xml:space="preserve">Following instructions here: </w:t>
      </w:r>
      <w:hyperlink r:id="rId1691"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92"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93"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94"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330E28" w:rsidP="000E5536">
      <w:pPr>
        <w:pStyle w:val="BodyText"/>
      </w:pPr>
      <w:hyperlink r:id="rId1695"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lastRenderedPageBreak/>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96"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t>branch.master.merge=refs/heads/master</w:t>
      </w:r>
    </w:p>
    <w:p w14:paraId="4DB91D7F" w14:textId="77777777" w:rsidR="00B37D09" w:rsidRDefault="00C476E5" w:rsidP="000E5536">
      <w:pPr>
        <w:pStyle w:val="BodyText"/>
      </w:pPr>
      <w:r>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17909973" w:rsidR="00B37D09" w:rsidRDefault="00C476E5" w:rsidP="007D2F52">
      <w:pPr>
        <w:pStyle w:val="Heading4"/>
      </w:pPr>
      <w:bookmarkStart w:id="319" w:name="_Toc315774621"/>
      <w:r>
        <w:t>Setting up a new GitHub Key in UNIX on the eHabitats machine</w:t>
      </w:r>
      <w:bookmarkEnd w:id="319"/>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lastRenderedPageBreak/>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t>webuser@h03-dev-vm7:/srv/www/cgi-bin&gt;</w:t>
      </w:r>
    </w:p>
    <w:p w14:paraId="52FF51B7" w14:textId="77777777" w:rsidR="00B37D09" w:rsidRDefault="00C476E5" w:rsidP="000E5536">
      <w:pPr>
        <w:pStyle w:val="BodyText"/>
      </w:pPr>
      <w:r>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97"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w:t>
      </w:r>
      <w:r>
        <w:lastRenderedPageBreak/>
        <w:t>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98"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99"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700"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701" w:history="1">
        <w:r w:rsidRPr="00685783">
          <w:rPr>
            <w:rStyle w:val="Hyperlink"/>
          </w:rPr>
          <w:t>https://github.com/SitePen/dgrid.git</w:t>
        </w:r>
      </w:hyperlink>
    </w:p>
    <w:p w14:paraId="4DD2D1EC" w14:textId="77777777" w:rsidR="00EF20DD" w:rsidRPr="00EF20DD" w:rsidRDefault="00EF20DD" w:rsidP="008B6883">
      <w:pPr>
        <w:pStyle w:val="BodyText2"/>
      </w:pPr>
      <w:r>
        <w:t>This should put all the source files onto the MapServer machine.</w:t>
      </w:r>
    </w:p>
    <w:p w14:paraId="2BCC2865" w14:textId="77777777" w:rsidR="00A953DD" w:rsidRDefault="00A953DD" w:rsidP="007D2F52">
      <w:pPr>
        <w:pStyle w:val="Heading4"/>
      </w:pPr>
      <w:r>
        <w:t>Adding an existing Aptana project to Github</w:t>
      </w:r>
    </w:p>
    <w:p w14:paraId="5236867A" w14:textId="77777777" w:rsidR="00A953DD" w:rsidRDefault="00365DA4" w:rsidP="003668B9">
      <w:pPr>
        <w:pStyle w:val="ListBullet"/>
      </w:pPr>
      <w:r>
        <w:t>Create the project in Aptana</w:t>
      </w:r>
    </w:p>
    <w:p w14:paraId="10D1E3B8" w14:textId="77777777" w:rsidR="005A2AFA" w:rsidRDefault="00DC0108" w:rsidP="003668B9">
      <w:pPr>
        <w:pStyle w:val="ListBullet"/>
      </w:pPr>
      <w:r>
        <w:t>Right click the project and select Team | Share Project…</w:t>
      </w:r>
    </w:p>
    <w:p w14:paraId="5F19C4D0" w14:textId="77777777" w:rsidR="00DC0108" w:rsidRDefault="000974C1" w:rsidP="003668B9">
      <w:pPr>
        <w:pStyle w:val="ListBullet"/>
      </w:pPr>
      <w:r>
        <w:t>Select Aptana Git as the repository type</w:t>
      </w:r>
    </w:p>
    <w:p w14:paraId="7AA03786" w14:textId="77777777" w:rsidR="00754DEA" w:rsidRDefault="00754DEA" w:rsidP="003668B9">
      <w:pPr>
        <w:pStyle w:val="ListBullet"/>
      </w:pPr>
      <w:r>
        <w:t>Select the Git repository location and create the repository</w:t>
      </w:r>
      <w:r w:rsidR="009B63A4">
        <w:t xml:space="preserve"> and click Finish</w:t>
      </w:r>
    </w:p>
    <w:p w14:paraId="6F7F1952" w14:textId="77777777" w:rsidR="009B63A4" w:rsidRDefault="00CD720E" w:rsidP="003668B9">
      <w:pPr>
        <w:pStyle w:val="ListBullet"/>
      </w:pPr>
      <w:r>
        <w:t>Commit the initial files</w:t>
      </w:r>
    </w:p>
    <w:p w14:paraId="79FB528D" w14:textId="77777777" w:rsidR="00E5654E" w:rsidRDefault="00E5654E" w:rsidP="003668B9">
      <w:pPr>
        <w:pStyle w:val="ListBullet"/>
      </w:pPr>
      <w:r>
        <w:t>Create a new repository in Github</w:t>
      </w:r>
    </w:p>
    <w:p w14:paraId="399ADD7D" w14:textId="77777777" w:rsidR="00A16F97" w:rsidRDefault="00A16F97" w:rsidP="003668B9">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20"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702"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3665293A" w14:textId="2785D266" w:rsidR="005E12C6" w:rsidRDefault="005E12C6" w:rsidP="005E12C6">
      <w:pPr>
        <w:pStyle w:val="Heading4"/>
      </w:pPr>
      <w:r>
        <w:t>Adding an existing repo on the Hetzner machine</w:t>
      </w:r>
    </w:p>
    <w:p w14:paraId="53E56DB8" w14:textId="4CF762B5" w:rsidR="005E12C6" w:rsidRPr="005E12C6" w:rsidRDefault="005E12C6" w:rsidP="005E12C6">
      <w:pPr>
        <w:pStyle w:val="BodyText2"/>
      </w:pPr>
      <w:r>
        <w:t>Pull from Github using the git command and then it will add the ssh key for Github to the list of known hosts and you wont need to enter a user/password again.</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lastRenderedPageBreak/>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703"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704"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lastRenderedPageBreak/>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705"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706" w:history="1">
        <w:r w:rsidRPr="0088626A">
          <w:rPr>
            <w:rStyle w:val="Hyperlink"/>
          </w:rPr>
          <w:t>h</w:t>
        </w:r>
        <w:r w:rsidRPr="0088626A">
          <w:rPr>
            <w:rStyle w:val="Hyperlink"/>
          </w:rPr>
          <w:t>e</w:t>
        </w:r>
        <w:r w:rsidRPr="0088626A">
          <w:rPr>
            <w:rStyle w:val="Hyperlink"/>
          </w:rPr>
          <w:t>re</w:t>
        </w:r>
      </w:hyperlink>
      <w:r>
        <w:t>.</w:t>
      </w:r>
      <w:r w:rsidR="007E7E71">
        <w:t xml:space="preserve"> Easy to use. Added a release version for the Python REST Server </w:t>
      </w:r>
      <w:hyperlink r:id="rId1707" w:history="1">
        <w:r w:rsidR="007E7E71" w:rsidRPr="007E7E71">
          <w:rPr>
            <w:rStyle w:val="Hyperlink"/>
          </w:rPr>
          <w:t>here</w:t>
        </w:r>
      </w:hyperlink>
      <w:r w:rsidR="007E7E71">
        <w:t>.</w:t>
      </w:r>
    </w:p>
    <w:p w14:paraId="266FA3DF" w14:textId="77777777" w:rsidR="00FF545B" w:rsidRDefault="00FF545B" w:rsidP="007D2F52">
      <w:pPr>
        <w:pStyle w:val="Heading4"/>
      </w:pPr>
      <w:bookmarkStart w:id="321" w:name="_Ref454274054"/>
      <w:r>
        <w:t>Merging an upstream repository into your fork</w:t>
      </w:r>
      <w:bookmarkEnd w:id="321"/>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708"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lastRenderedPageBreak/>
        <w:t xml:space="preserve">E:\cottaan\My Documents\github repos\geometry-api-java [master </w:t>
      </w:r>
      <w:r w:rsidRPr="00C222F7">
        <w:rPr>
          <w:rFonts w:hint="eastAsia"/>
        </w:rPr>
        <w:t>≡</w:t>
      </w:r>
      <w:r w:rsidRPr="00C222F7">
        <w:rPr>
          <w:rFonts w:hint="eastAsia"/>
        </w:rPr>
        <w:t>]&gt;</w:t>
      </w:r>
      <w:r>
        <w:t xml:space="preserve">git pull </w:t>
      </w:r>
      <w:hyperlink r:id="rId1709"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710"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711"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712"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71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22" w:name="_Ref455386268"/>
      <w:r>
        <w:lastRenderedPageBreak/>
        <w:t>Issues</w:t>
      </w:r>
      <w:bookmarkEnd w:id="322"/>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714"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715"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t>Redirects</w:t>
      </w:r>
    </w:p>
    <w:p w14:paraId="4683BD87" w14:textId="77777777" w:rsidR="00CF23E8" w:rsidRPr="00CF23E8" w:rsidRDefault="00CF23E8" w:rsidP="008B6883">
      <w:pPr>
        <w:pStyle w:val="BodyText2"/>
      </w:pPr>
      <w:r>
        <w:t xml:space="preserve">Ghislain has a handy redirect from a hosted site: </w:t>
      </w:r>
      <w:hyperlink r:id="rId171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717"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718" w:history="1">
        <w:r>
          <w:rPr>
            <w:rStyle w:val="Hyperlink"/>
          </w:rPr>
          <w:t>https://code.google.com/p/earthengine-api/source/checkout</w:t>
        </w:r>
      </w:hyperlink>
      <w:r>
        <w:t xml:space="preserve"> there is a link for the git repository Command-line access (</w:t>
      </w:r>
      <w:r w:rsidRPr="00574DAE">
        <w:t xml:space="preserve">git clone </w:t>
      </w:r>
      <w:hyperlink r:id="rId1719"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lastRenderedPageBreak/>
        <w:t>Importing SVN projects into Aptana</w:t>
      </w:r>
    </w:p>
    <w:p w14:paraId="02CB29F5" w14:textId="77777777" w:rsidR="00F7430F" w:rsidRDefault="00F7430F" w:rsidP="008B6883">
      <w:pPr>
        <w:pStyle w:val="BodyText2"/>
      </w:pPr>
      <w:r>
        <w:t xml:space="preserve">Is very simple – click Import.. from SVN and enter the SVN path, e.g. </w:t>
      </w:r>
      <w:hyperlink r:id="rId1720"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t>Mercurial</w:t>
      </w:r>
    </w:p>
    <w:p w14:paraId="25733964" w14:textId="77777777" w:rsidR="00F7430F" w:rsidRDefault="00F7430F" w:rsidP="008B6883">
      <w:pPr>
        <w:pStyle w:val="BodyText2"/>
      </w:pPr>
      <w:r>
        <w:t xml:space="preserve">Instructions for installing the plugin for Aptana from </w:t>
      </w:r>
      <w:hyperlink r:id="rId1723" w:anchor="download" w:history="1">
        <w:r w:rsidRPr="007C42B2">
          <w:rPr>
            <w:rStyle w:val="Hyperlink"/>
          </w:rPr>
          <w:t>here</w:t>
        </w:r>
      </w:hyperlink>
      <w:r>
        <w:t>.</w:t>
      </w:r>
    </w:p>
    <w:p w14:paraId="506D6F4B" w14:textId="77777777" w:rsidR="00F7430F" w:rsidRDefault="00F7430F" w:rsidP="003668B9">
      <w:pPr>
        <w:pStyle w:val="ListBullet"/>
      </w:pPr>
      <w:r>
        <w:t>In Aptana, Help | Install new software…</w:t>
      </w:r>
    </w:p>
    <w:p w14:paraId="11537268" w14:textId="77777777" w:rsidR="00F7430F" w:rsidRDefault="00F7430F" w:rsidP="003668B9">
      <w:pPr>
        <w:pStyle w:val="ListBullet"/>
      </w:pPr>
      <w:r>
        <w:t xml:space="preserve">In the work with box, enter </w:t>
      </w:r>
      <w:hyperlink r:id="rId1724" w:history="1">
        <w:r w:rsidRPr="00E038ED">
          <w:rPr>
            <w:rStyle w:val="Hyperlink"/>
          </w:rPr>
          <w:t>http://cbes.javaforge.com/update</w:t>
        </w:r>
      </w:hyperlink>
    </w:p>
    <w:p w14:paraId="4958B14F" w14:textId="77777777" w:rsidR="00F7430F" w:rsidRDefault="00F7430F" w:rsidP="003668B9">
      <w:pPr>
        <w:pStyle w:val="ListBullet"/>
      </w:pPr>
      <w:r>
        <w:t>Select Mercurial Eclipse and click next</w:t>
      </w:r>
    </w:p>
    <w:p w14:paraId="6A970002" w14:textId="77777777" w:rsidR="00F7430F" w:rsidRDefault="00F7430F" w:rsidP="003668B9">
      <w:pPr>
        <w:pStyle w:val="ListBullet"/>
      </w:pPr>
      <w:r>
        <w:t>Once installed restart Aptana</w:t>
      </w:r>
    </w:p>
    <w:p w14:paraId="3DE8448A" w14:textId="77777777" w:rsidR="00F7430F" w:rsidRDefault="00F7430F" w:rsidP="003668B9">
      <w:pPr>
        <w:pStyle w:val="ListBullet"/>
      </w:pPr>
      <w:r>
        <w:t>Right click the project explorer and click Import…</w:t>
      </w:r>
    </w:p>
    <w:p w14:paraId="129A269F" w14:textId="77777777" w:rsidR="00F7430F" w:rsidRDefault="00F7430F" w:rsidP="003668B9">
      <w:pPr>
        <w:pStyle w:val="ListBullet"/>
      </w:pPr>
      <w:r>
        <w:t>Select Mercurial and Clone existing</w:t>
      </w:r>
    </w:p>
    <w:p w14:paraId="3EC855FD" w14:textId="77777777" w:rsidR="00F7430F" w:rsidRPr="007C42B2" w:rsidRDefault="00F7430F" w:rsidP="003668B9">
      <w:pPr>
        <w:pStyle w:val="ListBullet"/>
      </w:pPr>
      <w:r>
        <w:t xml:space="preserve">Enter the Clone url, e.g. </w:t>
      </w:r>
      <w:hyperlink r:id="rId1725"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726"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64BEFDF2" w:rsidR="00B37D09" w:rsidRDefault="00C476E5" w:rsidP="0034374E">
      <w:pPr>
        <w:pStyle w:val="Heading3"/>
      </w:pPr>
      <w:r>
        <w:t>Setting up SVN on Windows</w:t>
      </w:r>
      <w:bookmarkEnd w:id="320"/>
    </w:p>
    <w:p w14:paraId="1E808958" w14:textId="77777777" w:rsidR="00B37D09" w:rsidRDefault="00C476E5" w:rsidP="000E5536">
      <w:pPr>
        <w:pStyle w:val="BodyText"/>
      </w:pPr>
      <w:r>
        <w:t>SVN Repository:</w:t>
      </w:r>
    </w:p>
    <w:p w14:paraId="4421A7B2" w14:textId="77777777" w:rsidR="00B37D09" w:rsidRDefault="00330E28" w:rsidP="008B6883">
      <w:pPr>
        <w:pStyle w:val="BodyText2"/>
      </w:pPr>
      <w:hyperlink r:id="rId1727"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23"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3668B9">
      <w:pPr>
        <w:pStyle w:val="ListBullet"/>
      </w:pPr>
      <w:r>
        <w:t xml:space="preserve">Push code to Github from Aptana </w:t>
      </w:r>
    </w:p>
    <w:p w14:paraId="386399D6" w14:textId="77777777" w:rsidR="00570CDA" w:rsidRDefault="00570CDA" w:rsidP="003668B9">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3668B9">
      <w:pPr>
        <w:pStyle w:val="ListBullet"/>
      </w:pPr>
      <w:r>
        <w:lastRenderedPageBreak/>
        <w:t xml:space="preserve">Pull or clone to </w:t>
      </w:r>
      <w:r w:rsidR="00202786">
        <w:t>the relevant folder on ‘h03-dev-vm7/eSpecies</w:t>
      </w:r>
      <w:r>
        <w:t>/&lt;repo name&gt;</w:t>
      </w:r>
      <w:r w:rsidR="00202786">
        <w:t>’ (</w:t>
      </w:r>
    </w:p>
    <w:p w14:paraId="1756EA25" w14:textId="77777777" w:rsidR="00570CDA" w:rsidRDefault="00570CDA" w:rsidP="003668B9">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5262F2AD"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0A01D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728"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270728A0"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0A01DA">
        <w:t>Using Putty</w:t>
      </w:r>
      <w:r>
        <w:fldChar w:fldCharType="end"/>
      </w:r>
      <w:r>
        <w:t>)</w:t>
      </w:r>
    </w:p>
    <w:p w14:paraId="0FBB4712" w14:textId="77777777" w:rsidR="00D4138A" w:rsidRDefault="00D4138A" w:rsidP="005E663B">
      <w:pPr>
        <w:pStyle w:val="ListNumber"/>
      </w:pPr>
      <w:r>
        <w:t xml:space="preserve">Run the sql script </w:t>
      </w:r>
      <w:hyperlink r:id="rId172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lastRenderedPageBreak/>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473CD201"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0A01D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2F653A95" w14:textId="77777777" w:rsidR="000A01DA" w:rsidRDefault="00BC1C24" w:rsidP="008902C5">
      <w:pPr>
        <w:pStyle w:val="Heading6"/>
      </w:pPr>
      <w:r>
        <w:t xml:space="preserve">Install Pip (see </w:t>
      </w:r>
      <w:r>
        <w:fldChar w:fldCharType="begin"/>
      </w:r>
      <w:r>
        <w:instrText xml:space="preserve"> REF _Ref416945647 \h </w:instrText>
      </w:r>
      <w:r>
        <w:fldChar w:fldCharType="separate"/>
      </w:r>
      <w:r w:rsidR="000A01DA">
        <w:t>Anaconda</w:t>
      </w:r>
    </w:p>
    <w:p w14:paraId="5985442A" w14:textId="77777777" w:rsidR="000A01DA" w:rsidRDefault="000A01DA" w:rsidP="008902C5">
      <w:pPr>
        <w:pStyle w:val="Heading7"/>
      </w:pPr>
      <w:r>
        <w:t>Installing</w:t>
      </w:r>
    </w:p>
    <w:p w14:paraId="6894D785" w14:textId="77777777" w:rsidR="000A01DA" w:rsidRDefault="000A01DA" w:rsidP="008902C5">
      <w:pPr>
        <w:pStyle w:val="Heading8"/>
      </w:pPr>
      <w:r>
        <w:t>Ubuntu 14.04</w:t>
      </w:r>
    </w:p>
    <w:p w14:paraId="311D0879" w14:textId="77777777" w:rsidR="000A01DA" w:rsidRDefault="000A01DA" w:rsidP="008B6883">
      <w:pPr>
        <w:pStyle w:val="BodyText2"/>
      </w:pPr>
      <w:r>
        <w:t>On the tensor-flow Cloud9 workspace on 3/5/17:</w:t>
      </w:r>
    </w:p>
    <w:p w14:paraId="41DAC6CD" w14:textId="77777777" w:rsidR="000A01DA" w:rsidRDefault="000A01DA" w:rsidP="008B550B">
      <w:pPr>
        <w:pStyle w:val="Unix"/>
      </w:pPr>
      <w:r w:rsidRPr="008902C5">
        <w:t xml:space="preserve">blishten:~/workspace (master) $ wget </w:t>
      </w:r>
      <w:r w:rsidRPr="000B20B4">
        <w:t>https://repo.continuum.io/archive/Anaconda2-4.3.1-Linux-x86_64.sh</w:t>
      </w:r>
    </w:p>
    <w:p w14:paraId="01096CD6" w14:textId="77777777" w:rsidR="000A01DA" w:rsidRDefault="000A01DA" w:rsidP="008B550B">
      <w:pPr>
        <w:pStyle w:val="Unix"/>
      </w:pPr>
      <w:r>
        <w:t>..</w:t>
      </w:r>
    </w:p>
    <w:p w14:paraId="61A0F05B" w14:textId="77777777" w:rsidR="000A01DA" w:rsidRDefault="000A01DA" w:rsidP="008B550B">
      <w:pPr>
        <w:pStyle w:val="Unix"/>
      </w:pPr>
      <w:r>
        <w:t>Do you wish the installer to prepend the Anaconda2 install location</w:t>
      </w:r>
    </w:p>
    <w:p w14:paraId="7631D01D" w14:textId="77777777" w:rsidR="000A01DA" w:rsidRDefault="000A01DA" w:rsidP="008B550B">
      <w:pPr>
        <w:pStyle w:val="Unix"/>
      </w:pPr>
      <w:r>
        <w:t>to PATH in your /home/ubuntu/.bashrc ? [yes|no]</w:t>
      </w:r>
    </w:p>
    <w:p w14:paraId="7009D3E8" w14:textId="77777777" w:rsidR="000A01DA" w:rsidRDefault="000A01DA" w:rsidP="008B550B">
      <w:pPr>
        <w:pStyle w:val="Unix"/>
      </w:pPr>
      <w:r>
        <w:t>[no] &gt;&gt;&gt; yes</w:t>
      </w:r>
    </w:p>
    <w:p w14:paraId="4413505C" w14:textId="77777777" w:rsidR="000A01DA" w:rsidRDefault="000A01DA" w:rsidP="008B550B">
      <w:pPr>
        <w:pStyle w:val="Unix"/>
      </w:pPr>
      <w:r>
        <w:t>Prepending PATH=/home/ubuntu/anaconda2/bin to PATH in /home/ubuntu/.bashrc</w:t>
      </w:r>
    </w:p>
    <w:p w14:paraId="33FEB49C" w14:textId="77777777" w:rsidR="000A01DA" w:rsidRDefault="000A01DA" w:rsidP="008B550B">
      <w:pPr>
        <w:pStyle w:val="Unix"/>
      </w:pPr>
      <w:r>
        <w:t>A backup will be made to: /home/ubuntu/.bashrc-anaconda2.bak</w:t>
      </w:r>
    </w:p>
    <w:p w14:paraId="4D63A0AF" w14:textId="77777777" w:rsidR="000A01DA" w:rsidRDefault="000A01DA" w:rsidP="008B550B">
      <w:pPr>
        <w:pStyle w:val="Unix"/>
      </w:pPr>
      <w:r>
        <w:t>For this change to become active, you have to open a new terminal.</w:t>
      </w:r>
    </w:p>
    <w:p w14:paraId="02183584" w14:textId="77777777" w:rsidR="000A01DA" w:rsidRPr="008902C5" w:rsidRDefault="000A01DA" w:rsidP="008B6883">
      <w:pPr>
        <w:pStyle w:val="BodyText2"/>
      </w:pPr>
      <w:r>
        <w:t>Make sure you open a new terminal. You may also need to update your Python Run Configuration to use the Anaconda Python executable.</w:t>
      </w:r>
    </w:p>
    <w:p w14:paraId="75C9B78E" w14:textId="77777777" w:rsidR="000A01DA" w:rsidRDefault="000A01DA" w:rsidP="00240B20">
      <w:pPr>
        <w:pStyle w:val="Heading8"/>
      </w:pPr>
      <w:r>
        <w:t xml:space="preserve">Windows </w:t>
      </w:r>
    </w:p>
    <w:p w14:paraId="5693C20A" w14:textId="77777777" w:rsidR="000A01DA" w:rsidRPr="00240B20" w:rsidRDefault="000A01DA" w:rsidP="008B6883">
      <w:pPr>
        <w:pStyle w:val="BodyText2"/>
      </w:pPr>
      <w:r>
        <w:t>The Anaconda Distribution is installed with ArcGIS Pro here '</w:t>
      </w:r>
      <w:r w:rsidRPr="00240B20">
        <w:t>C:\Program Files\ArcGIS\Pro\bin\Python\Scripts</w:t>
      </w:r>
      <w:r>
        <w:t xml:space="preserve">\conda.exe. </w:t>
      </w:r>
    </w:p>
    <w:p w14:paraId="7D87E959" w14:textId="77777777" w:rsidR="000A01DA" w:rsidRPr="00325B75" w:rsidRDefault="000A01DA" w:rsidP="00240B20">
      <w:pPr>
        <w:pStyle w:val="Heading7"/>
      </w:pPr>
      <w:r>
        <w:t>Using</w:t>
      </w:r>
    </w:p>
    <w:p w14:paraId="620FF4DD" w14:textId="77777777" w:rsidR="000A01DA" w:rsidRDefault="000A01DA" w:rsidP="00325B75">
      <w:pPr>
        <w:pStyle w:val="Heading8"/>
      </w:pPr>
      <w:r>
        <w:t>Anaconda Launcher</w:t>
      </w:r>
    </w:p>
    <w:p w14:paraId="1931B41B" w14:textId="77777777" w:rsidR="000A01DA" w:rsidRPr="00325B75" w:rsidRDefault="000A01D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2D71FEA" w14:textId="77777777" w:rsidR="000A01DA" w:rsidRDefault="000A01DA" w:rsidP="00240B20">
      <w:pPr>
        <w:pStyle w:val="Heading8"/>
      </w:pPr>
      <w:r>
        <w:t>Environments</w:t>
      </w:r>
    </w:p>
    <w:p w14:paraId="31F01F03" w14:textId="77777777" w:rsidR="000A01DA" w:rsidRDefault="000A01DA" w:rsidP="0001656D">
      <w:pPr>
        <w:pStyle w:val="Heading9"/>
      </w:pPr>
      <w:r>
        <w:t>Listing</w:t>
      </w:r>
    </w:p>
    <w:p w14:paraId="63E2891C" w14:textId="77777777" w:rsidR="000A01DA" w:rsidRDefault="000A01D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4B2DAE8" w14:textId="77777777" w:rsidR="000A01DA" w:rsidRDefault="000A01DA" w:rsidP="0001656D">
      <w:pPr>
        <w:pStyle w:val="Unix"/>
      </w:pPr>
      <w:r>
        <w:t>C:\Program Files\ArcGIS\Pro\bin\Python\Scripts&gt;conda info --envs</w:t>
      </w:r>
    </w:p>
    <w:p w14:paraId="5C84A0B0" w14:textId="77777777" w:rsidR="000A01DA" w:rsidRDefault="000A01DA" w:rsidP="0001656D">
      <w:pPr>
        <w:pStyle w:val="Unix"/>
      </w:pPr>
      <w:r>
        <w:t># conda environments:</w:t>
      </w:r>
    </w:p>
    <w:p w14:paraId="671578CB" w14:textId="77777777" w:rsidR="000A01DA" w:rsidRDefault="000A01DA" w:rsidP="0001656D">
      <w:pPr>
        <w:pStyle w:val="Unix"/>
      </w:pPr>
      <w:r>
        <w:t>#</w:t>
      </w:r>
    </w:p>
    <w:p w14:paraId="3DC8036D" w14:textId="77777777" w:rsidR="000A01DA" w:rsidRDefault="000A01DA" w:rsidP="0001656D">
      <w:pPr>
        <w:pStyle w:val="Unix"/>
      </w:pPr>
      <w:r>
        <w:t>arcgispro-py3         *  C:\Program Files\ArcGIS\Pro\bin\Python\envs\arcgispro-py3</w:t>
      </w:r>
    </w:p>
    <w:p w14:paraId="3D3833DB" w14:textId="77777777" w:rsidR="000A01DA" w:rsidRPr="00240B20" w:rsidRDefault="000A01DA" w:rsidP="0001656D">
      <w:pPr>
        <w:pStyle w:val="Unix"/>
      </w:pPr>
      <w:r>
        <w:t>root                     C:\Program Files\ArcGIS\Pro\bin\Python</w:t>
      </w:r>
    </w:p>
    <w:p w14:paraId="302A286F" w14:textId="77777777" w:rsidR="000A01DA" w:rsidRDefault="000A01DA" w:rsidP="00240B20">
      <w:pPr>
        <w:pStyle w:val="Heading9"/>
      </w:pPr>
      <w:r>
        <w:t>Activating</w:t>
      </w:r>
    </w:p>
    <w:p w14:paraId="5C5DF5ED" w14:textId="77777777" w:rsidR="000A01DA" w:rsidRDefault="000A01DA" w:rsidP="008B6883">
      <w:pPr>
        <w:pStyle w:val="BodyText2"/>
      </w:pPr>
      <w:r>
        <w:t>To activate a specific environment, change to the folder where the conda.exe file is located then do this:</w:t>
      </w:r>
    </w:p>
    <w:p w14:paraId="1BB06981" w14:textId="77777777" w:rsidR="000A01DA" w:rsidRDefault="000A01DA" w:rsidP="00242BDC">
      <w:pPr>
        <w:pStyle w:val="Unix"/>
      </w:pPr>
      <w:r>
        <w:t>activate arcgispro-py3</w:t>
      </w:r>
    </w:p>
    <w:p w14:paraId="59CC3CA0" w14:textId="77777777" w:rsidR="000A01DA" w:rsidRDefault="000A01DA" w:rsidP="008B6883">
      <w:pPr>
        <w:pStyle w:val="BodyText2"/>
      </w:pPr>
      <w:r>
        <w:t>However, I do not have sufficient privelages to install packages to this conda environment:</w:t>
      </w:r>
    </w:p>
    <w:p w14:paraId="0B3E99E6" w14:textId="77777777" w:rsidR="000A01DA" w:rsidRDefault="000A01DA" w:rsidP="00242BDC">
      <w:pPr>
        <w:pStyle w:val="Unix"/>
      </w:pPr>
      <w:r>
        <w:lastRenderedPageBreak/>
        <w:t>C:\Program Files\ArcGIS\Pro\bin\Python\Scripts&gt;activate arcgispro-py3</w:t>
      </w:r>
    </w:p>
    <w:p w14:paraId="7BA2C2E0" w14:textId="77777777" w:rsidR="000A01DA" w:rsidRDefault="000A01DA" w:rsidP="00242BDC">
      <w:pPr>
        <w:pStyle w:val="Unix"/>
      </w:pPr>
      <w:r>
        <w:t>CondaEnvironmentError: Environment error: Insufficient privileges to install Condapackages in environment arcgispro-py3.</w:t>
      </w:r>
    </w:p>
    <w:p w14:paraId="2E1AFFAA" w14:textId="77777777" w:rsidR="000A01DA" w:rsidRDefault="000A01DA" w:rsidP="00242BDC">
      <w:pPr>
        <w:pStyle w:val="Unix"/>
      </w:pPr>
      <w:r>
        <w:t>To install packages, please open a Python Command Prompt session with administrative privileges by right clicking on the link and selecting "Run as Administrator".</w:t>
      </w:r>
    </w:p>
    <w:p w14:paraId="5CCEF300" w14:textId="77777777" w:rsidR="000A01DA" w:rsidRDefault="000A01DA" w:rsidP="00242BDC">
      <w:pPr>
        <w:pStyle w:val="Unix"/>
      </w:pPr>
      <w:r>
        <w:t>(arcgispro-py3) C:\Program Files\ArcGIS\Pro\bin\Python\Scripts&gt;</w:t>
      </w:r>
    </w:p>
    <w:p w14:paraId="0A4D2377" w14:textId="77777777" w:rsidR="000A01DA" w:rsidRDefault="000A01DA" w:rsidP="008B6883">
      <w:pPr>
        <w:pStyle w:val="BodyText2"/>
      </w:pPr>
      <w:r>
        <w:t>Christian came and ran the cmd prompt as Admin and this allowed him to activate the conda environment.</w:t>
      </w:r>
    </w:p>
    <w:p w14:paraId="4C564540" w14:textId="77777777" w:rsidR="000A01DA" w:rsidRDefault="000A01DA" w:rsidP="008B6883">
      <w:pPr>
        <w:pStyle w:val="BodyText2"/>
      </w:pPr>
      <w:r>
        <w:t>If you don’t have admin rights you can still list the packages under a specific environment using the n switch:</w:t>
      </w:r>
    </w:p>
    <w:p w14:paraId="24AB8ADC" w14:textId="77777777" w:rsidR="000A01DA" w:rsidRDefault="000A01DA" w:rsidP="007D593C">
      <w:pPr>
        <w:pStyle w:val="Unix"/>
      </w:pPr>
      <w:r w:rsidRPr="007D593C">
        <w:t>cd C:\Program Files\ArcGIS\Pro\bin\Python\Scripts</w:t>
      </w:r>
    </w:p>
    <w:p w14:paraId="63FACEE5" w14:textId="77777777" w:rsidR="000A01DA" w:rsidRPr="00242BDC" w:rsidRDefault="000A01DA" w:rsidP="007D593C">
      <w:pPr>
        <w:pStyle w:val="Unix"/>
      </w:pPr>
      <w:r w:rsidRPr="007D593C">
        <w:t>C:\Program Files\ArcGIS\Pro\bin\Python\Scripts&gt;conda list -n arcgispro-py3</w:t>
      </w:r>
    </w:p>
    <w:p w14:paraId="7ED54D0E" w14:textId="59FE65C6" w:rsidR="00BC1C24" w:rsidRDefault="000A01D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29B2F657" w14:textId="77777777" w:rsidR="000A01DA" w:rsidRDefault="005C274F" w:rsidP="00C839B4">
      <w:pPr>
        <w:pStyle w:val="Heading5"/>
      </w:pPr>
      <w:r>
        <w:t xml:space="preserve">Install flup (see </w:t>
      </w:r>
      <w:r>
        <w:fldChar w:fldCharType="begin"/>
      </w:r>
      <w:r>
        <w:instrText xml:space="preserve"> REF _Ref416881125 \h </w:instrText>
      </w:r>
      <w:r>
        <w:fldChar w:fldCharType="separate"/>
      </w:r>
      <w:r w:rsidR="000A01DA">
        <w:t>Fiona</w:t>
      </w:r>
    </w:p>
    <w:p w14:paraId="51A11E14" w14:textId="77777777" w:rsidR="000A01DA" w:rsidRDefault="000A01DA" w:rsidP="0076379C">
      <w:pPr>
        <w:pStyle w:val="Heading6"/>
      </w:pPr>
      <w:r>
        <w:t>Installation</w:t>
      </w:r>
    </w:p>
    <w:p w14:paraId="2D0BC121" w14:textId="77777777" w:rsidR="000A01DA" w:rsidRDefault="000A01DA" w:rsidP="008B6883">
      <w:pPr>
        <w:pStyle w:val="BodyText2"/>
      </w:pPr>
      <w:r>
        <w:t>Installed on my Windows machine with:</w:t>
      </w:r>
    </w:p>
    <w:p w14:paraId="36FCDCFD" w14:textId="77777777" w:rsidR="000A01DA" w:rsidRDefault="000A01DA" w:rsidP="008B550B">
      <w:pPr>
        <w:pStyle w:val="Unix"/>
      </w:pPr>
      <w:r>
        <w:t>Conda install Fiona</w:t>
      </w:r>
    </w:p>
    <w:p w14:paraId="1DB6B320" w14:textId="77777777" w:rsidR="000A01DA" w:rsidRPr="00C839B4" w:rsidRDefault="000A01DA" w:rsidP="008B6883">
      <w:pPr>
        <w:pStyle w:val="BodyText2"/>
      </w:pPr>
      <w:r>
        <w:t xml:space="preserve">See </w:t>
      </w:r>
      <w:r w:rsidRPr="000B20B4">
        <w:t>gdal, shapely and fiona</w:t>
      </w:r>
      <w:r>
        <w:t xml:space="preserve"> for installation instructions on Cloud9.</w:t>
      </w:r>
    </w:p>
    <w:p w14:paraId="0502849B" w14:textId="77777777" w:rsidR="000A01DA" w:rsidRDefault="000A01DA" w:rsidP="003233FD">
      <w:pPr>
        <w:pStyle w:val="Heading6"/>
      </w:pPr>
      <w:r>
        <w:t>Use</w:t>
      </w:r>
    </w:p>
    <w:p w14:paraId="4CA5E7B4" w14:textId="77777777" w:rsidR="000A01DA" w:rsidRPr="003233FD" w:rsidRDefault="000A01DA" w:rsidP="008B6883">
      <w:pPr>
        <w:pStyle w:val="BodyText2"/>
      </w:pPr>
      <w:r>
        <w:t xml:space="preserve">User manual here </w:t>
      </w:r>
      <w:r w:rsidRPr="000B20B4">
        <w:t>http://toblerity.org/fiona/manual.html</w:t>
      </w:r>
      <w:r>
        <w:t>.</w:t>
      </w:r>
    </w:p>
    <w:p w14:paraId="23780041" w14:textId="6575E60D" w:rsidR="005C274F" w:rsidRDefault="000A01D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730"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2F895D93" w14:textId="77777777" w:rsidR="000A01DA" w:rsidRDefault="00A4204A" w:rsidP="00B0675D">
      <w:pPr>
        <w:pStyle w:val="Heading5"/>
      </w:pPr>
      <w:r>
        <w:t xml:space="preserve">Install webpy (see </w:t>
      </w:r>
      <w:r>
        <w:fldChar w:fldCharType="begin"/>
      </w:r>
      <w:r>
        <w:instrText xml:space="preserve"> REF _Ref416879796 \h </w:instrText>
      </w:r>
      <w:r>
        <w:fldChar w:fldCharType="separate"/>
      </w:r>
      <w:r w:rsidR="000A01DA">
        <w:t>TensorFlow</w:t>
      </w:r>
    </w:p>
    <w:p w14:paraId="43D7A825" w14:textId="77777777" w:rsidR="000A01DA" w:rsidRDefault="000A01DA" w:rsidP="00B0675D">
      <w:pPr>
        <w:pStyle w:val="Heading6"/>
      </w:pPr>
      <w:r>
        <w:t>Installing</w:t>
      </w:r>
    </w:p>
    <w:p w14:paraId="435A61D1" w14:textId="77777777" w:rsidR="000A01DA" w:rsidRDefault="000A01DA" w:rsidP="00E643C4">
      <w:pPr>
        <w:pStyle w:val="Heading7"/>
      </w:pPr>
      <w:r>
        <w:t>Ubuntu 14.04</w:t>
      </w:r>
    </w:p>
    <w:p w14:paraId="7D67689D" w14:textId="77777777" w:rsidR="000A01DA" w:rsidRDefault="000A01DA" w:rsidP="003A049B">
      <w:pPr>
        <w:pStyle w:val="Heading8"/>
      </w:pPr>
      <w:r>
        <w:t>Native pip</w:t>
      </w:r>
    </w:p>
    <w:p w14:paraId="03253923" w14:textId="77777777" w:rsidR="000A01DA" w:rsidRDefault="000A01DA" w:rsidP="008B6883">
      <w:pPr>
        <w:pStyle w:val="BodyText2"/>
      </w:pPr>
      <w:r>
        <w:t xml:space="preserve">Installing v1.0.1 on the Cloud9 python workspace on 12/4/17 following instructions </w:t>
      </w:r>
      <w:r w:rsidRPr="000B20B4">
        <w:t>here</w:t>
      </w:r>
      <w:r>
        <w:t xml:space="preserve"> for native pip:</w:t>
      </w:r>
    </w:p>
    <w:p w14:paraId="460DAEFC" w14:textId="77777777" w:rsidR="000A01DA" w:rsidRDefault="000A01DA" w:rsidP="008B550B">
      <w:pPr>
        <w:pStyle w:val="Unix"/>
      </w:pPr>
      <w:r w:rsidRPr="00041434">
        <w:t>blishten:~/workspace (master) $ sudo pip install tensorflow</w:t>
      </w:r>
    </w:p>
    <w:p w14:paraId="15FEC707" w14:textId="77777777" w:rsidR="000A01DA" w:rsidRDefault="000A01DA" w:rsidP="008B550B">
      <w:pPr>
        <w:pStyle w:val="Unix"/>
      </w:pPr>
      <w:r w:rsidRPr="003A7297">
        <w:t>blishten:~/workspace (master) $ python</w:t>
      </w:r>
    </w:p>
    <w:p w14:paraId="6A261AFA" w14:textId="77777777" w:rsidR="000A01DA" w:rsidRDefault="000A01DA" w:rsidP="008B550B">
      <w:pPr>
        <w:pStyle w:val="Unix"/>
      </w:pPr>
      <w:r w:rsidRPr="003A7297">
        <w:t>&gt;&gt;&gt; import tensorflow as tf</w:t>
      </w:r>
    </w:p>
    <w:p w14:paraId="52E5D4F1" w14:textId="77777777" w:rsidR="000A01DA" w:rsidRDefault="000A01DA" w:rsidP="008B550B">
      <w:pPr>
        <w:pStyle w:val="Unix"/>
      </w:pPr>
      <w:r>
        <w:t>&gt;&gt;&gt; tf.__version__</w:t>
      </w:r>
    </w:p>
    <w:p w14:paraId="5626FF83" w14:textId="77777777" w:rsidR="000A01DA" w:rsidRDefault="000A01DA" w:rsidP="008B550B">
      <w:pPr>
        <w:pStyle w:val="Unix"/>
      </w:pPr>
      <w:r>
        <w:t>'1.0.1'</w:t>
      </w:r>
    </w:p>
    <w:p w14:paraId="312515E3" w14:textId="77777777" w:rsidR="000A01DA" w:rsidRPr="00041434" w:rsidRDefault="000A01DA" w:rsidP="008B6883">
      <w:pPr>
        <w:pStyle w:val="BodyText2"/>
      </w:pPr>
      <w:r>
        <w:t xml:space="preserve">Tried on a new workspace on Cloud9 on 3/5/17 and it said it was installed but then failed to import in Python even after a restart! </w:t>
      </w:r>
    </w:p>
    <w:p w14:paraId="76C5825F" w14:textId="77777777" w:rsidR="000A01DA" w:rsidRDefault="000A01DA" w:rsidP="00034F2A">
      <w:pPr>
        <w:pStyle w:val="Heading8"/>
      </w:pPr>
      <w:r>
        <w:t>Anaconda</w:t>
      </w:r>
    </w:p>
    <w:p w14:paraId="12277FB5" w14:textId="77777777" w:rsidR="000A01DA" w:rsidRDefault="000A01DA" w:rsidP="008B6883">
      <w:pPr>
        <w:pStyle w:val="BodyText2"/>
      </w:pPr>
      <w:r>
        <w:t xml:space="preserve">Following instructions </w:t>
      </w:r>
      <w:r w:rsidRPr="000B20B4">
        <w:t>here</w:t>
      </w:r>
      <w:r>
        <w:t>.</w:t>
      </w:r>
    </w:p>
    <w:p w14:paraId="105B0CB6" w14:textId="77777777" w:rsidR="000A01DA" w:rsidRDefault="000A01DA" w:rsidP="008B550B">
      <w:pPr>
        <w:pStyle w:val="Unix"/>
      </w:pPr>
      <w:r w:rsidRPr="00783FB6">
        <w:t>blishten:~/workspace (master) $ sudo conda create -n tensorflow</w:t>
      </w:r>
    </w:p>
    <w:p w14:paraId="10036050" w14:textId="77777777" w:rsidR="000A01DA" w:rsidRDefault="000A01DA" w:rsidP="008B550B">
      <w:pPr>
        <w:pStyle w:val="Unix"/>
      </w:pPr>
      <w:r w:rsidRPr="00783FB6">
        <w:t>blishten:~/workspace (master) $ source activate tensorflow</w:t>
      </w:r>
    </w:p>
    <w:p w14:paraId="6C928765" w14:textId="77777777" w:rsidR="000A01DA" w:rsidRDefault="000A01DA" w:rsidP="008B6883">
      <w:pPr>
        <w:pStyle w:val="BodyText2"/>
      </w:pPr>
      <w:r>
        <w:t>For the Python 2.7 CPU version:</w:t>
      </w:r>
    </w:p>
    <w:p w14:paraId="4C611F95" w14:textId="77777777" w:rsidR="000A01DA" w:rsidRDefault="000A01DA" w:rsidP="008B550B">
      <w:pPr>
        <w:pStyle w:val="Unix"/>
      </w:pPr>
      <w:r w:rsidRPr="00783FB6">
        <w:t xml:space="preserve">(tensorflow) blishten:~/workspace (master) $ sudo pip install --ignore-installed --upgrade </w:t>
      </w:r>
      <w:r w:rsidRPr="000B20B4">
        <w:t>https://storage.googleapis.com/tensorflow/linux/cpu/tensorflow-1.1.0-cp27-none-linux_x86_64.whl</w:t>
      </w:r>
    </w:p>
    <w:p w14:paraId="45057491" w14:textId="77777777" w:rsidR="000A01DA" w:rsidRDefault="000A01DA" w:rsidP="008B6883">
      <w:pPr>
        <w:pStyle w:val="BodyText2"/>
      </w:pPr>
      <w:r>
        <w:t>To check it works:</w:t>
      </w:r>
    </w:p>
    <w:p w14:paraId="7D55A58E" w14:textId="77777777" w:rsidR="000A01DA" w:rsidRDefault="000A01DA" w:rsidP="008B550B">
      <w:pPr>
        <w:pStyle w:val="Unix"/>
      </w:pPr>
      <w:r>
        <w:lastRenderedPageBreak/>
        <w:t>blishten:~/workspace (master) $ source activate tensorflow</w:t>
      </w:r>
    </w:p>
    <w:p w14:paraId="59BD3258" w14:textId="77777777" w:rsidR="000A01DA" w:rsidRDefault="000A01DA" w:rsidP="008B550B">
      <w:pPr>
        <w:pStyle w:val="Unix"/>
      </w:pPr>
      <w:r>
        <w:t>(tensorflow) blishten:~/workspace (master) $ python</w:t>
      </w:r>
    </w:p>
    <w:p w14:paraId="4A413A40" w14:textId="77777777" w:rsidR="000A01DA" w:rsidRDefault="000A01DA" w:rsidP="008B550B">
      <w:pPr>
        <w:pStyle w:val="Unix"/>
      </w:pPr>
      <w:r>
        <w:t xml:space="preserve">Python 2.7.13 |Anaconda 4.3.1 (64-bit)| (default, Dec 20 2016, 23:09:15) </w:t>
      </w:r>
    </w:p>
    <w:p w14:paraId="436492C0" w14:textId="77777777" w:rsidR="000A01DA" w:rsidRDefault="000A01DA" w:rsidP="008B550B">
      <w:pPr>
        <w:pStyle w:val="Unix"/>
      </w:pPr>
      <w:r>
        <w:t>[GCC 4.4.7 20120313 (Red Hat 4.4.7-1)] on linux2</w:t>
      </w:r>
    </w:p>
    <w:p w14:paraId="045EA001" w14:textId="77777777" w:rsidR="000A01DA" w:rsidRDefault="000A01DA" w:rsidP="008B550B">
      <w:pPr>
        <w:pStyle w:val="Unix"/>
      </w:pPr>
      <w:r>
        <w:t>Type "help", "copyright", "credits" or "license" for more information.</w:t>
      </w:r>
    </w:p>
    <w:p w14:paraId="3D2CE815" w14:textId="77777777" w:rsidR="000A01DA" w:rsidRDefault="000A01DA" w:rsidP="008B550B">
      <w:pPr>
        <w:pStyle w:val="Unix"/>
      </w:pPr>
      <w:r>
        <w:t>Anaconda is brought to you by Continuum Analytics.</w:t>
      </w:r>
    </w:p>
    <w:p w14:paraId="7ED03D6D" w14:textId="77777777" w:rsidR="000A01DA" w:rsidRDefault="000A01DA" w:rsidP="008B550B">
      <w:pPr>
        <w:pStyle w:val="Unix"/>
      </w:pPr>
      <w:r>
        <w:t>Please check out: http://continuum.io/thanks and https://anaconda.org</w:t>
      </w:r>
    </w:p>
    <w:p w14:paraId="15D16999" w14:textId="77777777" w:rsidR="000A01DA" w:rsidRDefault="000A01DA" w:rsidP="008B550B">
      <w:pPr>
        <w:pStyle w:val="Unix"/>
      </w:pPr>
      <w:r>
        <w:t>&gt;&gt;&gt; import tensorflow as tf</w:t>
      </w:r>
    </w:p>
    <w:p w14:paraId="1DCCD4BF" w14:textId="77777777" w:rsidR="000A01DA" w:rsidRDefault="000A01DA" w:rsidP="00E643C4">
      <w:pPr>
        <w:pStyle w:val="Heading7"/>
      </w:pPr>
      <w:r>
        <w:t>Windows 10</w:t>
      </w:r>
    </w:p>
    <w:p w14:paraId="560A65C6" w14:textId="77777777" w:rsidR="000A01DA" w:rsidRPr="00E643C4" w:rsidRDefault="000A01DA" w:rsidP="008B6883">
      <w:pPr>
        <w:pStyle w:val="BodyText2"/>
      </w:pPr>
      <w:r>
        <w:t xml:space="preserve">Following instructions </w:t>
      </w:r>
      <w:r w:rsidRPr="000B20B4">
        <w:t>here</w:t>
      </w:r>
      <w:r>
        <w:t>. Only supported on Python 3.5 on Windows!</w:t>
      </w:r>
    </w:p>
    <w:p w14:paraId="67EF3438" w14:textId="77777777" w:rsidR="000A01DA" w:rsidRDefault="000A01DA" w:rsidP="00221477">
      <w:pPr>
        <w:pStyle w:val="Heading5"/>
      </w:pPr>
      <w:r>
        <w:t>webapp2</w:t>
      </w:r>
    </w:p>
    <w:p w14:paraId="5EB339A2" w14:textId="77777777" w:rsidR="000A01DA" w:rsidRPr="00D5148F" w:rsidRDefault="000A01DA" w:rsidP="008B6883">
      <w:pPr>
        <w:pStyle w:val="BodyText2"/>
      </w:pPr>
      <w:r>
        <w:t xml:space="preserve">This is used in Google App Engine and is similar to webpy. Website </w:t>
      </w:r>
      <w:r w:rsidRPr="000B20B4">
        <w:t>here</w:t>
      </w:r>
      <w:r>
        <w:t xml:space="preserve"> and GAE documentation </w:t>
      </w:r>
      <w:r w:rsidRPr="000B20B4">
        <w:t>here</w:t>
      </w:r>
      <w:r>
        <w:t>.</w:t>
      </w:r>
    </w:p>
    <w:p w14:paraId="4214CB0C" w14:textId="30DF8E8E" w:rsidR="00A4204A" w:rsidRDefault="000A01D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t xml:space="preserve">wget </w:t>
      </w:r>
      <w:hyperlink r:id="rId1731"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792E6862" w14:textId="77777777" w:rsidR="000A01D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0A01DA">
        <w:t>OrderedDict</w:t>
      </w:r>
    </w:p>
    <w:p w14:paraId="0467672C" w14:textId="77777777" w:rsidR="000A01DA" w:rsidRDefault="000A01DA" w:rsidP="008B550B">
      <w:pPr>
        <w:pStyle w:val="Unix"/>
      </w:pPr>
      <w:r>
        <w:t xml:space="preserve">wget </w:t>
      </w:r>
      <w:r w:rsidRPr="000B20B4">
        <w:t>https://pypi.python.org/packages/source/o/ordereddict/ordereddict-1.1.tar.gz</w:t>
      </w:r>
    </w:p>
    <w:p w14:paraId="0DEDC84C" w14:textId="77777777" w:rsidR="000A01DA" w:rsidRDefault="000A01DA" w:rsidP="008B550B">
      <w:pPr>
        <w:pStyle w:val="Unix"/>
      </w:pPr>
      <w:r w:rsidRPr="00630613">
        <w:t>tar -xvzf ordereddict-1.1.tar.gz</w:t>
      </w:r>
    </w:p>
    <w:p w14:paraId="7629BFC2" w14:textId="77777777" w:rsidR="000A01DA" w:rsidRDefault="000A01DA" w:rsidP="008B550B">
      <w:pPr>
        <w:pStyle w:val="Unix"/>
      </w:pPr>
      <w:r w:rsidRPr="00F74EC0">
        <w:t>cd ordereddict-1.1/</w:t>
      </w:r>
    </w:p>
    <w:p w14:paraId="3AAE5F80" w14:textId="77777777" w:rsidR="000A01DA" w:rsidRPr="00630613" w:rsidRDefault="000A01DA" w:rsidP="008B550B">
      <w:pPr>
        <w:pStyle w:val="Unix"/>
      </w:pPr>
      <w:r>
        <w:t>sudo python setup.py install</w:t>
      </w:r>
    </w:p>
    <w:p w14:paraId="4E928C3D" w14:textId="77777777" w:rsidR="000A01DA" w:rsidRDefault="000A01DA" w:rsidP="000E5536">
      <w:pPr>
        <w:pStyle w:val="Heading5"/>
      </w:pPr>
      <w:r>
        <w:t>pandas</w:t>
      </w:r>
    </w:p>
    <w:p w14:paraId="671AD8B9" w14:textId="77777777" w:rsidR="000A01DA" w:rsidRDefault="000A01DA" w:rsidP="006C7FE1">
      <w:pPr>
        <w:pStyle w:val="BodyText2"/>
      </w:pPr>
      <w:r>
        <w:t>Installing on the c9 vector-tiles workspace on 26/2/18.</w:t>
      </w:r>
    </w:p>
    <w:p w14:paraId="0BF925E0" w14:textId="77777777" w:rsidR="000A01DA" w:rsidRPr="006F6E16" w:rsidRDefault="000A01DA" w:rsidP="006F6E16">
      <w:pPr>
        <w:pStyle w:val="Unix"/>
      </w:pPr>
      <w:r w:rsidRPr="006F6E16">
        <w:t>blishten:~/workspace (master) $ pip install pandas</w:t>
      </w:r>
    </w:p>
    <w:p w14:paraId="50C381A1" w14:textId="49F22A27" w:rsidR="004360C2" w:rsidRDefault="000A01D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732"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1FABE3EB"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0A01DA">
        <w:t>OrderedDict</w:t>
      </w:r>
      <w:r>
        <w:fldChar w:fldCharType="end"/>
      </w:r>
      <w:r>
        <w:t>)</w:t>
      </w:r>
    </w:p>
    <w:p w14:paraId="0B4338AF" w14:textId="77777777" w:rsidR="00F27110" w:rsidRDefault="00F27110" w:rsidP="008B550B">
      <w:pPr>
        <w:pStyle w:val="Unix"/>
      </w:pPr>
      <w:r>
        <w:t xml:space="preserve">wget </w:t>
      </w:r>
      <w:hyperlink r:id="rId1733"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CE9D28" w14:textId="77777777" w:rsidR="000A01DA" w:rsidRDefault="00E41E46" w:rsidP="00221477">
      <w:pPr>
        <w:pStyle w:val="Heading5"/>
      </w:pPr>
      <w:r>
        <w:lastRenderedPageBreak/>
        <w:t xml:space="preserve">Install lxml (see </w:t>
      </w:r>
      <w:r>
        <w:rPr>
          <w:szCs w:val="22"/>
        </w:rPr>
        <w:fldChar w:fldCharType="begin"/>
      </w:r>
      <w:r>
        <w:instrText xml:space="preserve"> REF _Ref416955918 \h </w:instrText>
      </w:r>
      <w:r>
        <w:rPr>
          <w:szCs w:val="22"/>
        </w:rPr>
      </w:r>
      <w:r>
        <w:rPr>
          <w:szCs w:val="22"/>
        </w:rPr>
        <w:fldChar w:fldCharType="separate"/>
      </w:r>
      <w:r w:rsidR="000A01DA">
        <w:t>GDAL Bindings</w:t>
      </w:r>
    </w:p>
    <w:p w14:paraId="3E6FB696" w14:textId="77777777" w:rsidR="000A01DA" w:rsidRDefault="000A01DA" w:rsidP="008B6883">
      <w:pPr>
        <w:pStyle w:val="BodyText2"/>
      </w:pPr>
      <w:r>
        <w:t>Installed on Cloud9 on 8/2/17:</w:t>
      </w:r>
    </w:p>
    <w:p w14:paraId="5EBC7507" w14:textId="77777777" w:rsidR="000A01DA" w:rsidRPr="00A33A17" w:rsidRDefault="000A01DA" w:rsidP="008B550B">
      <w:pPr>
        <w:pStyle w:val="Unix"/>
      </w:pPr>
      <w:r w:rsidRPr="00A33A17">
        <w:t>sudo apt-get python-gdal</w:t>
      </w:r>
    </w:p>
    <w:p w14:paraId="7EE273E4" w14:textId="77777777" w:rsidR="000A01DA" w:rsidRDefault="000A01DA" w:rsidP="000E5536">
      <w:pPr>
        <w:pStyle w:val="Heading5"/>
      </w:pPr>
      <w:r>
        <w:t>Geopy</w:t>
      </w:r>
    </w:p>
    <w:p w14:paraId="5084F6AD" w14:textId="77777777" w:rsidR="000A01DA" w:rsidRDefault="000A01DA" w:rsidP="008B6883">
      <w:pPr>
        <w:pStyle w:val="BodyText2"/>
      </w:pPr>
      <w:r w:rsidRPr="000B20B4">
        <w:t>Geopy</w:t>
      </w:r>
      <w:r>
        <w:t xml:space="preserve"> is a geolocation API for Python that uses a number of different geolocation services.</w:t>
      </w:r>
    </w:p>
    <w:p w14:paraId="17F826A3" w14:textId="77777777" w:rsidR="000A01DA" w:rsidRDefault="000A01DA" w:rsidP="008B550B">
      <w:pPr>
        <w:pStyle w:val="Code"/>
      </w:pPr>
      <w:r>
        <w:t>&gt;&gt;&gt; import geopy</w:t>
      </w:r>
    </w:p>
    <w:p w14:paraId="25EF0240" w14:textId="77777777" w:rsidR="000A01DA" w:rsidRDefault="000A01DA" w:rsidP="008B550B">
      <w:pPr>
        <w:pStyle w:val="Code"/>
      </w:pPr>
      <w:r w:rsidRPr="00947E1E">
        <w:t>&gt;&gt;&gt; from geopy.geocoders import GeoNames</w:t>
      </w:r>
    </w:p>
    <w:p w14:paraId="5D360C38" w14:textId="77777777" w:rsidR="000A01DA" w:rsidRDefault="000A01DA" w:rsidP="008B550B">
      <w:pPr>
        <w:pStyle w:val="Code"/>
      </w:pPr>
      <w:r w:rsidRPr="00947E1E">
        <w:t>&gt;&gt;&gt; geolocator = GeoNames(username="iwc_importer")</w:t>
      </w:r>
    </w:p>
    <w:p w14:paraId="7D7F984E" w14:textId="77777777" w:rsidR="000A01DA" w:rsidRDefault="000A01DA" w:rsidP="008B550B">
      <w:pPr>
        <w:pStyle w:val="Code"/>
      </w:pPr>
      <w:r w:rsidRPr="00855970">
        <w:t>&gt;&gt;&gt; geolocator.geocode("Ailuk",timeout=5000)</w:t>
      </w:r>
    </w:p>
    <w:p w14:paraId="2302F1FB" w14:textId="77777777" w:rsidR="000A01DA" w:rsidRDefault="000A01DA" w:rsidP="008B550B">
      <w:pPr>
        <w:pStyle w:val="Code"/>
      </w:pPr>
      <w:r w:rsidRPr="00855970">
        <w:t>Location((10.28621, 169.92176, 0.0))</w:t>
      </w:r>
    </w:p>
    <w:p w14:paraId="4309F796" w14:textId="77777777" w:rsidR="000A01DA" w:rsidRDefault="000A01DA" w:rsidP="00B51437">
      <w:pPr>
        <w:pStyle w:val="Heading5"/>
      </w:pPr>
      <w:r>
        <w:t>IPython</w:t>
      </w:r>
    </w:p>
    <w:p w14:paraId="706C0151" w14:textId="77777777" w:rsidR="000A01DA" w:rsidRDefault="000A01DA" w:rsidP="00B51437">
      <w:pPr>
        <w:pStyle w:val="Heading6"/>
      </w:pPr>
      <w:r>
        <w:t>display</w:t>
      </w:r>
    </w:p>
    <w:p w14:paraId="7A7B79BB" w14:textId="77777777" w:rsidR="000A01DA" w:rsidRDefault="000A01DA" w:rsidP="008B6883">
      <w:pPr>
        <w:pStyle w:val="BodyText2"/>
      </w:pPr>
      <w:r>
        <w:t xml:space="preserve">For rendering and showing various media. </w:t>
      </w:r>
    </w:p>
    <w:p w14:paraId="6DF9FE21" w14:textId="77777777" w:rsidR="000A01DA" w:rsidRPr="00B51437" w:rsidRDefault="000A01DA" w:rsidP="008B6883">
      <w:pPr>
        <w:pStyle w:val="BodyText2"/>
      </w:pPr>
      <w:r>
        <w:t xml:space="preserve">If you want to display images in loops in IPython notebooks then you need to use the IPython.display.display function as noted </w:t>
      </w:r>
      <w:r w:rsidRPr="000B20B4">
        <w:t>here</w:t>
      </w:r>
      <w:r>
        <w:t>.</w:t>
      </w:r>
    </w:p>
    <w:p w14:paraId="2E599E89" w14:textId="06A3FDEE" w:rsidR="00E41E46" w:rsidRDefault="000A01D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734"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735"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736"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lastRenderedPageBreak/>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7">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38"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39"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lastRenderedPageBreak/>
        <w:t xml:space="preserve">Global species richness datasets at the 1Km scale. </w:t>
      </w:r>
    </w:p>
    <w:p w14:paraId="7736B99C" w14:textId="77777777" w:rsidR="000C7F06" w:rsidRDefault="00330E28" w:rsidP="008B6883">
      <w:pPr>
        <w:pStyle w:val="BodyText2"/>
      </w:pPr>
      <w:hyperlink r:id="rId1740"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41" w:history="1">
        <w:r w:rsidR="00F643C0">
          <w:rPr>
            <w:rStyle w:val="Hyperlink"/>
          </w:rPr>
          <w:t>http://maps.iucnredlist.org/map.html?id=56065</w:t>
        </w:r>
      </w:hyperlink>
      <w:r w:rsidR="00F643C0">
        <w:t>)</w:t>
      </w:r>
      <w:r w:rsidR="00122C4F">
        <w:t xml:space="preserve">. </w:t>
      </w:r>
    </w:p>
    <w:p w14:paraId="611B3332" w14:textId="77777777" w:rsidR="00F643C0" w:rsidRDefault="00122C4F" w:rsidP="003668B9">
      <w:pPr>
        <w:pStyle w:val="ListBullet"/>
      </w:pPr>
      <w:r>
        <w:t xml:space="preserve">Downloading data from here </w:t>
      </w:r>
      <w:hyperlink r:id="rId1742" w:history="1">
        <w:r w:rsidR="00F643C0">
          <w:rPr>
            <w:rStyle w:val="Hyperlink"/>
          </w:rPr>
          <w:t>http://sedac.ciesin.columbia.edu/species/</w:t>
        </w:r>
      </w:hyperlink>
    </w:p>
    <w:p w14:paraId="6B87E96A" w14:textId="77777777" w:rsidR="00122C4F" w:rsidRDefault="00122C4F" w:rsidP="003668B9">
      <w:pPr>
        <w:pStyle w:val="ListBullet"/>
      </w:pPr>
      <w:r>
        <w:t xml:space="preserve">There are 3 options for download – shape, presence, original </w:t>
      </w:r>
      <w:r w:rsidR="00FA6A98">
        <w:t>– could only select Presence and Original</w:t>
      </w:r>
    </w:p>
    <w:p w14:paraId="5812890F" w14:textId="77777777" w:rsidR="00122C4F" w:rsidRDefault="00122C4F" w:rsidP="003668B9">
      <w:pPr>
        <w:pStyle w:val="ListBullet"/>
      </w:pPr>
      <w:r>
        <w:t>Clicked ‘Create Grid Download File’</w:t>
      </w:r>
    </w:p>
    <w:p w14:paraId="5A20E089" w14:textId="77777777" w:rsidR="00555EA8" w:rsidRDefault="00553B54" w:rsidP="003668B9">
      <w:pPr>
        <w:pStyle w:val="ListBullet"/>
      </w:pPr>
      <w:r>
        <w:t>Zip file instantly available</w:t>
      </w:r>
      <w:r w:rsidR="00FD7DCF">
        <w:t xml:space="preserve"> – called SpeciesGrid.zip</w:t>
      </w:r>
    </w:p>
    <w:p w14:paraId="3A52CAAD" w14:textId="77777777" w:rsidR="00FD7DCF" w:rsidRDefault="00FD7DCF" w:rsidP="003668B9">
      <w:pPr>
        <w:pStyle w:val="ListBullet"/>
      </w:pPr>
      <w:r>
        <w:t>In the file were really good metadata records, data files (as BIL files)</w:t>
      </w:r>
    </w:p>
    <w:p w14:paraId="15361FB3" w14:textId="77777777" w:rsidR="008F1C3C" w:rsidRDefault="008F1C3C" w:rsidP="003668B9">
      <w:pPr>
        <w:pStyle w:val="ListBullet"/>
      </w:pPr>
      <w:r>
        <w:t>Added the BIL file natively in ArcMap and built pyramids</w:t>
      </w:r>
    </w:p>
    <w:p w14:paraId="586AC921" w14:textId="77777777" w:rsidR="00B93E0F" w:rsidRDefault="00B93E0F" w:rsidP="003668B9">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43"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44"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3668B9">
      <w:pPr>
        <w:pStyle w:val="ListBullet"/>
      </w:pPr>
      <w:r>
        <w:t>Country boundary for Malaysia include Brunei!</w:t>
      </w:r>
    </w:p>
    <w:p w14:paraId="06999599" w14:textId="77777777" w:rsidR="00170E25" w:rsidRPr="00170E25" w:rsidRDefault="00170E25" w:rsidP="003668B9">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330E28" w:rsidP="008B6883">
      <w:pPr>
        <w:pStyle w:val="BodyText2"/>
      </w:pPr>
      <w:hyperlink r:id="rId1745"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46" w:history="1">
        <w:r w:rsidRPr="00846812">
          <w:rPr>
            <w:rStyle w:val="Hyperlink"/>
          </w:rPr>
          <w:t>here</w:t>
        </w:r>
      </w:hyperlink>
    </w:p>
    <w:p w14:paraId="575F9459" w14:textId="499B59E7" w:rsidR="00B37D09" w:rsidRDefault="008F2FB2" w:rsidP="000E5536">
      <w:pPr>
        <w:pStyle w:val="Heading1"/>
      </w:pPr>
      <w:r>
        <w:t>Admin stuff</w:t>
      </w:r>
      <w:bookmarkEnd w:id="323"/>
    </w:p>
    <w:p w14:paraId="08CAF5D3" w14:textId="77777777" w:rsidR="00B37D09" w:rsidRDefault="008F2FB2" w:rsidP="003B37F4">
      <w:pPr>
        <w:pStyle w:val="Heading2"/>
      </w:pPr>
      <w:bookmarkStart w:id="324" w:name="_Toc315774632"/>
      <w:r>
        <w:t>ASL</w:t>
      </w:r>
      <w:bookmarkEnd w:id="324"/>
    </w:p>
    <w:p w14:paraId="6D454ACF" w14:textId="77777777" w:rsidR="00B37D09" w:rsidRDefault="00F26B2F" w:rsidP="000E5536">
      <w:pPr>
        <w:pStyle w:val="BodyText"/>
      </w:pPr>
      <w:r w:rsidRPr="00F26B2F">
        <w:lastRenderedPageBreak/>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25" w:name="_Toc315774634"/>
      <w:bookmarkStart w:id="326"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25"/>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330E28" w:rsidP="008B6883">
      <w:pPr>
        <w:pStyle w:val="BodyText2"/>
      </w:pPr>
      <w:hyperlink r:id="rId1747"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330E28" w:rsidP="008B6883">
      <w:pPr>
        <w:pStyle w:val="BodyText2"/>
      </w:pPr>
      <w:hyperlink r:id="rId1748"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49" w:history="1">
        <w:r w:rsidR="00BA3E94" w:rsidRPr="00BA3E94">
          <w:rPr>
            <w:rStyle w:val="Hyperlink"/>
          </w:rPr>
          <w:t>here</w:t>
        </w:r>
      </w:hyperlink>
      <w:r w:rsidR="00BA3E94">
        <w:t xml:space="preserve">. Here are the general provisions for </w:t>
      </w:r>
      <w:hyperlink r:id="rId1750"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3668B9">
      <w:pPr>
        <w:pStyle w:val="ListBullet"/>
      </w:pPr>
      <w:r>
        <w:t xml:space="preserve">Development of a methodology to quantitatively assess species charisma </w:t>
      </w:r>
    </w:p>
    <w:p w14:paraId="746419BF" w14:textId="77777777" w:rsidR="00C143D1" w:rsidRDefault="00C143D1" w:rsidP="003668B9">
      <w:pPr>
        <w:pStyle w:val="ListBullet"/>
      </w:pPr>
      <w:r>
        <w:t>Assessment of tourism potential in protected areas based on the species charisma indices (for Africa and Global)</w:t>
      </w:r>
    </w:p>
    <w:p w14:paraId="3F3C9E00" w14:textId="77777777" w:rsidR="00C143D1" w:rsidRDefault="00C143D1" w:rsidP="003668B9">
      <w:pPr>
        <w:pStyle w:val="ListBullet"/>
      </w:pPr>
      <w:r>
        <w:t>Beta version of the DOPA Species Validator tool for reviewing species lists for protected areas (here)</w:t>
      </w:r>
    </w:p>
    <w:p w14:paraId="13862D8F" w14:textId="77777777" w:rsidR="00C143D1" w:rsidRDefault="00C143D1" w:rsidP="003668B9">
      <w:pPr>
        <w:pStyle w:val="ListBullet"/>
      </w:pPr>
      <w:r>
        <w:t>Proof-of-concept demonstration of Hadoop as a big-data analytics and delivery tool</w:t>
      </w:r>
    </w:p>
    <w:p w14:paraId="1D8E8C56" w14:textId="77777777" w:rsidR="00C143D1" w:rsidRDefault="00C143D1" w:rsidP="003668B9">
      <w:pPr>
        <w:pStyle w:val="ListBullet"/>
      </w:pPr>
      <w:r>
        <w:t>Development and deployment of a REST Server to deliver all the information services for DOPA directly from PostGIS (via REST, SMS, SMTP)</w:t>
      </w:r>
    </w:p>
    <w:p w14:paraId="00AA7A5D" w14:textId="77777777" w:rsidR="00C143D1" w:rsidRDefault="00C143D1" w:rsidP="003668B9">
      <w:pPr>
        <w:pStyle w:val="ListBullet"/>
      </w:pPr>
      <w:r>
        <w:t>Development and delivery of species analyses for integration into DOPA Explorer (ecoregions and protected area species analyses)</w:t>
      </w:r>
    </w:p>
    <w:p w14:paraId="27250154" w14:textId="77777777" w:rsidR="00C143D1" w:rsidRDefault="00C143D1" w:rsidP="003668B9">
      <w:pPr>
        <w:pStyle w:val="ListBullet"/>
      </w:pPr>
      <w:r>
        <w:t>Kick-off Caribean Regional Workshop held in Barbados</w:t>
      </w:r>
    </w:p>
    <w:p w14:paraId="51B0A831" w14:textId="77777777" w:rsidR="00C143D1" w:rsidRDefault="00C143D1" w:rsidP="003668B9">
      <w:pPr>
        <w:pStyle w:val="ListBullet"/>
      </w:pPr>
      <w:r>
        <w:t>Preparation of mash-up material for regional workshops</w:t>
      </w:r>
    </w:p>
    <w:p w14:paraId="01313962" w14:textId="77777777" w:rsidR="00C143D1" w:rsidRDefault="00C143D1" w:rsidP="003668B9">
      <w:pPr>
        <w:pStyle w:val="ListBullet"/>
      </w:pPr>
      <w:r>
        <w:t>Assessment of impact on species by biofuel development in Malaysia</w:t>
      </w:r>
    </w:p>
    <w:p w14:paraId="58730AAA" w14:textId="77777777" w:rsidR="00C143D1" w:rsidRPr="00A36996" w:rsidRDefault="00C143D1" w:rsidP="003668B9">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51"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52" w:history="1">
        <w:r w:rsidRPr="001E668C">
          <w:rPr>
            <w:rStyle w:val="Hyperlink"/>
          </w:rPr>
          <w:t>here</w:t>
        </w:r>
      </w:hyperlink>
      <w:r>
        <w:t xml:space="preserve"> using u/p </w:t>
      </w:r>
      <w:hyperlink r:id="rId1753"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lastRenderedPageBreak/>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54" w:history="1">
        <w:r w:rsidR="0008709F" w:rsidRPr="0008709F">
          <w:rPr>
            <w:rStyle w:val="Hyperlink"/>
          </w:rPr>
          <w:t>here</w:t>
        </w:r>
      </w:hyperlink>
      <w:r w:rsidR="0008709F">
        <w:t xml:space="preserve"> using u/p </w:t>
      </w:r>
      <w:hyperlink r:id="rId1755"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56"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57" w:history="1">
        <w:r w:rsidR="005430E9" w:rsidRPr="005430E9">
          <w:rPr>
            <w:rStyle w:val="Hyperlink"/>
          </w:rPr>
          <w:t>Here</w:t>
        </w:r>
      </w:hyperlink>
      <w:r w:rsidR="005430E9">
        <w:t xml:space="preserve"> is the application form.</w:t>
      </w:r>
      <w:r w:rsidR="00206179">
        <w:t xml:space="preserve"> Login </w:t>
      </w:r>
      <w:hyperlink r:id="rId1758"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t>Conference booking</w:t>
      </w:r>
    </w:p>
    <w:p w14:paraId="381CE4F2" w14:textId="77777777" w:rsidR="00C143D1" w:rsidRDefault="00C143D1" w:rsidP="008B6883">
      <w:pPr>
        <w:pStyle w:val="BodyText2"/>
      </w:pPr>
      <w:r>
        <w:t xml:space="preserve">Also for parties: </w:t>
      </w:r>
      <w:hyperlink r:id="rId1759"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60"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61" w:history="1">
        <w:r w:rsidRPr="00AD4ADE">
          <w:rPr>
            <w:rStyle w:val="Hyperlink"/>
          </w:rPr>
          <w:t>https://intracomm.ec.europa.eu</w:t>
        </w:r>
      </w:hyperlink>
      <w:r>
        <w:t xml:space="preserve"> are the same as </w:t>
      </w:r>
      <w:hyperlink r:id="rId1762"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330E28" w:rsidP="008B6883">
      <w:pPr>
        <w:pStyle w:val="BodyText2"/>
      </w:pPr>
      <w:hyperlink r:id="rId1763"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330E28" w:rsidP="008B6883">
      <w:pPr>
        <w:pStyle w:val="BodyText2"/>
      </w:pPr>
      <w:hyperlink r:id="rId1764"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27"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65"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lastRenderedPageBreak/>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15E5042E" w:rsidR="003B24D0" w:rsidRDefault="003B24D0" w:rsidP="008B6883">
      <w:pPr>
        <w:pStyle w:val="BodyText2"/>
      </w:pPr>
      <w:r>
        <w:t>20/03/18</w:t>
      </w:r>
      <w:r>
        <w:tab/>
      </w:r>
      <w:r>
        <w:tab/>
      </w:r>
      <w:r w:rsidR="00AC67E2" w:rsidRPr="00AC67E2">
        <w:t>Andrew.COTTAM@ec.europa.eu</w:t>
      </w:r>
      <w:r>
        <w:tab/>
        <w:t>thargaL102$</w:t>
      </w:r>
    </w:p>
    <w:p w14:paraId="0DDE1C3A" w14:textId="7CC312EF" w:rsidR="00A24A61" w:rsidRDefault="00A24A61" w:rsidP="008B6883">
      <w:pPr>
        <w:pStyle w:val="BodyText2"/>
      </w:pPr>
      <w:r>
        <w:t>19/06/18</w:t>
      </w:r>
      <w:r>
        <w:tab/>
      </w:r>
      <w:r>
        <w:tab/>
      </w:r>
      <w:r w:rsidRPr="00AC67E2">
        <w:t>Andrew.COTTAM@ec.europa.eu</w:t>
      </w:r>
      <w:r>
        <w:tab/>
        <w:t>thargaL103$</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330E28" w:rsidP="008B6883">
      <w:pPr>
        <w:pStyle w:val="BodyText2"/>
      </w:pPr>
      <w:hyperlink r:id="rId1766"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t xml:space="preserve">From January 2017 we can only access email from </w:t>
      </w:r>
      <w:hyperlink r:id="rId1767"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3761F435" w:rsidR="003B24D0" w:rsidRDefault="003B24D0" w:rsidP="008B6883">
      <w:pPr>
        <w:pStyle w:val="BodyText2"/>
      </w:pPr>
      <w:r>
        <w:t>20/03/18</w:t>
      </w:r>
      <w:r>
        <w:tab/>
      </w:r>
      <w:r>
        <w:tab/>
        <w:t>NET1\cottaan</w:t>
      </w:r>
      <w:r>
        <w:tab/>
        <w:t>thargaL102$</w:t>
      </w:r>
    </w:p>
    <w:p w14:paraId="43E27157" w14:textId="5998248F" w:rsidR="00A24A61" w:rsidRDefault="00A24A61" w:rsidP="008B6883">
      <w:pPr>
        <w:pStyle w:val="BodyText2"/>
      </w:pPr>
      <w:r>
        <w:t>19/06/18</w:t>
      </w:r>
      <w:r>
        <w:tab/>
      </w:r>
      <w:r>
        <w:tab/>
        <w:t>NET1\cottaan</w:t>
      </w:r>
      <w:r>
        <w:tab/>
        <w:t>thargaL103$</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68"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69" w:history="1">
        <w:r w:rsidRPr="00AD5E30">
          <w:rPr>
            <w:rStyle w:val="Hyperlink"/>
          </w:rPr>
          <w:t>here</w:t>
        </w:r>
      </w:hyperlink>
      <w:r>
        <w:t>.</w:t>
      </w:r>
    </w:p>
    <w:p w14:paraId="2967D8CA" w14:textId="77777777" w:rsidR="00C143D1" w:rsidRDefault="00C143D1" w:rsidP="0034374E">
      <w:pPr>
        <w:pStyle w:val="Heading3"/>
      </w:pPr>
      <w:bookmarkStart w:id="328" w:name="_Toc315774641"/>
      <w:r>
        <w:lastRenderedPageBreak/>
        <w:t>Syslog language application</w:t>
      </w:r>
      <w:bookmarkEnd w:id="328"/>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330E28" w:rsidP="008B6883">
      <w:pPr>
        <w:pStyle w:val="BodyText2"/>
      </w:pPr>
      <w:hyperlink r:id="rId1770"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29" w:name="_Toc315774637"/>
      <w:bookmarkEnd w:id="327"/>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771"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30" w:name="_Ref454350506"/>
      <w:r>
        <w:t>in Maven</w:t>
      </w:r>
      <w:bookmarkEnd w:id="330"/>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lastRenderedPageBreak/>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31" w:name="_Ref457547926"/>
      <w:r>
        <w:t>in Python</w:t>
      </w:r>
      <w:bookmarkEnd w:id="331"/>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t xml:space="preserve">INFO     2016-07-04 15:22:45,573 admin_server.py:118] Starting admin server at: </w:t>
      </w:r>
      <w:hyperlink r:id="rId1772"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2AE790BC" w:rsidR="005443F3" w:rsidRDefault="005443F3" w:rsidP="008B550B">
      <w:pPr>
        <w:pStyle w:val="Unix"/>
      </w:pPr>
      <w:r w:rsidRPr="00397ECD">
        <w:t>EEException: Unexpected HTTP error: Unable to find the server at accounts.google.com</w:t>
      </w:r>
    </w:p>
    <w:p w14:paraId="10A834DF" w14:textId="7FC11367" w:rsidR="00FA4665" w:rsidRDefault="00FA4665" w:rsidP="00FA4665">
      <w:pPr>
        <w:pStyle w:val="BodyText2"/>
      </w:pPr>
      <w:r>
        <w:t xml:space="preserve">On 22/06/18 the urllib library was failing to go through the proxy so with info from </w:t>
      </w:r>
      <w:hyperlink r:id="rId1773" w:history="1">
        <w:r w:rsidRPr="00FA4665">
          <w:rPr>
            <w:rStyle w:val="Hyperlink"/>
          </w:rPr>
          <w:t>here</w:t>
        </w:r>
      </w:hyperlink>
      <w:r>
        <w:t xml:space="preserve"> I changed the library to the requests library and it works:</w:t>
      </w:r>
    </w:p>
    <w:p w14:paraId="29B89659" w14:textId="327B143F" w:rsidR="00F56985" w:rsidRDefault="00F56985" w:rsidP="00FA4665">
      <w:pPr>
        <w:pStyle w:val="Unix"/>
      </w:pPr>
      <w:r>
        <w:t>import requests</w:t>
      </w:r>
    </w:p>
    <w:p w14:paraId="5796BC87" w14:textId="3E0039DD" w:rsidR="00FA4665" w:rsidRDefault="00FA4665" w:rsidP="00FA4665">
      <w:pPr>
        <w:pStyle w:val="Unix"/>
      </w:pPr>
      <w:r>
        <w:t>#response = urllib.urlopen(url).read() # get the raw response - using urllib fails to go through the proxy</w:t>
      </w:r>
    </w:p>
    <w:p w14:paraId="4CCB6F6B" w14:textId="65D2716F" w:rsidR="00FA4665" w:rsidRDefault="00FA4665" w:rsidP="00FA4665">
      <w:pPr>
        <w:pStyle w:val="Unix"/>
      </w:pPr>
      <w:r>
        <w:t>r = requests.get(url, proxies={"http": "http://10.168.209.72:8012"})</w:t>
      </w:r>
    </w:p>
    <w:p w14:paraId="21393D75" w14:textId="0F0ACA28" w:rsidR="00FA4665" w:rsidRDefault="00FA4665" w:rsidP="00FA4665">
      <w:pPr>
        <w:pStyle w:val="Unix"/>
      </w:pPr>
      <w:r>
        <w:t>response = r.text</w:t>
      </w:r>
    </w:p>
    <w:p w14:paraId="41CA3A5F" w14:textId="77777777" w:rsidR="007162FA" w:rsidRDefault="007162FA" w:rsidP="007162FA">
      <w:pPr>
        <w:pStyle w:val="Heading5"/>
      </w:pPr>
      <w:bookmarkStart w:id="332"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33" w:name="_In_PyCharm"/>
      <w:bookmarkEnd w:id="333"/>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32"/>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4">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lastRenderedPageBreak/>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75"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76"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29"/>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lastRenderedPageBreak/>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77"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78" w:history="1">
        <w:r>
          <w:rPr>
            <w:rStyle w:val="Hyperlink"/>
          </w:rPr>
          <w:t>https://apps.jrc.cec.eu.int/navette</w:t>
        </w:r>
      </w:hyperlink>
    </w:p>
    <w:p w14:paraId="7C7B9A66" w14:textId="038C2E03" w:rsidR="00B37D09" w:rsidRDefault="008F2FB2" w:rsidP="003B37F4">
      <w:pPr>
        <w:pStyle w:val="Heading2"/>
      </w:pPr>
      <w:r>
        <w:t>Phones</w:t>
      </w:r>
      <w:bookmarkEnd w:id="326"/>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34" w:name="_Toc315774640"/>
      <w:bookmarkStart w:id="335" w:name="_Toc315774638"/>
      <w:bookmarkStart w:id="336"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lastRenderedPageBreak/>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34"/>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79"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80"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81"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82"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83" w:history="1">
        <w:r w:rsidRPr="00924D25">
          <w:rPr>
            <w:rStyle w:val="Hyperlink"/>
          </w:rPr>
          <w:t>here</w:t>
        </w:r>
      </w:hyperlink>
      <w:r>
        <w:t>.</w:t>
      </w:r>
    </w:p>
    <w:p w14:paraId="43EACAD3" w14:textId="77777777" w:rsidR="005A38F9" w:rsidRDefault="005A38F9" w:rsidP="0034374E">
      <w:pPr>
        <w:pStyle w:val="Heading3"/>
      </w:pPr>
      <w:r>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84" w:history="1">
        <w:r w:rsidR="00FC67A9" w:rsidRPr="00CF73E0">
          <w:rPr>
            <w:rStyle w:val="Hyperlink"/>
          </w:rPr>
          <w:t>a.cottam@gmail.com</w:t>
        </w:r>
      </w:hyperlink>
      <w:r w:rsidR="00FC67A9">
        <w:t xml:space="preserve">. There is a bug at the moment thought with the indexing – see </w:t>
      </w:r>
      <w:hyperlink r:id="rId1785"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86"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t>Journals indexed by th</w:t>
      </w:r>
      <w:r w:rsidRPr="00FD0998">
        <w:t xml:space="preserve">e </w:t>
      </w:r>
      <w:hyperlink r:id="rId1787"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88"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35"/>
    </w:p>
    <w:p w14:paraId="61542B74" w14:textId="77777777" w:rsidR="005A38F9" w:rsidRDefault="005A38F9" w:rsidP="0034374E">
      <w:pPr>
        <w:pStyle w:val="Heading3"/>
      </w:pPr>
      <w:bookmarkStart w:id="337"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37"/>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89"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lastRenderedPageBreak/>
        <w:t>Servername sftp://srv-ies-ftp.jrc.it</w:t>
      </w:r>
    </w:p>
    <w:p w14:paraId="755495F5" w14:textId="77777777" w:rsidR="0036494F" w:rsidRDefault="00330E28" w:rsidP="007C4666">
      <w:pPr>
        <w:pStyle w:val="BodyText"/>
      </w:pPr>
      <w:hyperlink r:id="rId1790"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38" w:name="_Toc315774652"/>
      <w:bookmarkStart w:id="339" w:name="_Toc315774651"/>
      <w:bookmarkEnd w:id="336"/>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40" w:name="_This_program_is"/>
      <w:bookmarkEnd w:id="340"/>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91"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330E28" w:rsidP="008B6883">
      <w:pPr>
        <w:pStyle w:val="BodyText2"/>
      </w:pPr>
      <w:hyperlink r:id="rId1792"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93"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38"/>
    </w:p>
    <w:p w14:paraId="064574F6" w14:textId="77777777" w:rsidR="00BB1D27" w:rsidRDefault="00BB1D27" w:rsidP="003B37F4">
      <w:pPr>
        <w:pStyle w:val="Heading2"/>
      </w:pPr>
      <w:bookmarkStart w:id="341" w:name="_Toc315774653"/>
      <w:r>
        <w:t>GBIF Skype call with Eamon and Tim Robertson 9/9/11</w:t>
      </w:r>
      <w:bookmarkEnd w:id="341"/>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lastRenderedPageBreak/>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42" w:name="_Toc315774654"/>
      <w:r>
        <w:t>Questions for IUCN at the meeting in December</w:t>
      </w:r>
      <w:bookmarkEnd w:id="342"/>
    </w:p>
    <w:p w14:paraId="147274FD" w14:textId="77777777" w:rsidR="00BB1D27" w:rsidRDefault="00BB1D27" w:rsidP="003668B9">
      <w:pPr>
        <w:pStyle w:val="ListBullet"/>
      </w:pPr>
      <w:r>
        <w:t>The polar bear distribution doesnt include any islands - it is only the marine areas</w:t>
      </w:r>
    </w:p>
    <w:p w14:paraId="05FED911" w14:textId="77777777" w:rsidR="00BB1D27" w:rsidRDefault="00BB1D27" w:rsidP="003668B9">
      <w:pPr>
        <w:pStyle w:val="ListBullet"/>
      </w:pPr>
      <w:r>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3668B9">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3668B9">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330E28" w:rsidP="008B6883">
      <w:pPr>
        <w:pStyle w:val="BodyText2"/>
      </w:pPr>
      <w:hyperlink r:id="rId179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330E28" w:rsidP="008B6883">
      <w:pPr>
        <w:pStyle w:val="BodyText2"/>
      </w:pPr>
      <w:hyperlink r:id="rId1795"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lastRenderedPageBreak/>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3668B9">
      <w:pPr>
        <w:pStyle w:val="ListBullet"/>
      </w:pPr>
      <w:r>
        <w:t>Can we have full metadata for the IUCN Red List – e.g. which describes each attribute in the feature class</w:t>
      </w:r>
      <w:r w:rsidR="0089641C">
        <w:t>. On their website</w:t>
      </w:r>
    </w:p>
    <w:p w14:paraId="6C2AB739" w14:textId="77777777" w:rsidR="00FC34A0" w:rsidRDefault="00FC34A0" w:rsidP="003668B9">
      <w:pPr>
        <w:pStyle w:val="ListBullet"/>
      </w:pPr>
      <w:r>
        <w:t>How can we filter out marine species from an analysis?</w:t>
      </w:r>
      <w:r w:rsidR="0089641C">
        <w:t xml:space="preserve"> Didn’t ask</w:t>
      </w:r>
    </w:p>
    <w:p w14:paraId="3DC3F799" w14:textId="77777777" w:rsidR="00E23E00" w:rsidRDefault="00E23E00" w:rsidP="003668B9">
      <w:pPr>
        <w:pStyle w:val="ListBullet"/>
      </w:pPr>
      <w:r>
        <w:t>What are the results of the meeting with ESRI?</w:t>
      </w:r>
      <w:r w:rsidR="0089641C">
        <w:t xml:space="preserve"> Vineet will send </w:t>
      </w:r>
    </w:p>
    <w:p w14:paraId="21FE8605" w14:textId="77777777" w:rsidR="00C724B3" w:rsidRDefault="00C724B3" w:rsidP="003668B9">
      <w:pPr>
        <w:pStyle w:val="ListBullet"/>
      </w:pPr>
      <w:r>
        <w:t>What is the primary key for species? Id_no or speciesid</w:t>
      </w:r>
      <w:r w:rsidR="00CA0108">
        <w:t>?</w:t>
      </w:r>
      <w:r w:rsidR="0089641C">
        <w:t xml:space="preserve"> Didn’t ask</w:t>
      </w:r>
    </w:p>
    <w:p w14:paraId="3C6834B3" w14:textId="77777777" w:rsidR="00E23E00" w:rsidRDefault="00E23E00" w:rsidP="003668B9">
      <w:pPr>
        <w:pStyle w:val="ListBullet"/>
      </w:pPr>
      <w:r>
        <w:t>Data quality issues from ESRI and us</w:t>
      </w:r>
      <w:r w:rsidR="0089641C">
        <w:t>. Didn’t ask</w:t>
      </w:r>
    </w:p>
    <w:p w14:paraId="04BA8A6D" w14:textId="77777777" w:rsidR="00E23E00" w:rsidRDefault="00E23E00" w:rsidP="003668B9">
      <w:pPr>
        <w:pStyle w:val="ListBullet"/>
      </w:pPr>
      <w:r>
        <w:t>Progress on PA/RL intersection</w:t>
      </w:r>
      <w:r w:rsidR="0089641C">
        <w:t xml:space="preserve">. </w:t>
      </w:r>
    </w:p>
    <w:p w14:paraId="035D3172" w14:textId="77777777" w:rsidR="00FB2D3A" w:rsidRDefault="00FB2D3A" w:rsidP="003668B9">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3668B9">
      <w:pPr>
        <w:pStyle w:val="ListBullet"/>
      </w:pPr>
      <w:r>
        <w:t>Licensing</w:t>
      </w:r>
      <w:r w:rsidR="0089641C">
        <w:t>. Ongoing discussion.</w:t>
      </w:r>
    </w:p>
    <w:p w14:paraId="62568E7F" w14:textId="77777777" w:rsidR="00C5709E" w:rsidRDefault="00C5709E" w:rsidP="003668B9">
      <w:pPr>
        <w:pStyle w:val="ListBullet"/>
      </w:pPr>
      <w:r>
        <w:t>Bandwidth for WFS on the IUCN machines</w:t>
      </w:r>
      <w:r w:rsidR="0089641C">
        <w:t>. Vineet will look at the traffic on the IUCN machine.</w:t>
      </w:r>
    </w:p>
    <w:p w14:paraId="2DA58C35" w14:textId="77777777" w:rsidR="00531602" w:rsidRDefault="00531602" w:rsidP="003668B9">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3668B9">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t xml:space="preserve">Mike/Vineet 3/7/12 </w:t>
      </w:r>
      <w:r w:rsidR="00036F77">
        <w:t>–</w:t>
      </w:r>
      <w:r>
        <w:t xml:space="preserve"> Licensing</w:t>
      </w:r>
    </w:p>
    <w:p w14:paraId="15AE7A3C" w14:textId="77777777" w:rsidR="00036F77" w:rsidRDefault="00036F77" w:rsidP="003668B9">
      <w:pPr>
        <w:pStyle w:val="ListBullet"/>
      </w:pPr>
      <w:r>
        <w:t>600 sp</w:t>
      </w:r>
      <w:r w:rsidR="007766DF">
        <w:t>ecies</w:t>
      </w:r>
      <w:r>
        <w:t xml:space="preserve"> random update </w:t>
      </w:r>
      <w:r w:rsidR="007766DF">
        <w:t>done this week</w:t>
      </w:r>
    </w:p>
    <w:p w14:paraId="6193FD6D" w14:textId="77777777" w:rsidR="00036F77" w:rsidRDefault="00450A8F" w:rsidP="003668B9">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3668B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3668B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3668B9">
      <w:pPr>
        <w:pStyle w:val="ListBullet"/>
      </w:pPr>
      <w:r>
        <w:t>Red List</w:t>
      </w:r>
      <w:r w:rsidR="00824D34">
        <w:t xml:space="preserve"> has mailing list which tells you about an update</w:t>
      </w:r>
      <w:r w:rsidR="00157543">
        <w:t xml:space="preserve"> </w:t>
      </w:r>
    </w:p>
    <w:p w14:paraId="6E3A8636" w14:textId="77777777" w:rsidR="00157543" w:rsidRDefault="00AE65D6" w:rsidP="003668B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3668B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3668B9">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3668B9">
      <w:pPr>
        <w:pStyle w:val="ListBullet"/>
      </w:pPr>
      <w:r>
        <w:t>W</w:t>
      </w:r>
      <w:r w:rsidR="00531901">
        <w:t>e should have no physical access to sensitive data</w:t>
      </w:r>
    </w:p>
    <w:p w14:paraId="6ECA251D" w14:textId="77777777" w:rsidR="00B8462B" w:rsidRDefault="00564C37" w:rsidP="003668B9">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3668B9">
      <w:pPr>
        <w:pStyle w:val="ListBullet"/>
      </w:pPr>
      <w:r>
        <w:t>I</w:t>
      </w:r>
      <w:r w:rsidR="00473C28">
        <w:t>nspire compliance – can we do something here</w:t>
      </w:r>
      <w:r>
        <w:t xml:space="preserve"> to the Red List</w:t>
      </w:r>
    </w:p>
    <w:p w14:paraId="55CDE92A" w14:textId="77777777" w:rsidR="006703AC" w:rsidRPr="00036F77" w:rsidRDefault="00564C37" w:rsidP="003668B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lastRenderedPageBreak/>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00078010" w:rsidR="00B37D09" w:rsidRDefault="008F2FB2" w:rsidP="000E5536">
      <w:pPr>
        <w:pStyle w:val="Heading1"/>
      </w:pPr>
      <w:r>
        <w:t>IUCN Machine</w:t>
      </w:r>
      <w:bookmarkEnd w:id="339"/>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96"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lastRenderedPageBreak/>
        <w:t>To ArcGIS Server 10.1 (</w:t>
      </w:r>
      <w:hyperlink r:id="rId1797"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330E28" w:rsidP="008B6883">
      <w:pPr>
        <w:pStyle w:val="BodyText2"/>
      </w:pPr>
      <w:hyperlink r:id="rId1798"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3668B9">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t xml:space="preserve">Secure services: </w:t>
      </w:r>
    </w:p>
    <w:p w14:paraId="46D21F6F" w14:textId="77777777" w:rsidR="001560CC" w:rsidRDefault="001560CC" w:rsidP="003668B9">
      <w:pPr>
        <w:pStyle w:val="ListBullet"/>
      </w:pPr>
      <w:r>
        <w:t xml:space="preserve">User: </w:t>
      </w:r>
      <w:r w:rsidR="007C5C82" w:rsidRPr="007C5C82">
        <w:t>Spatial_API_User</w:t>
      </w:r>
      <w:r w:rsidR="007C5C82">
        <w:t xml:space="preserve"> </w:t>
      </w:r>
    </w:p>
    <w:p w14:paraId="060CB6B3" w14:textId="77777777" w:rsidR="007C5C82" w:rsidRDefault="001560CC" w:rsidP="003668B9">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330E28" w:rsidP="008B6883">
      <w:pPr>
        <w:pStyle w:val="BodyText2"/>
      </w:pPr>
      <w:hyperlink r:id="rId179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330E28" w:rsidP="008B6883">
      <w:pPr>
        <w:pStyle w:val="BodyText2"/>
      </w:pPr>
      <w:hyperlink r:id="rId180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330E28" w:rsidP="008B6883">
      <w:pPr>
        <w:pStyle w:val="BodyText2"/>
      </w:pPr>
      <w:hyperlink r:id="rId180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lastRenderedPageBreak/>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802"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3668B9">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3668B9">
      <w:pPr>
        <w:pStyle w:val="ListBullet"/>
      </w:pPr>
      <w:r>
        <w:t xml:space="preserve">Calling a </w:t>
      </w:r>
      <w:r w:rsidR="00D91031">
        <w:t xml:space="preserve">non-secure </w:t>
      </w:r>
      <w:r>
        <w:t xml:space="preserve">WFS service directly - </w:t>
      </w:r>
      <w:hyperlink r:id="rId180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t>It doesn’t work under the following situations:</w:t>
      </w:r>
    </w:p>
    <w:p w14:paraId="43A86778" w14:textId="77777777" w:rsidR="003E6926" w:rsidRDefault="003E6926" w:rsidP="003668B9">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3668B9">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4A85B0C" w:rsidR="00B37D09" w:rsidRDefault="008F2FB2" w:rsidP="000E5536">
      <w:pPr>
        <w:pStyle w:val="Heading1"/>
      </w:pPr>
      <w:bookmarkStart w:id="343" w:name="_Toc315774655"/>
      <w:r>
        <w:t>I</w:t>
      </w:r>
      <w:r w:rsidR="006B4226">
        <w:t>deas</w:t>
      </w:r>
      <w:r w:rsidR="00D71ED3">
        <w:t>/Useful</w:t>
      </w:r>
      <w:bookmarkEnd w:id="343"/>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804"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805"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806"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lastRenderedPageBreak/>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80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808"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809"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810"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811"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812"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330E28" w:rsidP="008B6883">
      <w:pPr>
        <w:pStyle w:val="BodyText2"/>
      </w:pPr>
      <w:hyperlink r:id="rId1813"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814"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3668B9">
      <w:pPr>
        <w:pStyle w:val="ListBullet"/>
      </w:pPr>
      <w:r>
        <w:t>Searched database for all countries</w:t>
      </w:r>
    </w:p>
    <w:p w14:paraId="1BFCFDD8" w14:textId="77777777" w:rsidR="00CD5E5C" w:rsidRDefault="00CD5E5C" w:rsidP="003668B9">
      <w:pPr>
        <w:pStyle w:val="ListBullet"/>
      </w:pPr>
      <w:r>
        <w:t>Saved HTML file to local machine</w:t>
      </w:r>
    </w:p>
    <w:p w14:paraId="53A30895" w14:textId="77777777" w:rsidR="00CD5E5C" w:rsidRDefault="00CD5E5C" w:rsidP="003668B9">
      <w:pPr>
        <w:pStyle w:val="ListBullet"/>
      </w:pPr>
      <w:r>
        <w:t>Edited in Word and converted the table to tab-delimited text</w:t>
      </w:r>
    </w:p>
    <w:p w14:paraId="308D100D" w14:textId="77777777" w:rsidR="00AF2331" w:rsidRDefault="00AF2331" w:rsidP="003668B9">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44" w:name="_Ref336933250"/>
      <w:r>
        <w:t>For a protected area</w:t>
      </w:r>
      <w:bookmarkEnd w:id="344"/>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lastRenderedPageBreak/>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815"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816"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lastRenderedPageBreak/>
        <w:t xml:space="preserve">You can use the Skype API and there is a wrapper for Python </w:t>
      </w:r>
      <w:hyperlink r:id="rId1817"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818" w:history="1">
        <w:r w:rsidRPr="00664644">
          <w:rPr>
            <w:rStyle w:val="Hyperlink"/>
          </w:rPr>
          <w:t>Amazon Web Services</w:t>
        </w:r>
      </w:hyperlink>
      <w:r>
        <w:t xml:space="preserve"> using </w:t>
      </w:r>
      <w:hyperlink r:id="rId1819"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820"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330E28" w:rsidP="008B6883">
      <w:pPr>
        <w:pStyle w:val="BodyText2"/>
      </w:pPr>
      <w:hyperlink r:id="rId182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822"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823" w:history="1">
        <w:r w:rsidR="00B42D0E" w:rsidRPr="00B42D0E">
          <w:rPr>
            <w:rStyle w:val="Hyperlink"/>
          </w:rPr>
          <w:t>Nelsons Iguana</w:t>
        </w:r>
      </w:hyperlink>
      <w:r w:rsidR="00B42D0E">
        <w:t xml:space="preserve">. </w:t>
      </w:r>
      <w:hyperlink r:id="rId1824"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3CA9FDD3" w:rsidR="000830E9" w:rsidRPr="000830E9" w:rsidRDefault="009B64C9" w:rsidP="009B64C9">
      <w:pPr>
        <w:pStyle w:val="Heading1"/>
      </w:pPr>
      <w:r>
        <w:t>Learning Resources</w:t>
      </w:r>
    </w:p>
    <w:sectPr w:rsidR="000830E9" w:rsidRPr="000830E9" w:rsidSect="0068220C">
      <w:footerReference w:type="default" r:id="rId18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5FA472" w14:textId="77777777" w:rsidR="001B1B13" w:rsidRDefault="001B1B13" w:rsidP="000E5536">
      <w:r>
        <w:separator/>
      </w:r>
    </w:p>
  </w:endnote>
  <w:endnote w:type="continuationSeparator" w:id="0">
    <w:p w14:paraId="41003F4E" w14:textId="77777777" w:rsidR="001B1B13" w:rsidRDefault="001B1B13"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MS Gothic"/>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2390C284" w:rsidR="003668B9" w:rsidRDefault="003668B9" w:rsidP="000E5536">
        <w:pPr>
          <w:pStyle w:val="Footer"/>
        </w:pPr>
        <w:r>
          <w:fldChar w:fldCharType="begin"/>
        </w:r>
        <w:r>
          <w:instrText xml:space="preserve"> PAGE   \* MERGEFORMAT </w:instrText>
        </w:r>
        <w:r>
          <w:fldChar w:fldCharType="separate"/>
        </w:r>
        <w:r w:rsidR="000C6479">
          <w:rPr>
            <w:noProof/>
          </w:rPr>
          <w:t>139</w:t>
        </w:r>
        <w:r>
          <w:rPr>
            <w:noProof/>
          </w:rPr>
          <w:fldChar w:fldCharType="end"/>
        </w:r>
      </w:p>
    </w:sdtContent>
  </w:sdt>
  <w:p w14:paraId="50D8913D" w14:textId="77777777" w:rsidR="003668B9" w:rsidRDefault="003668B9"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08049" w14:textId="77777777" w:rsidR="001B1B13" w:rsidRDefault="001B1B13" w:rsidP="000E5536">
      <w:r>
        <w:separator/>
      </w:r>
    </w:p>
  </w:footnote>
  <w:footnote w:type="continuationSeparator" w:id="0">
    <w:p w14:paraId="16044415" w14:textId="77777777" w:rsidR="001B1B13" w:rsidRDefault="001B1B13"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55" type="#_x0000_t75" style="width:9.15pt;height:9.15pt" o:bullet="t">
        <v:imagedata r:id="rId1" o:title="error"/>
      </v:shape>
    </w:pict>
  </w:numPicBullet>
  <w:numPicBullet w:numPicBulletId="1">
    <w:pict>
      <v:shape id="_x0000_i1556" type="#_x0000_t75" style="width:11.3pt;height:11.3pt" o:bullet="t">
        <v:imagedata r:id="rId2" o:title="base-db65e86dc07ae74f72f2088cd7eaf02b"/>
      </v:shape>
    </w:pict>
  </w:numPicBullet>
  <w:numPicBullet w:numPicBulletId="2">
    <w:pict>
      <v:shape id="_x0000_i1557" type="#_x0000_t75" style="width:12.9pt;height:13.45pt" o:bullet="t">
        <v:imagedata r:id="rId3" o:title="exclamation_mark"/>
      </v:shape>
    </w:pict>
  </w:numPicBullet>
  <w:numPicBullet w:numPicBulletId="3">
    <w:pict>
      <v:shape id="_x0000_i1558" type="#_x0000_t75" style="width:10.75pt;height:10.75pt" o:bullet="t">
        <v:imagedata r:id="rId4" o:title="Untitled"/>
      </v:shape>
    </w:pict>
  </w:numPicBullet>
  <w:numPicBullet w:numPicBulletId="4">
    <w:pict>
      <v:shape id="_x0000_i1559" type="#_x0000_t75" style="width:32.25pt;height:24.2pt" o:bullet="t">
        <v:imagedata r:id="rId5" o:title="collaroratory"/>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020846D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340E0"/>
    <w:multiLevelType w:val="multilevel"/>
    <w:tmpl w:val="0ED8E3EA"/>
    <w:lvl w:ilvl="0">
      <w:start w:val="1"/>
      <w:numFmt w:val="none"/>
      <w:pStyle w:val="QGISPython"/>
      <w:lvlText w:val="%1&gt;&gt;&gt;"/>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8C3F8F"/>
    <w:multiLevelType w:val="hybridMultilevel"/>
    <w:tmpl w:val="A5C4D84A"/>
    <w:lvl w:ilvl="0" w:tplc="0596A6CE">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3E22B2"/>
    <w:multiLevelType w:val="hybridMultilevel"/>
    <w:tmpl w:val="9C08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3"/>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9"/>
  </w:num>
  <w:num w:numId="26">
    <w:abstractNumId w:val="18"/>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7"/>
  </w:num>
  <w:num w:numId="40">
    <w:abstractNumId w:val="20"/>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2"/>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11"/>
  </w:num>
  <w:num w:numId="50">
    <w:abstractNumId w:val="8"/>
    <w:lvlOverride w:ilvl="0">
      <w:startOverride w:val="1"/>
    </w:lvlOverride>
  </w:num>
  <w:num w:numId="51">
    <w:abstractNumId w:val="16"/>
  </w:num>
  <w:num w:numId="52">
    <w:abstractNumId w:val="15"/>
  </w:num>
  <w:num w:numId="53">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214"/>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945"/>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5C94"/>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2E8"/>
    <w:rsid w:val="00032345"/>
    <w:rsid w:val="00032521"/>
    <w:rsid w:val="000332E9"/>
    <w:rsid w:val="0003373A"/>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A0F"/>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D50"/>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C6C"/>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1DA"/>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3B"/>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479"/>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498"/>
    <w:rsid w:val="000E25B0"/>
    <w:rsid w:val="000E26D6"/>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C2"/>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07FE9"/>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2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AFE"/>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B1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940"/>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5AC"/>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0"/>
    <w:rsid w:val="002079EB"/>
    <w:rsid w:val="00207CC9"/>
    <w:rsid w:val="00207E2E"/>
    <w:rsid w:val="0021035F"/>
    <w:rsid w:val="002103AA"/>
    <w:rsid w:val="00210857"/>
    <w:rsid w:val="002109A6"/>
    <w:rsid w:val="00210E4E"/>
    <w:rsid w:val="00210EAD"/>
    <w:rsid w:val="00210F45"/>
    <w:rsid w:val="00211478"/>
    <w:rsid w:val="00211962"/>
    <w:rsid w:val="00211C13"/>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62B"/>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28F"/>
    <w:rsid w:val="00234376"/>
    <w:rsid w:val="002348D9"/>
    <w:rsid w:val="00234A01"/>
    <w:rsid w:val="00234DD1"/>
    <w:rsid w:val="00235083"/>
    <w:rsid w:val="002350B7"/>
    <w:rsid w:val="00235149"/>
    <w:rsid w:val="0023582A"/>
    <w:rsid w:val="00235E7F"/>
    <w:rsid w:val="0023602B"/>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6FA7"/>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956"/>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673A"/>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E66"/>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308"/>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0E28"/>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37E27"/>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52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57B48"/>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161"/>
    <w:rsid w:val="00364424"/>
    <w:rsid w:val="0036494F"/>
    <w:rsid w:val="00364AFD"/>
    <w:rsid w:val="00364B7E"/>
    <w:rsid w:val="00364E71"/>
    <w:rsid w:val="00364F24"/>
    <w:rsid w:val="00365424"/>
    <w:rsid w:val="003658EA"/>
    <w:rsid w:val="00365A8D"/>
    <w:rsid w:val="00365B6F"/>
    <w:rsid w:val="00365DA4"/>
    <w:rsid w:val="00365E25"/>
    <w:rsid w:val="00365F5A"/>
    <w:rsid w:val="00366505"/>
    <w:rsid w:val="00366510"/>
    <w:rsid w:val="003668B9"/>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3DD"/>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217"/>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BF7"/>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B91"/>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5CDE"/>
    <w:rsid w:val="003B616E"/>
    <w:rsid w:val="003B61F4"/>
    <w:rsid w:val="003B642A"/>
    <w:rsid w:val="003B6E2E"/>
    <w:rsid w:val="003B7EB8"/>
    <w:rsid w:val="003C06D4"/>
    <w:rsid w:val="003C096D"/>
    <w:rsid w:val="003C0D9E"/>
    <w:rsid w:val="003C0E1A"/>
    <w:rsid w:val="003C104F"/>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2D2"/>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967"/>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526"/>
    <w:rsid w:val="00426829"/>
    <w:rsid w:val="0042684B"/>
    <w:rsid w:val="0042694C"/>
    <w:rsid w:val="00426A7B"/>
    <w:rsid w:val="00426D7D"/>
    <w:rsid w:val="00427191"/>
    <w:rsid w:val="004272C6"/>
    <w:rsid w:val="00427843"/>
    <w:rsid w:val="00427E20"/>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5EB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55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59FC"/>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1E7"/>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033"/>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3EEB"/>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11"/>
    <w:rsid w:val="004B7394"/>
    <w:rsid w:val="004B73AA"/>
    <w:rsid w:val="004B75B5"/>
    <w:rsid w:val="004B7834"/>
    <w:rsid w:val="004B78A4"/>
    <w:rsid w:val="004B78C4"/>
    <w:rsid w:val="004B799E"/>
    <w:rsid w:val="004C0463"/>
    <w:rsid w:val="004C0990"/>
    <w:rsid w:val="004C0B5D"/>
    <w:rsid w:val="004C0BA9"/>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468"/>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17AD"/>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7E0"/>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71F"/>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99E"/>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3EAE"/>
    <w:rsid w:val="00534081"/>
    <w:rsid w:val="00534521"/>
    <w:rsid w:val="00534659"/>
    <w:rsid w:val="00534856"/>
    <w:rsid w:val="00534CDD"/>
    <w:rsid w:val="00534EB6"/>
    <w:rsid w:val="0053538E"/>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B5C"/>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3DF"/>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3E16"/>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AC3"/>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592"/>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97FED"/>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0FC4"/>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687"/>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2C6"/>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15B"/>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1F70"/>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0803"/>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30"/>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CBE"/>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29C"/>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13"/>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665"/>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30A"/>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2ED1"/>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807"/>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3E"/>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77FCC"/>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0DF"/>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697"/>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158"/>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72"/>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C4E"/>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11"/>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1E3"/>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0D1"/>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842"/>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19"/>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97FFE"/>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B9E"/>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0F5D"/>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1D0"/>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3A1"/>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7D9"/>
    <w:rsid w:val="00A10815"/>
    <w:rsid w:val="00A10872"/>
    <w:rsid w:val="00A10917"/>
    <w:rsid w:val="00A10B56"/>
    <w:rsid w:val="00A10CDB"/>
    <w:rsid w:val="00A11C0B"/>
    <w:rsid w:val="00A11F9A"/>
    <w:rsid w:val="00A1250A"/>
    <w:rsid w:val="00A1256B"/>
    <w:rsid w:val="00A12779"/>
    <w:rsid w:val="00A128C3"/>
    <w:rsid w:val="00A12984"/>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A61"/>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2F84"/>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7B"/>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1A1"/>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457"/>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3D63"/>
    <w:rsid w:val="00AF4221"/>
    <w:rsid w:val="00AF46DC"/>
    <w:rsid w:val="00AF4E17"/>
    <w:rsid w:val="00AF4F57"/>
    <w:rsid w:val="00AF50EE"/>
    <w:rsid w:val="00AF5496"/>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A1"/>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0B"/>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C72"/>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C7B"/>
    <w:rsid w:val="00C32E8A"/>
    <w:rsid w:val="00C3300D"/>
    <w:rsid w:val="00C33087"/>
    <w:rsid w:val="00C33889"/>
    <w:rsid w:val="00C33A59"/>
    <w:rsid w:val="00C33AC3"/>
    <w:rsid w:val="00C33DC6"/>
    <w:rsid w:val="00C33E86"/>
    <w:rsid w:val="00C33F3C"/>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7F5"/>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A44"/>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53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3D74"/>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87FF6"/>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489"/>
    <w:rsid w:val="00C95598"/>
    <w:rsid w:val="00C9583F"/>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09A2"/>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1AAA"/>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E42"/>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C2"/>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7A9"/>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6F91"/>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AEE"/>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5FE9"/>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1E5"/>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7AA"/>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53E"/>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3B9"/>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938"/>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377"/>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D4"/>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4CDF"/>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517"/>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0AB0"/>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50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1D80"/>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A7E"/>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4DE1"/>
    <w:rsid w:val="00E7550E"/>
    <w:rsid w:val="00E755AF"/>
    <w:rsid w:val="00E7585B"/>
    <w:rsid w:val="00E75AC8"/>
    <w:rsid w:val="00E75C2E"/>
    <w:rsid w:val="00E75FB8"/>
    <w:rsid w:val="00E76BE0"/>
    <w:rsid w:val="00E76C72"/>
    <w:rsid w:val="00E76CD1"/>
    <w:rsid w:val="00E7745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51"/>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1A93"/>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7E1"/>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2BD"/>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B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6F04"/>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107"/>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9DD"/>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917"/>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985"/>
    <w:rsid w:val="00F56F71"/>
    <w:rsid w:val="00F570B9"/>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665"/>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D95"/>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B7B"/>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4B8"/>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3668B9"/>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49"/>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 w:type="paragraph" w:customStyle="1" w:styleId="Colaboratory">
    <w:name w:val="Colaboratory"/>
    <w:basedOn w:val="BodyText2"/>
    <w:autoRedefine/>
    <w:qFormat/>
    <w:rsid w:val="00DD27AA"/>
    <w:pPr>
      <w:shd w:val="clear" w:color="auto" w:fill="F2F2F2" w:themeFill="background1" w:themeFillShade="F2"/>
      <w:spacing w:before="0" w:after="0"/>
    </w:pPr>
    <w:rPr>
      <w:shd w:val="clear" w:color="auto" w:fill="EBF3FD"/>
    </w:rPr>
  </w:style>
  <w:style w:type="paragraph" w:customStyle="1" w:styleId="QGISPython">
    <w:name w:val="QGIS Python"/>
    <w:basedOn w:val="BodyText2"/>
    <w:autoRedefine/>
    <w:qFormat/>
    <w:rsid w:val="004911E7"/>
    <w:pPr>
      <w:numPr>
        <w:numId w:val="53"/>
      </w:numPr>
      <w:spacing w:before="0" w:after="0"/>
      <w:ind w:left="357" w:hanging="35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0732060">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5701573">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292478">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221001">
      <w:bodyDiv w:val="1"/>
      <w:marLeft w:val="0"/>
      <w:marRight w:val="0"/>
      <w:marTop w:val="0"/>
      <w:marBottom w:val="0"/>
      <w:divBdr>
        <w:top w:val="none" w:sz="0" w:space="0" w:color="auto"/>
        <w:left w:val="none" w:sz="0" w:space="0" w:color="auto"/>
        <w:bottom w:val="none" w:sz="0" w:space="0" w:color="auto"/>
        <w:right w:val="none" w:sz="0" w:space="0" w:color="auto"/>
      </w:divBdr>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2124212">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thub.com/JazzCore/python-pdfkit" TargetMode="External"/><Relationship Id="rId1827" Type="http://schemas.openxmlformats.org/officeDocument/2006/relationships/theme" Target="theme/theme1.xm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trac.osgeo.org/gdal/wiki/GdalOgrInPython" TargetMode="External"/><Relationship Id="rId268" Type="http://schemas.openxmlformats.org/officeDocument/2006/relationships/hyperlink" Target="http://ecat-dev.gbif.org/ws/usage/?rkey=1007&amp;q=Delphinus" TargetMode="External"/><Relationship Id="rId475" Type="http://schemas.openxmlformats.org/officeDocument/2006/relationships/hyperlink" Target="http://h03-dev-vm7/cgi-bin/eSpecies/bbox/25728,16008,27776,17032/speciescount" TargetMode="External"/><Relationship Id="rId682" Type="http://schemas.openxmlformats.org/officeDocument/2006/relationships/hyperlink" Target="https://github.com/mapbox/mapbox-sdk-js" TargetMode="External"/><Relationship Id="rId128" Type="http://schemas.openxmlformats.org/officeDocument/2006/relationships/hyperlink" Target="https://console.cloud.google.com/storage/browser/global-surface-water/downloads/" TargetMode="External"/><Relationship Id="rId335" Type="http://schemas.openxmlformats.org/officeDocument/2006/relationships/hyperlink" Target="https://github.com/andrewcottam/eSpecies-Preprocessing-Scripts/commit/4170df21497d0726e6a1f04fc2e454545380c243" TargetMode="External"/><Relationship Id="rId542" Type="http://schemas.openxmlformats.org/officeDocument/2006/relationships/hyperlink" Target="https://github.com/Vizzuality/visualraster" TargetMode="External"/><Relationship Id="rId987" Type="http://schemas.openxmlformats.org/officeDocument/2006/relationships/image" Target="media/image157.png"/><Relationship Id="rId1172" Type="http://schemas.openxmlformats.org/officeDocument/2006/relationships/hyperlink" Target="http://blog.cloudera.com/blog/2009/12/7-tips-for-improving-mapreduce-performance/" TargetMode="External"/><Relationship Id="rId402" Type="http://schemas.openxmlformats.org/officeDocument/2006/relationships/hyperlink" Target="http://guide.python-distribute.org/introduction.html" TargetMode="External"/><Relationship Id="rId847" Type="http://schemas.openxmlformats.org/officeDocument/2006/relationships/hyperlink" Target="https://github.com/andrewcottam/ArcGIS-Geoprocessing-Scripts/blob/master/src/downloadSWDB.py" TargetMode="External"/><Relationship Id="rId1032" Type="http://schemas.openxmlformats.org/officeDocument/2006/relationships/hyperlink" Target="http://sentinel-hub.com/blog/landsat-data-successfully-integrated-sentinel-hub" TargetMode="External"/><Relationship Id="rId1477" Type="http://schemas.openxmlformats.org/officeDocument/2006/relationships/hyperlink" Target="https://github.com/danawoodman/react-fontawesome" TargetMode="External"/><Relationship Id="rId1684" Type="http://schemas.openxmlformats.org/officeDocument/2006/relationships/hyperlink" Target="http://www.allthingsdistributed.com/2012/01/amazon-dynamodb.html" TargetMode="External"/><Relationship Id="rId707" Type="http://schemas.openxmlformats.org/officeDocument/2006/relationships/hyperlink" Target="http://api.gbif.org/v0.9/species?name=Pongo%20pygmaeus&amp;datasetKey=d7dddbf4-2cf0-4f39-9b2a-bb099caae36c" TargetMode="External"/><Relationship Id="rId914" Type="http://schemas.openxmlformats.org/officeDocument/2006/relationships/image" Target="media/image131.png"/><Relationship Id="rId1337" Type="http://schemas.openxmlformats.org/officeDocument/2006/relationships/hyperlink" Target="http://www.dspguide.com" TargetMode="External"/><Relationship Id="rId1544" Type="http://schemas.openxmlformats.org/officeDocument/2006/relationships/hyperlink" Target="http://www.postgresonline.com/journal/archives/38-PuTTY-for-SSH-Tunneling-to-PostgreSQL-Server.html" TargetMode="External"/><Relationship Id="rId1751" Type="http://schemas.openxmlformats.org/officeDocument/2006/relationships/hyperlink" Target="http://europa.eu/epso/doc/call-cast-jrc-s5-2013_en.pdf" TargetMode="External"/><Relationship Id="rId43" Type="http://schemas.openxmlformats.org/officeDocument/2006/relationships/hyperlink" Target="http://www.protectedplanet.net/sites/7" TargetMode="External"/><Relationship Id="rId1404" Type="http://schemas.openxmlformats.org/officeDocument/2006/relationships/hyperlink" Target="https://github.com/andrewcottam/eSpecies-Client-Demo/blob/master/scripts/geeResults.js" TargetMode="External"/><Relationship Id="rId1611" Type="http://schemas.openxmlformats.org/officeDocument/2006/relationships/hyperlink" Target="../../../Pictures/VectorTilesComparison.gif" TargetMode="External"/><Relationship Id="rId192" Type="http://schemas.openxmlformats.org/officeDocument/2006/relationships/hyperlink" Target="http://graphics.stanford.edu/~seander/bithacks.html" TargetMode="External"/><Relationship Id="rId1709" Type="http://schemas.openxmlformats.org/officeDocument/2006/relationships/hyperlink" Target="https://github.com/Esri/geometry-api-java.git" TargetMode="External"/><Relationship Id="rId497" Type="http://schemas.openxmlformats.org/officeDocument/2006/relationships/hyperlink" Target="http://forums.arcgis.com/threads/82543-Polyline-feature-layer-from-JSON?highlight=geojson" TargetMode="External"/><Relationship Id="rId357" Type="http://schemas.openxmlformats.org/officeDocument/2006/relationships/hyperlink" Target="mailto:spechar7@hotmail.com" TargetMode="External"/><Relationship Id="rId1194" Type="http://schemas.openxmlformats.org/officeDocument/2006/relationships/hyperlink" Target="https://github.com/andrewcottam/apache-hive-files/blob/master/species_preprocessing_1.sql" TargetMode="External"/><Relationship Id="rId217" Type="http://schemas.openxmlformats.org/officeDocument/2006/relationships/hyperlink" Target="http://avro.apache.org/docs/1.7.6/gettingstartedpython.html" TargetMode="External"/><Relationship Id="rId564" Type="http://schemas.openxmlformats.org/officeDocument/2006/relationships/hyperlink" Target="https://db-server-blishten.c9users.io/phppgadmin/" TargetMode="External"/><Relationship Id="rId771" Type="http://schemas.openxmlformats.org/officeDocument/2006/relationships/hyperlink" Target="mailto:a.cottam@gmail.com" TargetMode="External"/><Relationship Id="rId869" Type="http://schemas.openxmlformats.org/officeDocument/2006/relationships/hyperlink" Target="file:///E:\cottaan\My%20Documents\github%20repos\private_ee_scripts\Water%20Detection\Water%20Validation%20Points" TargetMode="External"/><Relationship Id="rId1499" Type="http://schemas.openxmlformats.org/officeDocument/2006/relationships/hyperlink" Target="https://reactjs.org/docs/typechecking-with-proptypes.html" TargetMode="External"/><Relationship Id="rId424" Type="http://schemas.openxmlformats.org/officeDocument/2006/relationships/hyperlink" Target="http://...api/person-by-id/1/pets" TargetMode="External"/><Relationship Id="rId631" Type="http://schemas.openxmlformats.org/officeDocument/2006/relationships/hyperlink" Target="http://cdn.leafletjs.com/leaflet/v1.1.0/leaflet.zip" TargetMode="External"/><Relationship Id="rId729" Type="http://schemas.openxmlformats.org/officeDocument/2006/relationships/image" Target="media/image73.png"/><Relationship Id="rId105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261" Type="http://schemas.openxmlformats.org/officeDocument/2006/relationships/hyperlink" Target="http://resources.arcgis.com/en/help/main/10.2/index.html" TargetMode="External"/><Relationship Id="rId1359" Type="http://schemas.openxmlformats.org/officeDocument/2006/relationships/hyperlink" Target="http://docs.geoserver.org/2.2.0/user/data/database/postgis.html" TargetMode="External"/><Relationship Id="rId936" Type="http://schemas.openxmlformats.org/officeDocument/2006/relationships/image" Target="media/image144.png"/><Relationship Id="rId1121" Type="http://schemas.openxmlformats.org/officeDocument/2006/relationships/hyperlink" Target="http://hadoop.apache.org/docs/r1.2.1/mapred_tutorial.html" TargetMode="External"/><Relationship Id="rId1219" Type="http://schemas.openxmlformats.org/officeDocument/2006/relationships/hyperlink" Target="http://spatialreference.org/ref/sr-org/7099/postgis/" TargetMode="External"/><Relationship Id="rId1566" Type="http://schemas.openxmlformats.org/officeDocument/2006/relationships/hyperlink" Target="http://35.185.73.94/" TargetMode="External"/><Relationship Id="rId1773" Type="http://schemas.openxmlformats.org/officeDocument/2006/relationships/hyperlink" Target="https://stackoverflow.com/questions/5620263/using-an-http-proxy-python"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mapbox/mapbox-gl-leaflet" TargetMode="External"/><Relationship Id="rId1633" Type="http://schemas.openxmlformats.org/officeDocument/2006/relationships/hyperlink" Target="http://www.openstreetmap.org/relation/3046949" TargetMode="External"/><Relationship Id="rId1700" Type="http://schemas.openxmlformats.org/officeDocument/2006/relationships/hyperlink" Target="https://github.com/kriszyp/put-selector.git" TargetMode="External"/><Relationship Id="rId281" Type="http://schemas.openxmlformats.org/officeDocument/2006/relationships/hyperlink" Target="http://www.protectedplanet.net/" TargetMode="External"/><Relationship Id="rId141" Type="http://schemas.openxmlformats.org/officeDocument/2006/relationships/hyperlink" Target="http://forums.arcgis.com/threads/59759-How-to-identify-feature-vertices-that-are-part-of-a-donut-hole-in-ArcGIS-10?highlight=arcpy+geometry+part" TargetMode="External"/><Relationship Id="rId379" Type="http://schemas.openxmlformats.org/officeDocument/2006/relationships/hyperlink" Target="http://data.gbif.org/species/nameSearch?query=Luscinia%20luscinia&amp;view=json&amp;returnType=commonName" TargetMode="External"/><Relationship Id="rId586" Type="http://schemas.openxmlformats.org/officeDocument/2006/relationships/hyperlink" Target="https://c9.io/" TargetMode="External"/><Relationship Id="rId793" Type="http://schemas.openxmlformats.org/officeDocument/2006/relationships/image" Target="media/image84.png"/><Relationship Id="rId7" Type="http://schemas.openxmlformats.org/officeDocument/2006/relationships/endnotes" Target="endnotes.xml"/><Relationship Id="rId239" Type="http://schemas.openxmlformats.org/officeDocument/2006/relationships/hyperlink" Target="http://www.pentaho.com/big-data/" TargetMode="External"/><Relationship Id="rId446" Type="http://schemas.openxmlformats.org/officeDocument/2006/relationships/hyperlink" Target="http://dopa-services.jrc.ec.europa.eu/services/especies/get_pa_species_list2?wdpa_id=785&amp;rlstatus=EN&amp;format=csv" TargetMode="External"/><Relationship Id="rId653" Type="http://schemas.openxmlformats.org/officeDocument/2006/relationships/hyperlink" Target="https://cloud.google.com/container-optimized-os/docs/resources/faq" TargetMode="External"/><Relationship Id="rId1076" Type="http://schemas.openxmlformats.org/officeDocument/2006/relationships/hyperlink" Target="http://www.youtube.com/watch?feature=player_embedded&amp;v=SS27F-hYWfU" TargetMode="External"/><Relationship Id="rId1283" Type="http://schemas.openxmlformats.org/officeDocument/2006/relationships/hyperlink" Target="http://support.apple.com/kb/DL1572?viewlocale=en_US&amp;locale=en_US" TargetMode="External"/><Relationship Id="rId1490" Type="http://schemas.openxmlformats.org/officeDocument/2006/relationships/image" Target="media/image196.png"/><Relationship Id="rId306" Type="http://schemas.openxmlformats.org/officeDocument/2006/relationships/hyperlink" Target="http://blogs.msdn.com/b/asiatech/archive/2011/07/06/how-to-troubleshoot-httpexception-request-timed-out-asp-net-2-0-32-bit.aspx" TargetMode="External"/><Relationship Id="rId860" Type="http://schemas.openxmlformats.org/officeDocument/2006/relationships/hyperlink" Target="https://github.com/andrewcottam/postgis_scripts/blob/6934bd9b0f3e2f8a7f3c5fa8f1000abf856378de/water_validation_create_points_for_validation.sql" TargetMode="External"/><Relationship Id="rId958" Type="http://schemas.openxmlformats.org/officeDocument/2006/relationships/hyperlink" Target="https://developers.google.com/earth-engine/python_install" TargetMode="External"/><Relationship Id="rId1143" Type="http://schemas.openxmlformats.org/officeDocument/2006/relationships/hyperlink" Target="http://h05-dn01.jrc.it:60030/rs-status" TargetMode="External"/><Relationship Id="rId1588" Type="http://schemas.openxmlformats.org/officeDocument/2006/relationships/hyperlink" Target="http://www.paulnorman.ca/blog/2016/11/serving-vector-tiles/" TargetMode="External"/><Relationship Id="rId1795" Type="http://schemas.openxmlformats.org/officeDocument/2006/relationships/hyperlink" Target="http://server.arcgisonline.com/ArcGIS/rest/services/World_Topo_Map/MapServer?f=json&amp;callback=dojo.io.script.jsonp_dojoIoScript8._jsonpCallback" TargetMode="External"/><Relationship Id="rId87" Type="http://schemas.openxmlformats.org/officeDocument/2006/relationships/hyperlink" Target="http://gbif.blogspot.it/" TargetMode="External"/><Relationship Id="rId513" Type="http://schemas.openxmlformats.org/officeDocument/2006/relationships/hyperlink" Target="http://cidportal.jrc.ec.europa.eu/imagearchive/" TargetMode="External"/><Relationship Id="rId720" Type="http://schemas.openxmlformats.org/officeDocument/2006/relationships/hyperlink" Target="https://www.worldtides.info/apidocs" TargetMode="External"/><Relationship Id="rId818" Type="http://schemas.openxmlformats.org/officeDocument/2006/relationships/image" Target="media/image102.png"/><Relationship Id="rId1350" Type="http://schemas.openxmlformats.org/officeDocument/2006/relationships/hyperlink" Target="mailto:a.cottam@gmail.com" TargetMode="External"/><Relationship Id="rId1448" Type="http://schemas.openxmlformats.org/officeDocument/2006/relationships/hyperlink" Target="https://github.com/mapbox/mapbox-gl-js/blob/03680eb57489cf442f8c538141ea27c73d98d532/src/ui/hash.js" TargetMode="External"/><Relationship Id="rId1655" Type="http://schemas.openxmlformats.org/officeDocument/2006/relationships/hyperlink" Target="https://mapzen.com" TargetMode="External"/><Relationship Id="rId1003" Type="http://schemas.openxmlformats.org/officeDocument/2006/relationships/hyperlink" Target="http://blog.programmableweb.com/2012/06/21/7-free-geocoding-apis-google-bing-yahoo-and-mapquest/" TargetMode="External"/><Relationship Id="rId1210" Type="http://schemas.openxmlformats.org/officeDocument/2006/relationships/hyperlink" Target="http://www.postgresql.org/docs/9.0/interactive/plpython-funcs.html" TargetMode="External"/><Relationship Id="rId1308" Type="http://schemas.openxmlformats.org/officeDocument/2006/relationships/hyperlink" Target="https://www.dropbox.com/sh/1de5rdu9qgb1tl6/AACcvxW3DZiEGS3_dbmFHdHVa?dl=0" TargetMode="External"/><Relationship Id="rId1515" Type="http://schemas.openxmlformats.org/officeDocument/2006/relationships/hyperlink" Target="https://github.com/mapbox/mapbox-sdk-py" TargetMode="External"/><Relationship Id="rId1722" Type="http://schemas.openxmlformats.org/officeDocument/2006/relationships/image" Target="media/image217.png"/><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help.arcgis.com/en/arcgisdesktop/10.0/help/index.html" TargetMode="External"/><Relationship Id="rId370"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230" Type="http://schemas.openxmlformats.org/officeDocument/2006/relationships/hyperlink" Target="http://www.postgresql.org/docs/8.4/interactive/functions-admin.html" TargetMode="External"/><Relationship Id="rId468" Type="http://schemas.openxmlformats.org/officeDocument/2006/relationships/hyperlink" Target="http://h03-dev-vm7/cgi-bin/eSpecies/pa/speciescount/785" TargetMode="External"/><Relationship Id="rId675" Type="http://schemas.openxmlformats.org/officeDocument/2006/relationships/hyperlink" Target="https://api.mapbox.com/v4/blishten.3ogmvag8.json?secure&amp;access_token=pk.eyJ1IjoiYmxpc2h0ZW4iLCJhIjoiMEZrNzFqRSJ9.0QBRA2HxTb8YHErUFRMPZg" TargetMode="External"/><Relationship Id="rId882" Type="http://schemas.openxmlformats.org/officeDocument/2006/relationships/image" Target="media/image119.png"/><Relationship Id="rId1098" Type="http://schemas.openxmlformats.org/officeDocument/2006/relationships/hyperlink" Target="http://www.michael-noll.com/tutorials/writing-an-hadoop-mapreduce-program-in-python/" TargetMode="External"/><Relationship Id="rId328" Type="http://schemas.openxmlformats.org/officeDocument/2006/relationships/hyperlink" Target="http://www.initd.org/psycopg/docs/usage.html" TargetMode="External"/><Relationship Id="rId535" Type="http://schemas.openxmlformats.org/officeDocument/2006/relationships/image" Target="media/image55.png"/><Relationship Id="rId742" Type="http://schemas.openxmlformats.org/officeDocument/2006/relationships/hyperlink" Target="https://github.com/google/oauth2client.git" TargetMode="External"/><Relationship Id="rId1165" Type="http://schemas.openxmlformats.org/officeDocument/2006/relationships/hyperlink" Target="https://github.com/andrewcottam/jrc/blob/master/src/main/java/jrc/esri/CellUdtf.java" TargetMode="External"/><Relationship Id="rId1372" Type="http://schemas.openxmlformats.org/officeDocument/2006/relationships/hyperlink" Target="https://github.com/klokantech/tileserver-php/" TargetMode="External"/><Relationship Id="rId602" Type="http://schemas.openxmlformats.org/officeDocument/2006/relationships/hyperlink" Target="https://docs.c9.io/docs/inactive-workspaces" TargetMode="External"/><Relationship Id="rId1025" Type="http://schemas.openxmlformats.org/officeDocument/2006/relationships/image" Target="media/image165.png"/><Relationship Id="rId1232" Type="http://schemas.openxmlformats.org/officeDocument/2006/relationships/hyperlink" Target="http://fortawesome.github.io/Font-Awesome/" TargetMode="External"/><Relationship Id="rId1677" Type="http://schemas.openxmlformats.org/officeDocument/2006/relationships/image" Target="media/image214.png"/><Relationship Id="rId907" Type="http://schemas.openxmlformats.org/officeDocument/2006/relationships/hyperlink" Target="http://earthexplorer.usgs.gov/" TargetMode="External"/><Relationship Id="rId1537" Type="http://schemas.openxmlformats.org/officeDocument/2006/relationships/hyperlink" Target="http://docs.python.org/tutorial/modules.html" TargetMode="External"/><Relationship Id="rId1744" Type="http://schemas.openxmlformats.org/officeDocument/2006/relationships/hyperlink" Target="http://www.aquamaps.org/" TargetMode="External"/><Relationship Id="rId36" Type="http://schemas.openxmlformats.org/officeDocument/2006/relationships/hyperlink" Target="http://www.eurosion.org/database/maritime.html" TargetMode="External"/><Relationship Id="rId1604" Type="http://schemas.openxmlformats.org/officeDocument/2006/relationships/image" Target="media/image204.png"/><Relationship Id="rId185" Type="http://schemas.openxmlformats.org/officeDocument/2006/relationships/hyperlink" Target="http://79.125.16.106/ArcGIS/rest/services/Andrew/eSpeciesPilot/MapServer/1/query?where=quadkey%3D%27132320330232012%27" TargetMode="External"/><Relationship Id="rId1811" Type="http://schemas.openxmlformats.org/officeDocument/2006/relationships/hyperlink" Target="http://proceedings.esri.com/library/userconf/proc11/uc/papers/3278_144.pdf" TargetMode="External"/><Relationship Id="rId392" Type="http://schemas.openxmlformats.org/officeDocument/2006/relationships/hyperlink" Target="https://github.com/MapofLife/MOL/blob/develop/app/js/mol.map.query.js" TargetMode="External"/><Relationship Id="rId697" Type="http://schemas.openxmlformats.org/officeDocument/2006/relationships/hyperlink" Target="mailto:a.cottam@gmail.com" TargetMode="External"/><Relationship Id="rId252" Type="http://schemas.openxmlformats.org/officeDocument/2006/relationships/hyperlink" Target="https://github.com/andrewcottam/apache-hive-files/blob/6b4a0662a49385595d7f9db6807daa71afcc1876/species_preprocessing_working.sql" TargetMode="External"/><Relationship Id="rId1187" Type="http://schemas.openxmlformats.org/officeDocument/2006/relationships/hyperlink" Target="http://www.cloudera.com/content/cloudera/en/documentation/cdh5/latest/CDH5-Installation-Guide/cdh5ig_jdbc_driver_install.html" TargetMode="External"/><Relationship Id="rId112" Type="http://schemas.openxmlformats.org/officeDocument/2006/relationships/hyperlink" Target="https://sentinel.esa.int/web/sentinel/user-guides/sentinel-2-msi/product-types" TargetMode="External"/><Relationship Id="rId557" Type="http://schemas.openxmlformats.org/officeDocument/2006/relationships/hyperlink" Target="https://github.com/andrewcottam/postgis_scripts/blob/master/roadless_create_validation_table.sql" TargetMode="External"/><Relationship Id="rId764" Type="http://schemas.openxmlformats.org/officeDocument/2006/relationships/image" Target="media/image78.png"/><Relationship Id="rId971" Type="http://schemas.openxmlformats.org/officeDocument/2006/relationships/image" Target="media/image150.png"/><Relationship Id="rId1394" Type="http://schemas.openxmlformats.org/officeDocument/2006/relationships/hyperlink" Target="http://video.esri.com/watch/2398/debugging-applications-built-with-arcgis-api-for-javascripthttp:/video.esri.com/watch/2398/debugging-applications-built-with-arcgis-api-for-javascript" TargetMode="External"/><Relationship Id="rId1699" Type="http://schemas.openxmlformats.org/officeDocument/2006/relationships/hyperlink" Target="https://github.com/kriszyp/xstyle.git" TargetMode="External"/><Relationship Id="rId417" Type="http://schemas.openxmlformats.org/officeDocument/2006/relationships/hyperlink" Target="http://0.0.0.0:8080/" TargetMode="External"/><Relationship Id="rId624" Type="http://schemas.openxmlformats.org/officeDocument/2006/relationships/hyperlink" Target="http://juniway.blogspot.it/2015/12/install-boost-1590-build-from-source.html" TargetMode="External"/><Relationship Id="rId831" Type="http://schemas.openxmlformats.org/officeDocument/2006/relationships/hyperlink" Target="https://github.com/andrewcottam/postgis_scripts/blob/master/water_validation_get_water_class.sql" TargetMode="External"/><Relationship Id="rId1047" Type="http://schemas.openxmlformats.org/officeDocument/2006/relationships/hyperlink" Target="http://www.picloud.com/docs/base_environment/1/installed/" TargetMode="External"/><Relationship Id="rId1254" Type="http://schemas.openxmlformats.org/officeDocument/2006/relationships/hyperlink" Target="http://blogs.esri.com/esri/arcgis/tag/nosql/" TargetMode="External"/><Relationship Id="rId1461" Type="http://schemas.openxmlformats.org/officeDocument/2006/relationships/hyperlink" Target="https://www.mapbox.com/help/how-analysis-works/" TargetMode="External"/><Relationship Id="rId929" Type="http://schemas.openxmlformats.org/officeDocument/2006/relationships/image" Target="media/image140.png"/><Relationship Id="rId1114" Type="http://schemas.openxmlformats.org/officeDocument/2006/relationships/hyperlink" Target="http://developer.yahoo.com/hadoop/tutorial/module2.html" TargetMode="External"/><Relationship Id="rId1321" Type="http://schemas.openxmlformats.org/officeDocument/2006/relationships/hyperlink" Target="http://jupyter-notebook.readthedocs.io/en/latest/examples/Notebook/Working%20With%20Markdown%20Cells.html" TargetMode="External"/><Relationship Id="rId1559" Type="http://schemas.openxmlformats.org/officeDocument/2006/relationships/hyperlink" Target="http://h03-dev-vm7:5801" TargetMode="External"/><Relationship Id="rId1766" Type="http://schemas.openxmlformats.org/officeDocument/2006/relationships/hyperlink" Target="https://m-mail.jrc.ec.europa.eu/login.php"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developers.arcgis.com/en/javascript/sandbox/sandbox.html" TargetMode="External"/><Relationship Id="rId1626" Type="http://schemas.openxmlformats.org/officeDocument/2006/relationships/hyperlink" Target="http://gdunlop.github.io/Vector-tiles-remixed/" TargetMode="External"/><Relationship Id="rId274" Type="http://schemas.openxmlformats.org/officeDocument/2006/relationships/image" Target="media/image35.jpeg"/><Relationship Id="rId481" Type="http://schemas.openxmlformats.org/officeDocument/2006/relationships/hyperlink" Target="http://h03-dev-vm7/cgi-bin/eSpecies/quadkey/132320323113002/pacount" TargetMode="External"/><Relationship Id="rId134" Type="http://schemas.openxmlformats.org/officeDocument/2006/relationships/hyperlink" Target="https://storage.googleapis.com/support-kms-prod/57E913590B6A12FED962C112597B54F99DA7" TargetMode="External"/><Relationship Id="rId579"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86" Type="http://schemas.openxmlformats.org/officeDocument/2006/relationships/hyperlink" Target="https://cloud.google.com/appengine/docs/quotas" TargetMode="External"/><Relationship Id="rId993" Type="http://schemas.openxmlformats.org/officeDocument/2006/relationships/hyperlink" Target="https://andrewcottam.cartodb.com/api/v2/sql?q=select%20*%20from%20countries%20where%20iso3='MYS'" TargetMode="External"/><Relationship Id="rId341"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39" Type="http://schemas.openxmlformats.org/officeDocument/2006/relationships/hyperlink" Target="http://h03-dev-vm7/cgi-bin/REST/eSpecies/bbox/60203/richness" TargetMode="External"/><Relationship Id="rId646" Type="http://schemas.openxmlformats.org/officeDocument/2006/relationships/hyperlink" Target="https://yayprogramming.com/cloud9-with-ruby-on-rails-in-docker/" TargetMode="External"/><Relationship Id="rId1069" Type="http://schemas.openxmlformats.org/officeDocument/2006/relationships/hyperlink" Target="http://vimeo.com/23400732" TargetMode="External"/><Relationship Id="rId1276" Type="http://schemas.openxmlformats.org/officeDocument/2006/relationships/image" Target="media/image180.jpeg"/><Relationship Id="rId1483" Type="http://schemas.openxmlformats.org/officeDocument/2006/relationships/hyperlink" Target="https://stackoverflow.com/questions/47707306/toggling-font-awesome-5-icon-with-react" TargetMode="External"/><Relationship Id="rId201" Type="http://schemas.openxmlformats.org/officeDocument/2006/relationships/hyperlink" Target="http://sourceforge.net/projects/numpy/files/NumPy/1.6.1/numpy-1.6.1-win32-superpack-python2.6.exe/download" TargetMode="External"/><Relationship Id="rId506" Type="http://schemas.openxmlformats.org/officeDocument/2006/relationships/hyperlink" Target="http://glcfapp.glcf.umd.edu:8080/esdi/index.jsp" TargetMode="External"/><Relationship Id="rId853" Type="http://schemas.openxmlformats.org/officeDocument/2006/relationships/hyperlink" Target="https://github.com/andrewcottam/postgis_scripts/blob/master/water%20omission%20delete%20nulls.sql" TargetMode="External"/><Relationship Id="rId1136" Type="http://schemas.openxmlformats.org/officeDocument/2006/relationships/hyperlink" Target="http://www.cloudera.com/content/cloudera-content/cloudera-docs/CM4Ent/latest/Cloudera-Manager-Managing-Clusters/cmmc_deploy_client_config.html" TargetMode="External"/><Relationship Id="rId1690" Type="http://schemas.openxmlformats.org/officeDocument/2006/relationships/hyperlink" Target="file:///C:\Users\cottaan\AppData\Roaming\Microsoft\Word\http%20-%20nothing!%20No%20messag,%20nothing.%20Reverting%20to%20Aptana" TargetMode="External"/><Relationship Id="rId1788" Type="http://schemas.openxmlformats.org/officeDocument/2006/relationships/hyperlink" Target="http://isihighlycited.com/" TargetMode="External"/><Relationship Id="rId713" Type="http://schemas.openxmlformats.org/officeDocument/2006/relationships/hyperlink" Target="http://api.gbif.org/v1/dataset/19491596-35ae-4a91-9a98-85cf505f1bd3" TargetMode="External"/><Relationship Id="rId920" Type="http://schemas.openxmlformats.org/officeDocument/2006/relationships/image" Target="media/image135.png"/><Relationship Id="rId1343" Type="http://schemas.openxmlformats.org/officeDocument/2006/relationships/hyperlink" Target="https://python-blishten.c9users.io:8081/" TargetMode="External"/><Relationship Id="rId1550" Type="http://schemas.openxmlformats.org/officeDocument/2006/relationships/hyperlink" Target="http://www.ee.surrey.ac.uk/Teaching/Unix/unixintro.html" TargetMode="External"/><Relationship Id="rId1648" Type="http://schemas.openxmlformats.org/officeDocument/2006/relationships/hyperlink" Target="https://www.mapbox.com/studio/" TargetMode="External"/><Relationship Id="rId1203" Type="http://schemas.openxmlformats.org/officeDocument/2006/relationships/image" Target="media/image175.png"/><Relationship Id="rId1410" Type="http://schemas.openxmlformats.org/officeDocument/2006/relationships/hyperlink" Target="http://www.sitepen.com/blog/2012/05/03/css-styling-of-dgrid/" TargetMode="External"/><Relationship Id="rId1508" Type="http://schemas.openxmlformats.org/officeDocument/2006/relationships/hyperlink" Target="https://gis.stackexchange.com/questions/281447/fiona-fails-to-write-crs-to-shapefile" TargetMode="External"/><Relationship Id="rId1715" Type="http://schemas.openxmlformats.org/officeDocument/2006/relationships/hyperlink" Target="https://help.github.com/articles/files-that-start-with-an-underscore-are-missing/" TargetMode="External"/><Relationship Id="rId296" Type="http://schemas.openxmlformats.org/officeDocument/2006/relationships/hyperlink" Target="http://www.iucnredlist.org/details/9281/0"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mailto:speciescharisma6@gmail.com" TargetMode="External"/><Relationship Id="rId570" Type="http://schemas.openxmlformats.org/officeDocument/2006/relationships/hyperlink" Target="https://intragate.ec.europa.eu/cas/login?service=http://localhost/test" TargetMode="External"/><Relationship Id="rId223" Type="http://schemas.openxmlformats.org/officeDocument/2006/relationships/hyperlink" Target="https://developers.arcgis.com/en/downloads/" TargetMode="External"/><Relationship Id="rId430" Type="http://schemas.openxmlformats.org/officeDocument/2006/relationships/hyperlink" Target="http://www.in-nomine.org/2009/04/03/jsonp-with-werkzeug/" TargetMode="External"/><Relationship Id="rId668"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75" Type="http://schemas.openxmlformats.org/officeDocument/2006/relationships/image" Target="media/image113.png"/><Relationship Id="rId1060" Type="http://schemas.openxmlformats.org/officeDocument/2006/relationships/hyperlink" Target="mailto:andrew.cottam@jrc.ec.europa.eu/thargal88" TargetMode="External"/><Relationship Id="rId1298" Type="http://schemas.openxmlformats.org/officeDocument/2006/relationships/hyperlink" Target="https://tomcat.apache.org/tomcat-8.0-doc/ssl-howto.html" TargetMode="External"/><Relationship Id="rId528" Type="http://schemas.openxmlformats.org/officeDocument/2006/relationships/hyperlink" Target="http://help.arcgis.com/en/webapi/javascript/arcgis/help/jshelp_start.htm" TargetMode="External"/><Relationship Id="rId735" Type="http://schemas.openxmlformats.org/officeDocument/2006/relationships/image" Target="media/image74.png"/><Relationship Id="rId942" Type="http://schemas.openxmlformats.org/officeDocument/2006/relationships/hyperlink" Target="https://www.google.com/fusiontables/DataSource?dsrcid=implicit&amp;redirectPath=data&amp;usp=apps_start&amp;hl=en" TargetMode="External"/><Relationship Id="rId1158" Type="http://schemas.openxmlformats.org/officeDocument/2006/relationships/hyperlink" Target="https://cwiki.apache.org/confluence/display/Hive/LanguageManual+DDL" TargetMode="External"/><Relationship Id="rId136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72" Type="http://schemas.openxmlformats.org/officeDocument/2006/relationships/hyperlink" Target="https://tecadmin.net/install-phppgadmin-in-ubuntu/" TargetMode="External"/><Relationship Id="rId1018" Type="http://schemas.openxmlformats.org/officeDocument/2006/relationships/hyperlink" Target="https://developers.planet.com/?utm_source=intercom&amp;utm_medium=email" TargetMode="External"/><Relationship Id="rId1225" Type="http://schemas.openxmlformats.org/officeDocument/2006/relationships/hyperlink" Target="https://cloud.google.com/community/tutorials/setting-up-postgres" TargetMode="External"/><Relationship Id="rId1432" Type="http://schemas.openxmlformats.org/officeDocument/2006/relationships/hyperlink" Target="http://leaflet.github.io/Leaflet.VectorGrid/demo-vectortiles.html"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hyperlink" Target="http://www.fullerlab.org/wp-content/uploads/2014/05/Murray-et-al-2014.pdf" TargetMode="External"/><Relationship Id="rId1737" Type="http://schemas.openxmlformats.org/officeDocument/2006/relationships/image" Target="media/image218.png"/><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proceedings.esri.com/dvd/uc/2010/uc-index/uc/workshops/tw_664.pdf" TargetMode="External"/><Relationship Id="rId1804" Type="http://schemas.openxmlformats.org/officeDocument/2006/relationships/hyperlink" Target="http://www.eea.europa.eu/data-and-maps/data/european-red-lists-2" TargetMode="External"/><Relationship Id="rId385" Type="http://schemas.openxmlformats.org/officeDocument/2006/relationships/image" Target="media/image45.jpeg"/><Relationship Id="rId592" Type="http://schemas.openxmlformats.org/officeDocument/2006/relationships/hyperlink" Target="mailto:git@github.com:andrewcottam/geeImageServer.git" TargetMode="External"/><Relationship Id="rId245" Type="http://schemas.openxmlformats.org/officeDocument/2006/relationships/hyperlink" Target="http://aws.amazon.com/elasticmapreduce/" TargetMode="External"/><Relationship Id="rId452"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897" Type="http://schemas.openxmlformats.org/officeDocument/2006/relationships/hyperlink" Target="https://github.com/andrewcottam/postgis_scripts/blob/master/water_trends_by_country.sql" TargetMode="External"/><Relationship Id="rId1082" Type="http://schemas.openxmlformats.org/officeDocument/2006/relationships/hyperlink" Target="http://cloudera.com/content/cloudera/en/training/courses/data-science-training.html"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github.com/andrewcottam/general/blob/e15de0817c67a4b56efa3f8fe6d454939e2d2e81/fme_scripts/ifl_gfw_analysis_to_access.fmw" TargetMode="External"/><Relationship Id="rId757" Type="http://schemas.openxmlformats.org/officeDocument/2006/relationships/hyperlink" Target="https://cloud.google.com/compute/docs/instances/adding-removing-ssh-keys" TargetMode="External"/><Relationship Id="rId964" Type="http://schemas.openxmlformats.org/officeDocument/2006/relationships/hyperlink" Target="https://gist.github.com/andrewcottam/bbc98724787e05a693e5" TargetMode="External"/><Relationship Id="rId1387" Type="http://schemas.openxmlformats.org/officeDocument/2006/relationships/hyperlink" Target="http://dojotoolkit.org/documentation/tutorials/1.6/build/" TargetMode="External"/><Relationship Id="rId1594" Type="http://schemas.openxmlformats.org/officeDocument/2006/relationships/hyperlink" Target="https://web-apps-blishten.c9users.io/tilemaker/bern_tiles/" TargetMode="External"/><Relationship Id="rId93" Type="http://schemas.openxmlformats.org/officeDocument/2006/relationships/image" Target="media/image13.png"/><Relationship Id="rId617" Type="http://schemas.openxmlformats.org/officeDocument/2006/relationships/image" Target="media/image64.png"/><Relationship Id="rId824" Type="http://schemas.openxmlformats.org/officeDocument/2006/relationships/hyperlink" Target="https://github.com/andrewcottam/water_detection_python_scripts/blob/bfc669514fdc956aa1991305fc9f4ef5c8b9f870/getGeePixelValuesForL5.py" TargetMode="External"/><Relationship Id="rId1247" Type="http://schemas.openxmlformats.org/officeDocument/2006/relationships/hyperlink" Target="https://sites.google.com/site/advancedgisprog/other-resources/arcgis-anaconda-packages" TargetMode="External"/><Relationship Id="rId1454" Type="http://schemas.openxmlformats.org/officeDocument/2006/relationships/hyperlink" Target="https://github.com/lukasmartinelli/mapbox-gl-inspect" TargetMode="External"/><Relationship Id="rId1661" Type="http://schemas.openxmlformats.org/officeDocument/2006/relationships/hyperlink" Target="https://github.com/mapbox/tilejson-spec" TargetMode="External"/><Relationship Id="rId1107" Type="http://schemas.openxmlformats.org/officeDocument/2006/relationships/hyperlink" Target="http://www.teckstory.com/hadoop-ecosystem/hive-new-cli-beeline-for-hive/" TargetMode="External"/><Relationship Id="rId1314" Type="http://schemas.openxmlformats.org/officeDocument/2006/relationships/hyperlink" Target="https://docs.docker.com/engine/installation/linux/ubuntu/" TargetMode="External"/><Relationship Id="rId1521" Type="http://schemas.openxmlformats.org/officeDocument/2006/relationships/hyperlink" Target="https://pypi.python.org/packages/source/o/ordereddict/ordereddict-1.1.tar.gz" TargetMode="External"/><Relationship Id="rId1759" Type="http://schemas.openxmlformats.org/officeDocument/2006/relationships/hyperlink" Target="http://wab.jrc.cec.eu.int/vcs/" TargetMode="External"/><Relationship Id="rId1619" Type="http://schemas.openxmlformats.org/officeDocument/2006/relationships/hyperlink" Target="https://www.mapbox.com/vector-tiles/mapbox-streets-v7/" TargetMode="External"/><Relationship Id="rId1826" Type="http://schemas.openxmlformats.org/officeDocument/2006/relationships/fontTable" Target="fontTable.xml"/><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api/clb" TargetMode="External"/><Relationship Id="rId474" Type="http://schemas.openxmlformats.org/officeDocument/2006/relationships/hyperlink" Target="http://h03-dev-vm7/cgi-bin/eSpecies/bbox/25728,16008,27776,17032/richness/map/aves" TargetMode="External"/><Relationship Id="rId127" Type="http://schemas.openxmlformats.org/officeDocument/2006/relationships/hyperlink" Target="https://storage.googleapis.com/global-surface-water/downloads_ancillary/downloadWaterDatasets.7z" TargetMode="External"/><Relationship Id="rId681" Type="http://schemas.openxmlformats.org/officeDocument/2006/relationships/hyperlink" Target="https://www.mapbox.com/api-documentation/?language=JavaScript" TargetMode="External"/><Relationship Id="rId779" Type="http://schemas.openxmlformats.org/officeDocument/2006/relationships/hyperlink" Target="https://github.com/GoogleCloudPlatform/google-cloud-python/tree/master/storage/google/cloud/storage" TargetMode="External"/><Relationship Id="rId986" Type="http://schemas.openxmlformats.org/officeDocument/2006/relationships/image" Target="media/image156.png"/><Relationship Id="rId334" Type="http://schemas.openxmlformats.org/officeDocument/2006/relationships/hyperlink" Target="file:///E:\cottaan\My%20Documents\My%20FME%20Workspaces\red_list_2014_wdpa_intersection_data.fmw" TargetMode="External"/><Relationship Id="rId541" Type="http://schemas.openxmlformats.org/officeDocument/2006/relationships/hyperlink" Target="http://server.arcgisonline.com/ArcGIS/rest/services/World_Topo_Map/MapServer/tile/7/61/104%20-%20not%20found%09" TargetMode="External"/><Relationship Id="rId639" Type="http://schemas.openxmlformats.org/officeDocument/2006/relationships/image" Target="media/image68.png"/><Relationship Id="rId1171" Type="http://schemas.openxmlformats.org/officeDocument/2006/relationships/image" Target="media/image171.png"/><Relationship Id="rId1269" Type="http://schemas.openxmlformats.org/officeDocument/2006/relationships/hyperlink" Target="http://help.arcgis.com/en/arcgisdesktop/10.0/help/index.html" TargetMode="External"/><Relationship Id="rId1476" Type="http://schemas.openxmlformats.org/officeDocument/2006/relationships/hyperlink" Target="https://www.npmjs.com/package/react-fontawesome" TargetMode="External"/><Relationship Id="rId401" Type="http://schemas.openxmlformats.org/officeDocument/2006/relationships/hyperlink" Target="https://ciesin.columbia.edu/confluence/display/roads/Global+Roads+Data" TargetMode="External"/><Relationship Id="rId846" Type="http://schemas.openxmlformats.org/officeDocument/2006/relationships/hyperlink" Target="file:///E:\cottaan\My%20Documents\github%20repos\private_ee_scripts\Water%20Detection\Water%2520Validation%2520L5%2520and%2520L7%2520-%2520masking" TargetMode="External"/><Relationship Id="rId1031" Type="http://schemas.openxmlformats.org/officeDocument/2006/relationships/hyperlink" Target="http://apps.sentinel-hub.com/eo-browser/" TargetMode="External"/><Relationship Id="rId1129" Type="http://schemas.openxmlformats.org/officeDocument/2006/relationships/hyperlink" Target="http://www.datasalt.com/2011/05/handling-dependencies-and-configuration-in-java-hadoop-projects-efficiently/" TargetMode="External"/><Relationship Id="rId1683" Type="http://schemas.openxmlformats.org/officeDocument/2006/relationships/hyperlink" Target="https://plus.google.com/116969159384245484847/posts/6SXDRWXFWkN" TargetMode="External"/><Relationship Id="rId706" Type="http://schemas.openxmlformats.org/officeDocument/2006/relationships/hyperlink" Target="http://api.gbif.org/v0.9/species/search?q=Argusianus%20argus&amp;datasetKey=d7dddbf4-2cf0-4f39-9b2a-bb099caae36c" TargetMode="External"/><Relationship Id="rId913" Type="http://schemas.openxmlformats.org/officeDocument/2006/relationships/image" Target="media/image130.png"/><Relationship Id="rId1336" Type="http://schemas.openxmlformats.org/officeDocument/2006/relationships/hyperlink" Target="http://neuralnetworksanddeeplearning.com/index.html" TargetMode="External"/><Relationship Id="rId1543" Type="http://schemas.openxmlformats.org/officeDocument/2006/relationships/hyperlink" Target="https://github.com/fabric/fabric" TargetMode="External"/><Relationship Id="rId1750" Type="http://schemas.openxmlformats.org/officeDocument/2006/relationships/hyperlink" Target="https://myintracomm.ec.europa.eu/staff/EN/talent-management/appraisal-promotion/appraisal-contract-agents/Pages/exercice-2018.aspx" TargetMode="External"/><Relationship Id="rId42" Type="http://schemas.openxmlformats.org/officeDocument/2006/relationships/image" Target="media/image7.png"/><Relationship Id="rId1403" Type="http://schemas.openxmlformats.org/officeDocument/2006/relationships/hyperlink" Target="https://rawgit.com/" TargetMode="External"/><Relationship Id="rId1610" Type="http://schemas.openxmlformats.org/officeDocument/2006/relationships/hyperlink" Target="https://github.com/mapbox/mapbox-gl-js/issues/1567" TargetMode="External"/><Relationship Id="rId191" Type="http://schemas.openxmlformats.org/officeDocument/2006/relationships/hyperlink" Target="http://en.wikipedia.org/wiki/Natural_Area_Code" TargetMode="External"/><Relationship Id="rId1708" Type="http://schemas.openxmlformats.org/officeDocument/2006/relationships/hyperlink" Target="https://help.github.com/articles/merging-an-upstream-repository-into-your-fork/" TargetMode="External"/><Relationship Id="rId289" Type="http://schemas.openxmlformats.org/officeDocument/2006/relationships/hyperlink" Target="http://maps.iucnredlist.org/map.html?id=178811" TargetMode="External"/><Relationship Id="rId496" Type="http://schemas.openxmlformats.org/officeDocument/2006/relationships/hyperlink" Target="https://gist.github.com/andrewcottam/6353997" TargetMode="External"/><Relationship Id="rId149" Type="http://schemas.openxmlformats.org/officeDocument/2006/relationships/hyperlink" Target="file:///E:\cottaan\Documents\ArcGIS\Datasets\gaul_eez\jrc_gaul_2015_from_andreas_spatial_lite_db.shp" TargetMode="External"/><Relationship Id="rId356" Type="http://schemas.openxmlformats.org/officeDocument/2006/relationships/hyperlink" Target="https://datamarket.azure.com/" TargetMode="External"/><Relationship Id="rId563" Type="http://schemas.openxmlformats.org/officeDocument/2006/relationships/hyperlink" Target="https://github.com/andrewcottam/postgis_scripts/blob/master/roadless_create_validation_table_s_america.sql" TargetMode="External"/><Relationship Id="rId770" Type="http://schemas.openxmlformats.org/officeDocument/2006/relationships/hyperlink" Target="https://community.c9.io/t/setting-up-phppgadmin/1571" TargetMode="External"/><Relationship Id="rId1193" Type="http://schemas.openxmlformats.org/officeDocument/2006/relationships/hyperlink" Target="http://hadoop-h05:8088/cluster" TargetMode="External"/><Relationship Id="rId216" Type="http://schemas.openxmlformats.org/officeDocument/2006/relationships/hyperlink" Target="https://github.com/cavorite/python-avro" TargetMode="External"/><Relationship Id="rId423" Type="http://schemas.openxmlformats.org/officeDocument/2006/relationships/hyperlink" Target="http://www.reddit.com/r/Python/comments/g3th5/best_python_framework_for_web_app_and_restful/" TargetMode="External"/><Relationship Id="rId868" Type="http://schemas.openxmlformats.org/officeDocument/2006/relationships/hyperlink" Target="file:///E:\cottaan\My%20Documents\github%20repos\general\validation_points_to_kml.fmw" TargetMode="External"/><Relationship Id="rId1053" Type="http://schemas.openxmlformats.org/officeDocument/2006/relationships/hyperlink" Target="http://spatialreference.org/ref/sr-org/7150/" TargetMode="External"/><Relationship Id="rId1260" Type="http://schemas.openxmlformats.org/officeDocument/2006/relationships/image" Target="media/image179.png"/><Relationship Id="rId1498" Type="http://schemas.openxmlformats.org/officeDocument/2006/relationships/hyperlink" Target="https://docs.npmjs.com/misc/scope" TargetMode="External"/><Relationship Id="rId630" Type="http://schemas.openxmlformats.org/officeDocument/2006/relationships/hyperlink" Target="https://google-cloud-python.readthedocs.io/en/latest/core/auth.html" TargetMode="External"/><Relationship Id="rId728" Type="http://schemas.openxmlformats.org/officeDocument/2006/relationships/image" Target="media/image72.png"/><Relationship Id="rId935" Type="http://schemas.openxmlformats.org/officeDocument/2006/relationships/image" Target="media/image143.png"/><Relationship Id="rId1358" Type="http://schemas.openxmlformats.org/officeDocument/2006/relationships/hyperlink" Target="http://lrm-maps.jrc.ec.europa.eu/geoserver/lrm-especies/wms" TargetMode="External"/><Relationship Id="rId1565" Type="http://schemas.openxmlformats.org/officeDocument/2006/relationships/hyperlink" Target="https://community.c9.io/t/how-do-i-clear-up-disk-space-after-its-full/213/2" TargetMode="External"/><Relationship Id="rId1772" Type="http://schemas.openxmlformats.org/officeDocument/2006/relationships/hyperlink" Target="http://localhost:8000"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hadoop-m2:50070/webhdfs/v1/user/cottaan?op=LISTSTATUS" TargetMode="External"/><Relationship Id="rId1218" Type="http://schemas.openxmlformats.org/officeDocument/2006/relationships/hyperlink" Target="http://postgis.org/docs/using_postgis_dbmanagement.html" TargetMode="External"/><Relationship Id="rId1425" Type="http://schemas.openxmlformats.org/officeDocument/2006/relationships/hyperlink" Target="https://github.com/andrewcottam/eSpecies-Client-Demo/blob/master/scripts/geeResults.js" TargetMode="External"/><Relationship Id="rId1632" Type="http://schemas.openxmlformats.org/officeDocument/2006/relationships/hyperlink" Target="http://tangrams.github.io/explorer" TargetMode="External"/><Relationship Id="rId280" Type="http://schemas.openxmlformats.org/officeDocument/2006/relationships/hyperlink" Target="file:///\\BECKINSALE\export\WDPA_June_2016_FLAT" TargetMode="External"/><Relationship Id="rId140" Type="http://schemas.openxmlformats.org/officeDocument/2006/relationships/hyperlink" Target="http://help.arcgis.com/en/arcgisdesktop/10.0/help/index.html" TargetMode="External"/><Relationship Id="rId378" Type="http://schemas.openxmlformats.org/officeDocument/2006/relationships/hyperlink" Target="http://www.flickr.com/photos/smithsonianwild/with/5178330866/" TargetMode="External"/><Relationship Id="rId585" Type="http://schemas.openxmlformats.org/officeDocument/2006/relationships/hyperlink" Target="mailto:a.cottam@gmail.com" TargetMode="External"/><Relationship Id="rId792" Type="http://schemas.openxmlformats.org/officeDocument/2006/relationships/image" Target="media/image83.png"/><Relationship Id="rId6" Type="http://schemas.openxmlformats.org/officeDocument/2006/relationships/footnotes" Target="footnotes.xml"/><Relationship Id="rId238" Type="http://schemas.openxmlformats.org/officeDocument/2006/relationships/hyperlink" Target="http://nosql.mypopescu.com/post/6412803549/nosql-databases-what-why-and-when" TargetMode="External"/><Relationship Id="rId445" Type="http://schemas.openxmlformats.org/officeDocument/2006/relationships/hyperlink" Target="http://dopa-services.jrc.ec.europa.eu/services/especies/get_pa_species_list2?wdpa_id=785&amp;rlstatus=EN&amp;format=json" TargetMode="External"/><Relationship Id="rId652" Type="http://schemas.openxmlformats.org/officeDocument/2006/relationships/hyperlink" Target="https://cloud.google.com/container-optimized-os/docs/" TargetMode="External"/><Relationship Id="rId1075" Type="http://schemas.openxmlformats.org/officeDocument/2006/relationships/hyperlink" Target="http://www.youtube.com/watch?v=xHvJhuGGOKc" TargetMode="External"/><Relationship Id="rId1282" Type="http://schemas.openxmlformats.org/officeDocument/2006/relationships/hyperlink" Target="http://mevenide.codehaus.org/release/eclipse/update" TargetMode="External"/><Relationship Id="rId305" Type="http://schemas.openxmlformats.org/officeDocument/2006/relationships/hyperlink" Target="http://postgis.org/docs/ST_GeomFromGML.html" TargetMode="External"/><Relationship Id="rId512" Type="http://schemas.openxmlformats.org/officeDocument/2006/relationships/hyperlink" Target="https://github.com/andrewcottam/wireframes/tree/gh-pages/regional" TargetMode="External"/><Relationship Id="rId957" Type="http://schemas.openxmlformats.org/officeDocument/2006/relationships/hyperlink" Target="https://developers.google.com/earth-engine/python_install" TargetMode="External"/><Relationship Id="rId1142" Type="http://schemas.openxmlformats.org/officeDocument/2006/relationships/hyperlink" Target="http://h05-nn01.jrc.it:60010/master-status" TargetMode="External"/><Relationship Id="rId1587" Type="http://schemas.openxmlformats.org/officeDocument/2006/relationships/hyperlink" Target="https://www.mapbox.com/blog/vector-tile-spec-changes/" TargetMode="External"/><Relationship Id="rId179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86" Type="http://schemas.openxmlformats.org/officeDocument/2006/relationships/hyperlink" Target="https://github.com/mdoering/backbone" TargetMode="External"/><Relationship Id="rId817" Type="http://schemas.openxmlformats.org/officeDocument/2006/relationships/image" Target="media/image101.png"/><Relationship Id="rId1002" Type="http://schemas.openxmlformats.org/officeDocument/2006/relationships/hyperlink" Target="mailto:a.cottam@gmail.com/thargal88" TargetMode="External"/><Relationship Id="rId1447" Type="http://schemas.openxmlformats.org/officeDocument/2006/relationships/hyperlink" Target="https://github.com/mapbox/mapbox-gl-js/issues/1715" TargetMode="External"/><Relationship Id="rId1654" Type="http://schemas.openxmlformats.org/officeDocument/2006/relationships/hyperlink" Target="https://c9users.io/_user_content/authorize?redirect=https%3A%2F%2Fweb-apps-blishten.c9users.io%2Ftilemaker%2Fbern_tiles%2F13%2F4265%2F2883.pbf'%20" TargetMode="External"/><Relationship Id="rId1307" Type="http://schemas.openxmlformats.org/officeDocument/2006/relationships/hyperlink" Target="https://www.mapbox.com/mapbox-gl-js/example/data-join/" TargetMode="External"/><Relationship Id="rId1514" Type="http://schemas.openxmlformats.org/officeDocument/2006/relationships/hyperlink" Target="https://github.com/mapbox/mapboxgl-jupyter" TargetMode="External"/><Relationship Id="rId1721" Type="http://schemas.openxmlformats.org/officeDocument/2006/relationships/image" Target="media/image216.png"/><Relationship Id="rId13" Type="http://schemas.openxmlformats.org/officeDocument/2006/relationships/hyperlink" Target="https://www.bipindicators.net/resources" TargetMode="External"/><Relationship Id="rId1819" Type="http://schemas.openxmlformats.org/officeDocument/2006/relationships/hyperlink" Target="mailto:a.cottam@gmail.com" TargetMode="External"/><Relationship Id="rId162" Type="http://schemas.openxmlformats.org/officeDocument/2006/relationships/hyperlink" Target="http://help.arcgis.com/en/arcgisdesktop/10.0/help/index.html" TargetMode="External"/><Relationship Id="rId467" Type="http://schemas.openxmlformats.org/officeDocument/2006/relationships/hyperlink" Target="http://h03-dev-vm7/cgi-bin/eSpecies/pa/xyz/785" TargetMode="External"/><Relationship Id="rId1097" Type="http://schemas.openxmlformats.org/officeDocument/2006/relationships/hyperlink" Target="http://www.cs.brandeis.edu/~rshaull/cs147a-fall-2008/hadoop-example/" TargetMode="External"/><Relationship Id="rId674" Type="http://schemas.openxmlformats.org/officeDocument/2006/relationships/hyperlink" Target="https://www.mapbox.com/api-playground/" TargetMode="External"/><Relationship Id="rId881" Type="http://schemas.openxmlformats.org/officeDocument/2006/relationships/hyperlink" Target="https://ee-api.appspot.com/a90c7ad11dc079223d79eb11dd800c73" TargetMode="External"/><Relationship Id="rId979" Type="http://schemas.openxmlformats.org/officeDocument/2006/relationships/image" Target="media/image153.png"/><Relationship Id="rId327" Type="http://schemas.openxmlformats.org/officeDocument/2006/relationships/hyperlink" Target="http://blogs.esri.com/esri/arcgis/2012/06/15/be-successful-overlaying-large-complex-datasets-in-geoprocessing/" TargetMode="External"/><Relationship Id="rId534" Type="http://schemas.openxmlformats.org/officeDocument/2006/relationships/image" Target="media/image54.png"/><Relationship Id="rId741" Type="http://schemas.openxmlformats.org/officeDocument/2006/relationships/hyperlink" Target="https://github.com/google/earthengine-api" TargetMode="External"/><Relationship Id="rId839" Type="http://schemas.openxmlformats.org/officeDocument/2006/relationships/image" Target="media/image110.png"/><Relationship Id="rId1164" Type="http://schemas.openxmlformats.org/officeDocument/2006/relationships/hyperlink" Target="http://blog.matthewrathbone.com/2013/08/10/guide-to-writing-hive-udfs.html" TargetMode="External"/><Relationship Id="rId1371" Type="http://schemas.openxmlformats.org/officeDocument/2006/relationships/hyperlink" Target="http://geonode.org/" TargetMode="External"/><Relationship Id="rId1469" Type="http://schemas.openxmlformats.org/officeDocument/2006/relationships/hyperlink" Target="https://andrewcottam.github.io/wireframes/regional/build/indicator/2" TargetMode="External"/><Relationship Id="rId601" Type="http://schemas.openxmlformats.org/officeDocument/2006/relationships/hyperlink" Target="https://community.c9.io/t/what-are-hot-workspaces/1334" TargetMode="External"/><Relationship Id="rId1024" Type="http://schemas.openxmlformats.org/officeDocument/2006/relationships/image" Target="media/image164.png"/><Relationship Id="rId1231" Type="http://schemas.openxmlformats.org/officeDocument/2006/relationships/hyperlink" Target="http://stackoverflow.com/questions/18578244/displaying-elements-other-than-fullscreen-element-html5-fullscreen-api" TargetMode="External"/><Relationship Id="rId1676" Type="http://schemas.openxmlformats.org/officeDocument/2006/relationships/hyperlink" Target="https://www.howtoinstall.co/en/debian/stretch/libapache2-mod-fastcgi" TargetMode="External"/><Relationship Id="rId906" Type="http://schemas.openxmlformats.org/officeDocument/2006/relationships/hyperlink" Target="http://www.youtube.com/watch?v=aCepMHeIA2U" TargetMode="External"/><Relationship Id="rId1329" Type="http://schemas.openxmlformats.org/officeDocument/2006/relationships/hyperlink" Target="https://www.coursera.org/learn/machine-learning/lecture/2DKxQ/normal-equation" TargetMode="External"/><Relationship Id="rId1536" Type="http://schemas.openxmlformats.org/officeDocument/2006/relationships/hyperlink" Target="http://scikit-learn.org/stable/index.html" TargetMode="External"/><Relationship Id="rId1743" Type="http://schemas.openxmlformats.org/officeDocument/2006/relationships/image" Target="media/image219.jpeg"/><Relationship Id="rId35" Type="http://schemas.openxmlformats.org/officeDocument/2006/relationships/hyperlink" Target="http://www.gd-ais.com/index.cfm?acronym=gmbd" TargetMode="External"/><Relationship Id="rId1603" Type="http://schemas.openxmlformats.org/officeDocument/2006/relationships/oleObject" Target="embeddings/oleObject1.bin"/><Relationship Id="rId1810" Type="http://schemas.openxmlformats.org/officeDocument/2006/relationships/hyperlink" Target="http://www.diva-gis.org/" TargetMode="External"/><Relationship Id="rId184" Type="http://schemas.openxmlformats.org/officeDocument/2006/relationships/hyperlink" Target="http://79.125.16.106/IUCN/mapper/index.html?ID_NO=2358" TargetMode="External"/><Relationship Id="rId391" Type="http://schemas.openxmlformats.org/officeDocument/2006/relationships/hyperlink" Target="ftp://h05-ftp.jrc.it/cottaan/European_10km_Red_List_Species.mdb" TargetMode="External"/><Relationship Id="rId251" Type="http://schemas.openxmlformats.org/officeDocument/2006/relationships/hyperlink" Target="https://github.com/andrewcottam/apache-hive-files/blob/master/species_preprocessing_2.sql" TargetMode="External"/><Relationship Id="rId489" Type="http://schemas.openxmlformats.org/officeDocument/2006/relationships/hyperlink" Target="http://h03-dev-vm15:8080/geonetwork/srv/en/main.home" TargetMode="External"/><Relationship Id="rId696" Type="http://schemas.openxmlformats.org/officeDocument/2006/relationships/hyperlink" Target="https://datamarket.azure.com/" TargetMode="External"/><Relationship Id="rId349" Type="http://schemas.openxmlformats.org/officeDocument/2006/relationships/hyperlink" Target="file:///C:\Users\cottaan\AppData\Roaming\Microsoft\Word\httplib2%20in%20the%20bing.py%20file" TargetMode="External"/><Relationship Id="rId556" Type="http://schemas.openxmlformats.org/officeDocument/2006/relationships/hyperlink" Target="https://github.com/andrewcottam/general/blob/master/roadless_access_validation_points_to_postgresql.fmw" TargetMode="External"/><Relationship Id="rId763" Type="http://schemas.openxmlformats.org/officeDocument/2006/relationships/hyperlink" Target="https://cloud.google.com/compute/docs/instances/adding-removing-ssh-keys" TargetMode="External"/><Relationship Id="rId1186" Type="http://schemas.openxmlformats.org/officeDocument/2006/relationships/hyperlink" Target="https://issues.cloudera.org/browse/IMPALA-695" TargetMode="External"/><Relationship Id="rId1393" Type="http://schemas.openxmlformats.org/officeDocument/2006/relationships/hyperlink" Target="http://jamesthom.as/blog/2012/04/22/debugging-optimised-dojo-apps/" TargetMode="External"/><Relationship Id="rId111" Type="http://schemas.openxmlformats.org/officeDocument/2006/relationships/hyperlink" Target="https://sentinel.esa.int/web/sentinel/user-guides/sentinel-2-msi/naming-convention" TargetMode="External"/><Relationship Id="rId209" Type="http://schemas.openxmlformats.org/officeDocument/2006/relationships/image" Target="media/image29.jpeg"/><Relationship Id="rId416" Type="http://schemas.openxmlformats.org/officeDocument/2006/relationships/hyperlink" Target="http://h03-dev-vm7/eSpecies/REST/%20but%20Access%20Forbidden%20still" TargetMode="External"/><Relationship Id="rId970" Type="http://schemas.openxmlformats.org/officeDocument/2006/relationships/image" Target="media/image149.png"/><Relationship Id="rId1046" Type="http://schemas.openxmlformats.org/officeDocument/2006/relationships/hyperlink" Target="https://www.picloud.com/accounts/jobs/" TargetMode="External"/><Relationship Id="rId1253" Type="http://schemas.openxmlformats.org/officeDocument/2006/relationships/hyperlink" Target="http://pro.arcgis.com/en/pro-app/arcpy/get-started/using-conda-with-arcgis-pro.htm" TargetMode="External"/><Relationship Id="rId1698" Type="http://schemas.openxmlformats.org/officeDocument/2006/relationships/hyperlink" Target="http://stackoverflow.com/questions/7438313/pushing-to-git-returning-error-code-403-fatal-http-request-failed" TargetMode="External"/><Relationship Id="rId623" Type="http://schemas.openxmlformats.org/officeDocument/2006/relationships/hyperlink" Target="https://github.com/systemed/tilemaker%23installing%20" TargetMode="External"/><Relationship Id="rId830" Type="http://schemas.openxmlformats.org/officeDocument/2006/relationships/hyperlink" Target="https://github.com/andrewcottam/water_detection_python_scripts/blob/master/createWaterPoints.py" TargetMode="External"/><Relationship Id="rId928" Type="http://schemas.openxmlformats.org/officeDocument/2006/relationships/image" Target="media/image139.png"/><Relationship Id="rId1460" Type="http://schemas.openxmlformats.org/officeDocument/2006/relationships/image" Target="media/image190.png"/><Relationship Id="rId1558" Type="http://schemas.openxmlformats.org/officeDocument/2006/relationships/hyperlink" Target="httpd:%20premature%20connection%20close" TargetMode="External"/><Relationship Id="rId1765" Type="http://schemas.openxmlformats.org/officeDocument/2006/relationships/hyperlink" Target="https://intragate.ec.europa.eu/cas/" TargetMode="External"/><Relationship Id="rId57" Type="http://schemas.openxmlformats.org/officeDocument/2006/relationships/hyperlink" Target="http://wiki.openstreetmap.org/wiki/Key:taxon" TargetMode="External"/><Relationship Id="rId1113" Type="http://schemas.openxmlformats.org/officeDocument/2006/relationships/hyperlink" Target="https://github.com/crs4/pydoop" TargetMode="External"/><Relationship Id="rId1320" Type="http://schemas.openxmlformats.org/officeDocument/2006/relationships/hyperlink" Target="http://stackoverflow.com/questions/36659453/intel-mkl-fatal-error-cannot-load-libmkl-avx2-so-or-libmkl-def-so" TargetMode="External"/><Relationship Id="rId1418" Type="http://schemas.openxmlformats.org/officeDocument/2006/relationships/hyperlink" Target="http://help.arcgis.com/en/webapi/javascript/arcgis/help/jsapi/api_codeassist.htm" TargetMode="External"/><Relationship Id="rId1625" Type="http://schemas.openxmlformats.org/officeDocument/2006/relationships/hyperlink" Target="https://www.mapbox.com/help/osm-and-mapbox/" TargetMode="External"/><Relationship Id="rId273" Type="http://schemas.openxmlformats.org/officeDocument/2006/relationships/image" Target="media/image34.jpeg"/><Relationship Id="rId480" Type="http://schemas.openxmlformats.org/officeDocument/2006/relationships/hyperlink" Target="http://h03-dev-vm7/cgi-bin/eSpecies/quadkey/132320330232030/specieslist" TargetMode="External"/><Relationship Id="rId133" Type="http://schemas.openxmlformats.org/officeDocument/2006/relationships/hyperlink" Target="http://desktop.arcgis.com/en/arcmap/10.3/manage-data/raster-and-images/key-concepts-of-raster-dataset-color-maps.htm" TargetMode="External"/><Relationship Id="rId340" Type="http://schemas.openxmlformats.org/officeDocument/2006/relationships/hyperlink" Target="http://mapservices.iucnredlist.org/ArcGIS/rest/services/Andrew/SpeciesWFS/MapServer/0/query?where=objectid%3E-1&amp;returnIdsOnly=true&amp;returnGeometry=false&amp;f=json" TargetMode="External"/><Relationship Id="rId578"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85" Type="http://schemas.openxmlformats.org/officeDocument/2006/relationships/hyperlink" Target="https://cloud.google.com/appengine/docs/python/googlecloudstorageclient/setting-up-cloud-storage" TargetMode="External"/><Relationship Id="rId992" Type="http://schemas.openxmlformats.org/officeDocument/2006/relationships/hyperlink" Target="http://dev.virtualearth.net/REST/v1/Imagery/Metadata/Aerial/47.23,-122.3?zl=10&amp;key=AhW7FP_kNS9ae83qjF2DzlmTYOU609o9Io_Guc3a2AHUsRhfIz3SlxuOHCdn1b4G" TargetMode="External"/><Relationship Id="rId200" Type="http://schemas.openxmlformats.org/officeDocument/2006/relationships/hyperlink" Target="http://msdn.microsoft.com/en-us/library/bb259689.aspx%20(4.7773*256%20=%201222.9888" TargetMode="External"/><Relationship Id="rId438" Type="http://schemas.openxmlformats.org/officeDocument/2006/relationships/hyperlink" Target="http://help.arcgis.com/en/webapi/javascript/arcgis/help/jssamples_start.htm)-%20this%20would%20need%20to%20be%20zipped%20for%20large%20amounts%20of%20data" TargetMode="External"/><Relationship Id="rId645" Type="http://schemas.openxmlformats.org/officeDocument/2006/relationships/hyperlink" Target="https://community.c9.io/t/embedded-preview-forces-https/1424" TargetMode="External"/><Relationship Id="rId852" Type="http://schemas.openxmlformats.org/officeDocument/2006/relationships/hyperlink" Target="https://github.com/andrewcottam/water_detection_python_scripts/blob/master/updateSceneMetadata.py" TargetMode="External"/><Relationship Id="rId1068" Type="http://schemas.openxmlformats.org/officeDocument/2006/relationships/hyperlink" Target="http://www.cloudera.com/content/cloudera/en/resources/library/training/intorduction-hbase-todd-lipcon.html" TargetMode="External"/><Relationship Id="rId1275"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82" Type="http://schemas.openxmlformats.org/officeDocument/2006/relationships/hyperlink" Target="https://reactjs.org/tutorial/tutorial.html" TargetMode="External"/><Relationship Id="rId505" Type="http://schemas.openxmlformats.org/officeDocument/2006/relationships/hyperlink" Target="file:///E:\cottaan\My%20Documents\github%20repos\test\populateLCC_Landsat_SceneIDs_slow.py" TargetMode="External"/><Relationship Id="rId712" Type="http://schemas.openxmlformats.org/officeDocument/2006/relationships/hyperlink" Target="http://www.gbif.org/developer/occurrence" TargetMode="External"/><Relationship Id="rId1135" Type="http://schemas.openxmlformats.org/officeDocument/2006/relationships/hyperlink" Target="http://hadoop-h05:50030/logs/hadoop-cmf-mapreduce1-JOBTRACKER-hadoop-h05.log.out" TargetMode="External"/><Relationship Id="rId1342" Type="http://schemas.openxmlformats.org/officeDocument/2006/relationships/hyperlink" Target="http://172.17.0.6:8081" TargetMode="External"/><Relationship Id="rId1787" Type="http://schemas.openxmlformats.org/officeDocument/2006/relationships/hyperlink" Target="http://wokinfo.com/"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s://github.com/andrewcottam/apache-hive-files/blob/260ee4ec5790e0b975b7adf956da82fabdfd5b19/species_preprocessing_4.sql" TargetMode="External"/><Relationship Id="rId1647" Type="http://schemas.openxmlformats.org/officeDocument/2006/relationships/hyperlink" Target="https://www.mapbox.com/designer-maps/" TargetMode="External"/><Relationship Id="rId1507" Type="http://schemas.openxmlformats.org/officeDocument/2006/relationships/hyperlink" Target="http://www.saddi.com/software/flup/dist/flup-1.0.2.tar.gz" TargetMode="External"/><Relationship Id="rId1714" Type="http://schemas.openxmlformats.org/officeDocument/2006/relationships/hyperlink" Target="https://help.github.com/articles/securing-your-github-pages-site-with-https/" TargetMode="External"/><Relationship Id="rId295" Type="http://schemas.openxmlformats.org/officeDocument/2006/relationships/hyperlink" Target="http://maps.iucnredlist.org/map.html?id=9281" TargetMode="External"/><Relationship Id="rId155" Type="http://schemas.openxmlformats.org/officeDocument/2006/relationships/image" Target="media/image25.png"/><Relationship Id="rId362" Type="http://schemas.openxmlformats.org/officeDocument/2006/relationships/hyperlink" Target="mailto:speciescharisma2@yahoo.co.uk" TargetMode="External"/><Relationship Id="rId1297" Type="http://schemas.openxmlformats.org/officeDocument/2006/relationships/hyperlink" Target="http://localhost:8080/gee_spectral_library_builder/" TargetMode="External"/><Relationship Id="rId222" Type="http://schemas.openxmlformats.org/officeDocument/2006/relationships/hyperlink" Target="https://my.esri.com/" TargetMode="External"/><Relationship Id="rId667" Type="http://schemas.openxmlformats.org/officeDocument/2006/relationships/hyperlink" Target="https://api.elsevier.com/content/author/author_id/55344624600?apiKey=700793c78c8fb1d736eb7030bb874bda&amp;httpAccept=application/json" TargetMode="External"/><Relationship Id="rId874" Type="http://schemas.openxmlformats.org/officeDocument/2006/relationships/hyperlink" Target="https://ee-api.appspot.com/4e977aea2f63647a4300c0fe783b756c" TargetMode="External"/><Relationship Id="rId527" Type="http://schemas.openxmlformats.org/officeDocument/2006/relationships/hyperlink" Target="http://help.arcgis.com/en/webapi/javascript/arcgis/help/jsapi_start.htm" TargetMode="External"/><Relationship Id="rId734" Type="http://schemas.openxmlformats.org/officeDocument/2006/relationships/hyperlink" Target="https://console.developers.google.com/project/_/apiui/credential" TargetMode="External"/><Relationship Id="rId941" Type="http://schemas.openxmlformats.org/officeDocument/2006/relationships/hyperlink" Target="https://www.google.com/fusiontables/DataSource?docid=1CwYznUQU5xrGNaxptfAuYyIrFd-ppC3MWvtb2Cw" TargetMode="External"/><Relationship Id="rId1157" Type="http://schemas.openxmlformats.org/officeDocument/2006/relationships/hyperlink" Target="https://cwiki.apache.org/confluence/display/Hive/LanguageManual+Cli" TargetMode="External"/><Relationship Id="rId136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71" Type="http://schemas.openxmlformats.org/officeDocument/2006/relationships/hyperlink" Target="http://docs.geoserver.org/latest/en/user/installation/linux.html" TargetMode="External"/><Relationship Id="rId70" Type="http://schemas.openxmlformats.org/officeDocument/2006/relationships/hyperlink" Target="http://cmp-openstandards.org/tools/threats-and-actions-taxonomies/" TargetMode="External"/><Relationship Id="rId801" Type="http://schemas.openxmlformats.org/officeDocument/2006/relationships/hyperlink" Target="https://ee-api.appspot.com/21a40a9660fc94b7beb90819386d7d43" TargetMode="External"/><Relationship Id="rId1017" Type="http://schemas.openxmlformats.org/officeDocument/2006/relationships/hyperlink" Target="http://data.aad.gov.au/aadc/calc/dms_decimal.cfm" TargetMode="External"/><Relationship Id="rId1224" Type="http://schemas.openxmlformats.org/officeDocument/2006/relationships/hyperlink" Target="https://community.c9.io/t/setting-up-postgresql/1573" TargetMode="External"/><Relationship Id="rId1431" Type="http://schemas.openxmlformats.org/officeDocument/2006/relationships/hyperlink" Target="https://github.com/Leaflet/Leaflet.VectorGrid" TargetMode="External"/><Relationship Id="rId1669" Type="http://schemas.openxmlformats.org/officeDocument/2006/relationships/hyperlink" Target="http://www.makeuseof.com/tag/download-windows-xp-for-free-and-legally-straight-from-microsoft-si/" TargetMode="External"/><Relationship Id="rId1529" Type="http://schemas.openxmlformats.org/officeDocument/2006/relationships/hyperlink" Target="https://www.tensorflow.org/install/install_linux" TargetMode="External"/><Relationship Id="rId1736" Type="http://schemas.openxmlformats.org/officeDocument/2006/relationships/hyperlink" Target="https://github.com/andrewcottam/python-rest-server/blob/master/cgi-bin/database_objects.sql" TargetMode="External"/><Relationship Id="rId28" Type="http://schemas.openxmlformats.org/officeDocument/2006/relationships/hyperlink" Target="https://code.earthengine.google.com/?asset=users/acottam/ifl_2013" TargetMode="External"/><Relationship Id="rId180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77" Type="http://schemas.openxmlformats.org/officeDocument/2006/relationships/hyperlink" Target="http://gis.stackexchange.com/questions/233/how-to-get-raster-image-as-array-in-python-with-arcgis" TargetMode="External"/><Relationship Id="rId384" Type="http://schemas.openxmlformats.org/officeDocument/2006/relationships/image" Target="media/image44.jpeg"/><Relationship Id="rId591" Type="http://schemas.openxmlformats.org/officeDocument/2006/relationships/hyperlink" Target="https://leaflet-map-blishten.c9users.io/index.html" TargetMode="External"/><Relationship Id="rId244" Type="http://schemas.openxmlformats.org/officeDocument/2006/relationships/hyperlink" Target="http://www.cs.stanford.edu/people/ang//papers/nips06-mapreducemulticore.pdf" TargetMode="External"/><Relationship Id="rId689" Type="http://schemas.openxmlformats.org/officeDocument/2006/relationships/hyperlink" Target="https://developer.gettyimages.com" TargetMode="External"/><Relationship Id="rId896" Type="http://schemas.openxmlformats.org/officeDocument/2006/relationships/hyperlink" Target="https://github.com/andrewcottam/general/blob/master/water_trend_analyses_csv_to_postgresql.fmw" TargetMode="External"/><Relationship Id="rId1081" Type="http://schemas.openxmlformats.org/officeDocument/2006/relationships/hyperlink" Target="http://www.youtube.com/watch?v=pJ4ahwABPRs&amp;feature=youtu.be" TargetMode="External"/><Relationship Id="rId451" Type="http://schemas.openxmlformats.org/officeDocument/2006/relationships/hyperlink" Target="http://webpy.org/cookbook/ssl" TargetMode="External"/><Relationship Id="rId549" Type="http://schemas.openxmlformats.org/officeDocument/2006/relationships/hyperlink" Target="https://github.com/r3mi/poly2tri.js" TargetMode="External"/><Relationship Id="rId756" Type="http://schemas.openxmlformats.org/officeDocument/2006/relationships/hyperlink" Target="mailto:a.cottam@gmail.com" TargetMode="External"/><Relationship Id="rId1179" Type="http://schemas.openxmlformats.org/officeDocument/2006/relationships/hyperlink" Target="http://hadoop-m2:8888/" TargetMode="External"/><Relationship Id="rId1386" Type="http://schemas.openxmlformats.org/officeDocument/2006/relationships/hyperlink" Target="http://www.sitepen.com/blog/2010/07/12/dive-into-dijit/" TargetMode="External"/><Relationship Id="rId1593" Type="http://schemas.openxmlformats.org/officeDocument/2006/relationships/hyperlink" Target="https://mapzen.com/data/metro-extracts/metro/london_england/" TargetMode="External"/><Relationship Id="rId104" Type="http://schemas.openxmlformats.org/officeDocument/2006/relationships/hyperlink" Target="http://landsat.usgs.gov/tools_L8_acquisition_calendar.php" TargetMode="External"/><Relationship Id="rId311" Type="http://schemas.openxmlformats.org/officeDocument/2006/relationships/hyperlink" Target="http://blogs.esri.com/esri/arcgis/2009/05/06/about-geographic-transformations-and-how-to-choose-the-right-one/" TargetMode="External"/><Relationship Id="rId409" Type="http://schemas.openxmlformats.org/officeDocument/2006/relationships/hyperlink" Target="http://webpy.org/download" TargetMode="External"/><Relationship Id="rId963" Type="http://schemas.openxmlformats.org/officeDocument/2006/relationships/hyperlink" Target="https://code.google.com/p/earthengine-api" TargetMode="External"/><Relationship Id="rId1039" Type="http://schemas.openxmlformats.org/officeDocument/2006/relationships/hyperlink" Target="https://developers.arcgis.com/javascript/3/" TargetMode="External"/><Relationship Id="rId1246" Type="http://schemas.openxmlformats.org/officeDocument/2006/relationships/hyperlink" Target="https://my.usgs.gov/confluence/pages/viewpage.action?pageId=540116867" TargetMode="External"/><Relationship Id="rId92" Type="http://schemas.openxmlformats.org/officeDocument/2006/relationships/image" Target="media/image12.png"/><Relationship Id="rId616" Type="http://schemas.openxmlformats.org/officeDocument/2006/relationships/hyperlink" Target="https://reactjs.org/docs/add-react-to-a-new-app.html" TargetMode="External"/><Relationship Id="rId823" Type="http://schemas.openxmlformats.org/officeDocument/2006/relationships/hyperlink" Target="https://browse.digitalglobe.com/imagefinder" TargetMode="External"/><Relationship Id="rId1453" Type="http://schemas.openxmlformats.org/officeDocument/2006/relationships/image" Target="media/image189.png"/><Relationship Id="rId1660" Type="http://schemas.openxmlformats.org/officeDocument/2006/relationships/hyperlink" Target="https://www.mapbox.com/mapbox-gl-js/style-spec/" TargetMode="External"/><Relationship Id="rId1758" Type="http://schemas.openxmlformats.org/officeDocument/2006/relationships/hyperlink" Target="http://recruitment.jrc.ec.europa.eu" TargetMode="External"/><Relationship Id="rId1106" Type="http://schemas.openxmlformats.org/officeDocument/2006/relationships/hyperlink" Target="https://blog.cloudera.com/blog/2014/02/migrating-from-hive-cli-to-beeline-a-primer/" TargetMode="External"/><Relationship Id="rId1313" Type="http://schemas.openxmlformats.org/officeDocument/2006/relationships/hyperlink" Target="http://docs.qgis.org/testing/en/docs/pyqgis_developer_cookbook/intro.html" TargetMode="External"/><Relationship Id="rId1520" Type="http://schemas.openxmlformats.org/officeDocument/2006/relationships/hyperlink" Target="https://pypi.python.org/pypi/moviepy/0.2.1.6.4" TargetMode="External"/><Relationship Id="rId1618" Type="http://schemas.openxmlformats.org/officeDocument/2006/relationships/hyperlink" Target="https://openmaptiles.org/schema/" TargetMode="External"/><Relationship Id="rId1825" Type="http://schemas.openxmlformats.org/officeDocument/2006/relationships/footer" Target="footer1.xml"/><Relationship Id="rId199" Type="http://schemas.openxmlformats.org/officeDocument/2006/relationships/hyperlink" Target="http://www.maptiler.org/google-maps-coordinates-tile-bounds-projection/" TargetMode="External"/><Relationship Id="rId266" Type="http://schemas.openxmlformats.org/officeDocument/2006/relationships/hyperlink" Target="http://ecat-dev.gbif.org/checklist/1007" TargetMode="External"/><Relationship Id="rId473" Type="http://schemas.openxmlformats.org/officeDocument/2006/relationships/hyperlink" Target="http://h03-dev-vm7/cgi-bin/eSpecies/bbox/25728,16008,27776,17032/pa/map/785" TargetMode="External"/><Relationship Id="rId680" Type="http://schemas.openxmlformats.org/officeDocument/2006/relationships/hyperlink" Target="https://www.mapbox.com/api-documentation/" TargetMode="External"/><Relationship Id="rId126" Type="http://schemas.openxmlformats.org/officeDocument/2006/relationships/hyperlink" Target="https://storage.googleapis.com/global-surface-water/maptiles/occurrence/8/125/116.png" TargetMode="External"/><Relationship Id="rId333" Type="http://schemas.openxmlformats.org/officeDocument/2006/relationships/hyperlink" Target="http://www.postgresql.org/docs/9.1/static/plpgsql-control-structures.html" TargetMode="External"/><Relationship Id="rId540" Type="http://schemas.openxmlformats.org/officeDocument/2006/relationships/hyperlink" Target="http://forums.arcgis.com/threads/29384-Aptana-3.0-JSAPI-code-assist" TargetMode="External"/><Relationship Id="rId778" Type="http://schemas.openxmlformats.org/officeDocument/2006/relationships/hyperlink" Target="https://github.com/google/google-api-python-client" TargetMode="External"/><Relationship Id="rId985" Type="http://schemas.openxmlformats.org/officeDocument/2006/relationships/image" Target="media/image155.png"/><Relationship Id="rId1170" Type="http://schemas.openxmlformats.org/officeDocument/2006/relationships/hyperlink" Target="https://github.com/andrewcottam/apache-hive-files/blob/master/create_permanent_st_functions.txt" TargetMode="External"/><Relationship Id="rId638" Type="http://schemas.openxmlformats.org/officeDocument/2006/relationships/image" Target="media/image67.png"/><Relationship Id="rId845" Type="http://schemas.openxmlformats.org/officeDocument/2006/relationships/hyperlink" Target="https://github.com/andrewcottam/postgis_scripts/commit/f9dc348fcc08541d68bd4ecf2f8633b944860f24" TargetMode="External"/><Relationship Id="rId1030" Type="http://schemas.openxmlformats.org/officeDocument/2006/relationships/image" Target="media/image167.png"/><Relationship Id="rId1268" Type="http://schemas.openxmlformats.org/officeDocument/2006/relationships/hyperlink" Target="http://resourcesbeta.arcgis.com/en/help/pdf/whats_new_in_arcgis.pdf" TargetMode="External"/><Relationship Id="rId1475" Type="http://schemas.openxmlformats.org/officeDocument/2006/relationships/hyperlink" Target="https://www.npmjs.com/package/path-to-regexp" TargetMode="External"/><Relationship Id="rId1682" Type="http://schemas.openxmlformats.org/officeDocument/2006/relationships/hyperlink" Target="http://www.clw.csiro.au/division/adelaide/seminars/Brett-Bryan-seminar-Nov2010.pdf" TargetMode="External"/><Relationship Id="rId400" Type="http://schemas.openxmlformats.org/officeDocument/2006/relationships/hyperlink" Target="http://sedac.ciesin.columbia.edu/downloads/docs/groads/groadsv1_methods.pdf" TargetMode="External"/><Relationship Id="rId705" Type="http://schemas.openxmlformats.org/officeDocument/2006/relationships/hyperlink" Target="http://api.gbif.org/v0.9/species/match?name=Argusianus%20argus" TargetMode="External"/><Relationship Id="rId1128" Type="http://schemas.openxmlformats.org/officeDocument/2006/relationships/hyperlink" Target="https://github.com/willtemperley/hadoop-client-template" TargetMode="External"/><Relationship Id="rId1335" Type="http://schemas.openxmlformats.org/officeDocument/2006/relationships/hyperlink" Target="https://github.com/MaxKHK/Udacity_DeepLearningAssignments/blob/master/Assignment1/1_notmnist.ipynb" TargetMode="External"/><Relationship Id="rId1542" Type="http://schemas.openxmlformats.org/officeDocument/2006/relationships/hyperlink" Target="http://www.linuxproblem.org/art_9.html" TargetMode="External"/><Relationship Id="rId912" Type="http://schemas.openxmlformats.org/officeDocument/2006/relationships/image" Target="media/image129.png"/><Relationship Id="rId41" Type="http://schemas.openxmlformats.org/officeDocument/2006/relationships/hyperlink" Target="http://protectedplanet.net/sites/351406" TargetMode="External"/><Relationship Id="rId1402" Type="http://schemas.openxmlformats.org/officeDocument/2006/relationships/hyperlink" Target="https://dojotoolkit.org/documentation/tutorials/1.10/cdn/" TargetMode="External"/><Relationship Id="rId1707" Type="http://schemas.openxmlformats.org/officeDocument/2006/relationships/hyperlink" Target="https://github.com/andrewcottam/python-rest-server/releases" TargetMode="External"/><Relationship Id="rId190" Type="http://schemas.openxmlformats.org/officeDocument/2006/relationships/hyperlink" Target="http://code.google.com/p/python-geohash/" TargetMode="External"/><Relationship Id="rId288" Type="http://schemas.openxmlformats.org/officeDocument/2006/relationships/hyperlink" Target="http://www.iucnredlist.org/details/4265/0" TargetMode="External"/><Relationship Id="rId495" Type="http://schemas.openxmlformats.org/officeDocument/2006/relationships/hyperlink" Target="https://raw.github.com/andrewcottam/eSpecies-Client-Demo/master/data/kinabalu.geojson" TargetMode="External"/><Relationship Id="rId148" Type="http://schemas.openxmlformats.org/officeDocument/2006/relationships/hyperlink" Target="http://help.arcgis.com/en/arcgisdesktop/10.0/help/index.html" TargetMode="External"/><Relationship Id="rId355" Type="http://schemas.openxmlformats.org/officeDocument/2006/relationships/hyperlink" Target="https://accountservices.passport.net/" TargetMode="External"/><Relationship Id="rId562" Type="http://schemas.openxmlformats.org/officeDocument/2006/relationships/hyperlink" Target="file:///E:\cottaan\Documents\GitHub\general\general\fme_scripts\roadless_s_america_csv_to_postgresql.fmw" TargetMode="External"/><Relationship Id="rId1192" Type="http://schemas.openxmlformats.org/officeDocument/2006/relationships/hyperlink" Target="https://cwiki.apache.org/confluence/display/Hive/LanguageManual+Explain" TargetMode="External"/><Relationship Id="rId215" Type="http://schemas.openxmlformats.org/officeDocument/2006/relationships/hyperlink" Target="file:///E:\cottaan\My%20Documents\My%20FME%20Workspaces\ibex_species.fmw" TargetMode="External"/><Relationship Id="rId422" Type="http://schemas.openxmlformats.org/officeDocument/2006/relationships/hyperlink" Target="http://h03-dev-vm7/cgi-bin/eSpecies.py/qk/3%20and%20returns%20the%20variable%20as%20a%20parameter%20in%20the%20GET%20method" TargetMode="External"/><Relationship Id="rId867" Type="http://schemas.openxmlformats.org/officeDocument/2006/relationships/hyperlink" Target="https://raw.githubusercontent.com/andrewcottam/postgis_scripts/858267b453c834fe173efc7a35a6ceff6223987a/water_confusion_matrix_for_publication.sql" TargetMode="External"/><Relationship Id="rId1052" Type="http://schemas.openxmlformats.org/officeDocument/2006/relationships/hyperlink" Target="http://forums.esri.com/Thread.asp?c=93&amp;f=984&amp;t=288607" TargetMode="External"/><Relationship Id="rId1497" Type="http://schemas.openxmlformats.org/officeDocument/2006/relationships/hyperlink" Target="https://travis-ci.org/smeijer/leaflet-geosearch/jobs/260632062" TargetMode="External"/><Relationship Id="rId727" Type="http://schemas.openxmlformats.org/officeDocument/2006/relationships/hyperlink" Target="https://developers.google.com/earth-engine/python_install-datalab-gcp" TargetMode="External"/><Relationship Id="rId934" Type="http://schemas.openxmlformats.org/officeDocument/2006/relationships/image" Target="media/image142.png"/><Relationship Id="rId1357" Type="http://schemas.openxmlformats.org/officeDocument/2006/relationships/hyperlink" Target="http://lrm-maps.jrc.ec.europa.eu/geoserver/" TargetMode="External"/><Relationship Id="rId1564" Type="http://schemas.openxmlformats.org/officeDocument/2006/relationships/hyperlink" Target="http://www.ee.surrey.ac.uk/Teaching/Unix/unix5.html" TargetMode="External"/><Relationship Id="rId1771" Type="http://schemas.openxmlformats.org/officeDocument/2006/relationships/hyperlink" Target="http://serverfault.com/questions/309357/ping-a-specific-port"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lwn.net/Articles/400629/" TargetMode="External"/><Relationship Id="rId1424" Type="http://schemas.openxmlformats.org/officeDocument/2006/relationships/hyperlink" Target="https://developers.arcgis.com/javascript/jsapi/wmslayer-amd.html" TargetMode="External"/><Relationship Id="rId1631" Type="http://schemas.openxmlformats.org/officeDocument/2006/relationships/hyperlink" Target="https://www.openstreetmap.org/way/339595997" TargetMode="External"/><Relationship Id="rId1729" Type="http://schemas.openxmlformats.org/officeDocument/2006/relationships/hyperlink" Target="https://raw.githubusercontent.com/andrewcottam/python-rest-server/master/cgi-bin/database_objects.sql" TargetMode="External"/><Relationship Id="rId377"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84" Type="http://schemas.openxmlformats.org/officeDocument/2006/relationships/hyperlink" Target="https://code.google.com/r/edmundcrewe-proxypatch/source/browse/django_cas/tests/cas_tests.py" TargetMode="External"/><Relationship Id="rId5" Type="http://schemas.openxmlformats.org/officeDocument/2006/relationships/webSettings" Target="webSettings.xml"/><Relationship Id="rId237" Type="http://schemas.openxmlformats.org/officeDocument/2006/relationships/hyperlink" Target="http://www.christof-strauch.de/nosqldbs.pdf" TargetMode="External"/><Relationship Id="rId791" Type="http://schemas.openxmlformats.org/officeDocument/2006/relationships/image" Target="media/image82.png"/><Relationship Id="rId889" Type="http://schemas.openxmlformats.org/officeDocument/2006/relationships/image" Target="media/image124.png"/><Relationship Id="rId1074" Type="http://schemas.openxmlformats.org/officeDocument/2006/relationships/hyperlink" Target="http://www.youtube.com/watch?v=_HLoH_PgrLk" TargetMode="External"/><Relationship Id="rId444"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51" Type="http://schemas.openxmlformats.org/officeDocument/2006/relationships/hyperlink" Target="https://hub.docker.com/u/cloud9/" TargetMode="External"/><Relationship Id="rId749" Type="http://schemas.openxmlformats.org/officeDocument/2006/relationships/hyperlink" Target="https://console.developers.google.com" TargetMode="External"/><Relationship Id="rId1281" Type="http://schemas.openxmlformats.org/officeDocument/2006/relationships/hyperlink" Target="https://wiki.appcelerator.org/display/guides2/Installing+the+Java+Development+Tools" TargetMode="External"/><Relationship Id="rId1379" Type="http://schemas.openxmlformats.org/officeDocument/2006/relationships/hyperlink" Target="https://developers.arcgis.com/en/javascript/jstutorials/intro_javascript_classes.html" TargetMode="External"/><Relationship Id="rId1586" Type="http://schemas.openxmlformats.org/officeDocument/2006/relationships/hyperlink" Target="https://github.com/mapbox/awesome-vector-tiles/" TargetMode="External"/><Relationship Id="rId30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511" Type="http://schemas.openxmlformats.org/officeDocument/2006/relationships/hyperlink" Target="http://beta2.biopama.org/wireframes/regional/build/static/css/main.49a7f815.css" TargetMode="External"/><Relationship Id="rId609" Type="http://schemas.openxmlformats.org/officeDocument/2006/relationships/hyperlink" Target="http://db-server-blishten.c9users.io/geoserver" TargetMode="External"/><Relationship Id="rId956" Type="http://schemas.openxmlformats.org/officeDocument/2006/relationships/hyperlink" Target="https://raw.githubusercontent.com/Homebrew/install/master/install" TargetMode="External"/><Relationship Id="rId1141" Type="http://schemas.openxmlformats.org/officeDocument/2006/relationships/hyperlink" Target="http://h05-nn01.jrc.it/" TargetMode="External"/><Relationship Id="rId1239" Type="http://schemas.openxmlformats.org/officeDocument/2006/relationships/hyperlink" Target="https://scotch.io/@micwanyoike/how-to-add-fonts-to-a-react-project" TargetMode="External"/><Relationship Id="rId1793" Type="http://schemas.openxmlformats.org/officeDocument/2006/relationships/hyperlink" Target="https://www.mytnt.it/myTNT/"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image" Target="media/image100.png"/><Relationship Id="rId1001" Type="http://schemas.openxmlformats.org/officeDocument/2006/relationships/hyperlink" Target="http://mapsapidocs.digitalglobe.com/v1.0/docs/imagery-and-basemaps" TargetMode="External"/><Relationship Id="rId1446" Type="http://schemas.openxmlformats.org/officeDocument/2006/relationships/hyperlink" Target="https://github.com/alex3165/react-mapbox-gl/issues/461" TargetMode="External"/><Relationship Id="rId1653" Type="http://schemas.openxmlformats.org/officeDocument/2006/relationships/hyperlink" Target="https://web-apps-blishten.c9users.io/tilemaker/bern_tiles/13/4265/2883.pbf" TargetMode="External"/><Relationship Id="rId1306" Type="http://schemas.openxmlformats.org/officeDocument/2006/relationships/hyperlink" Target="https://automating-gis-processes.github.io/2016/Lesson3-table-join.html" TargetMode="External"/><Relationship Id="rId1513" Type="http://schemas.openxmlformats.org/officeDocument/2006/relationships/hyperlink" Target="http://stackoverflow.com/questions/24455238/lxml-installation-error-ubuntu-14-04-internal-compiler-error" TargetMode="External"/><Relationship Id="rId1720" Type="http://schemas.openxmlformats.org/officeDocument/2006/relationships/hyperlink" Target="https://owslib.svn.sourceforge.net/svnroot/owslib" TargetMode="External"/><Relationship Id="rId12" Type="http://schemas.openxmlformats.org/officeDocument/2006/relationships/hyperlink" Target="http://jncc.defra.gov.uk/page-4250" TargetMode="External"/><Relationship Id="rId1818" Type="http://schemas.openxmlformats.org/officeDocument/2006/relationships/hyperlink" Target="https://console.aws.amazon.com/ses/home" TargetMode="External"/><Relationship Id="rId161" Type="http://schemas.openxmlformats.org/officeDocument/2006/relationships/hyperlink" Target="http://help.arcgis.com/en/webapps/flexviewer/extenthelper/flexviewer_extenthelper.html" TargetMode="External"/><Relationship Id="rId399" Type="http://schemas.openxmlformats.org/officeDocument/2006/relationships/hyperlink" Target="mailto:http://gis.stackexchange.com/questions/32995/how-to-fully-load-a-raster-into-a-numpy-array" TargetMode="External"/><Relationship Id="rId259" Type="http://schemas.openxmlformats.org/officeDocument/2006/relationships/hyperlink" Target="http://www.postgresql.org/docs/9.1/interactive/plpgsql-statements.html" TargetMode="External"/><Relationship Id="rId466" Type="http://schemas.openxmlformats.org/officeDocument/2006/relationships/hyperlink" Target="http://h03-dev-vm7/cgi-bin/eSpecies/pa/map/785" TargetMode="External"/><Relationship Id="rId673" Type="http://schemas.openxmlformats.org/officeDocument/2006/relationships/hyperlink" Target="https://www.mapbox.com/api-documentation/" TargetMode="External"/><Relationship Id="rId880" Type="http://schemas.openxmlformats.org/officeDocument/2006/relationships/image" Target="media/image118.png"/><Relationship Id="rId1096" Type="http://schemas.openxmlformats.org/officeDocument/2006/relationships/hyperlink" Target="http://blog.cloudera.com/blog/2013/01/a-guide-to-python-frameworks-for-hadoop/" TargetMode="External"/><Relationship Id="rId119" Type="http://schemas.openxmlformats.org/officeDocument/2006/relationships/hyperlink" Target="https://www.mundialis.de/en/" TargetMode="External"/><Relationship Id="rId326" Type="http://schemas.openxmlformats.org/officeDocument/2006/relationships/hyperlink" Target="http://help.arcgis.com/en/sdk/10.0/arcobjects_net/conceptualhelp/index.html" TargetMode="External"/><Relationship Id="rId533" Type="http://schemas.openxmlformats.org/officeDocument/2006/relationships/image" Target="media/image53.png"/><Relationship Id="rId978" Type="http://schemas.openxmlformats.org/officeDocument/2006/relationships/hyperlink" Target="https://groups.google.com/forum/" TargetMode="External"/><Relationship Id="rId1163" Type="http://schemas.openxmlformats.org/officeDocument/2006/relationships/hyperlink" Target="http://www.cloudera.com/documentation/enterprise/latest/topics/cm_mc_hive_udf.html" TargetMode="External"/><Relationship Id="rId1370" Type="http://schemas.openxmlformats.org/officeDocument/2006/relationships/hyperlink" Target="http://geonode-rris.biopama.org/" TargetMode="External"/><Relationship Id="rId740" Type="http://schemas.openxmlformats.org/officeDocument/2006/relationships/hyperlink" Target="https://github.com/google/earthengine-api/tree/master/demos/server-auth" TargetMode="External"/><Relationship Id="rId838" Type="http://schemas.openxmlformats.org/officeDocument/2006/relationships/image" Target="media/image109.png"/><Relationship Id="rId1023" Type="http://schemas.openxmlformats.org/officeDocument/2006/relationships/hyperlink" Target="https://tiles.planet.com/basemaps/v1/planet-tiles/global_monthly_2016_05_mosaic/gmap/0/0/0.png?api_key=33b3bd5bbd5e4e5db1a65c44d223d46a" TargetMode="External"/><Relationship Id="rId1468" Type="http://schemas.openxmlformats.org/officeDocument/2006/relationships/hyperlink" Target="https://reactjs.org/" TargetMode="External"/><Relationship Id="rId1675" Type="http://schemas.openxmlformats.org/officeDocument/2006/relationships/hyperlink" Target="https://github.com/andrewcottam/wireframes/tree/gh-pages/regional" TargetMode="External"/><Relationship Id="rId600" Type="http://schemas.openxmlformats.org/officeDocument/2006/relationships/image" Target="media/image62.png"/><Relationship Id="rId1230" Type="http://schemas.openxmlformats.org/officeDocument/2006/relationships/hyperlink" Target="http://colorbrewer2.org/" TargetMode="External"/><Relationship Id="rId1328" Type="http://schemas.openxmlformats.org/officeDocument/2006/relationships/hyperlink" Target="https://www.coursera.org/learn/machine-learning/lecture/3iawu/gradient-descent-in-practice-ii-learning-rate" TargetMode="External"/><Relationship Id="rId1535" Type="http://schemas.openxmlformats.org/officeDocument/2006/relationships/hyperlink" Target="http://webpy.org/static/web.py-0.37.tar.gz" TargetMode="External"/><Relationship Id="rId905" Type="http://schemas.openxmlformats.org/officeDocument/2006/relationships/hyperlink" Target="http://www.google.com/earth/outreach/tutorials/eartheng_gettingstarted.html" TargetMode="External"/><Relationship Id="rId1742" Type="http://schemas.openxmlformats.org/officeDocument/2006/relationships/hyperlink" Target="http://sedac.ciesin.columbia.edu/species/" TargetMode="External"/><Relationship Id="rId34" Type="http://schemas.openxmlformats.org/officeDocument/2006/relationships/hyperlink" Target="http://protectedplanet.net/help" TargetMode="External"/><Relationship Id="rId1602" Type="http://schemas.openxmlformats.org/officeDocument/2006/relationships/image" Target="media/image203.png"/><Relationship Id="rId183" Type="http://schemas.openxmlformats.org/officeDocument/2006/relationships/hyperlink" Target="http://79.125.16.106/IUCN/mapper/index.html?ID_NO=13132" TargetMode="External"/><Relationship Id="rId390" Type="http://schemas.openxmlformats.org/officeDocument/2006/relationships/image" Target="media/image49.png"/><Relationship Id="rId250" Type="http://schemas.openxmlformats.org/officeDocument/2006/relationships/hyperlink" Target="http://h03-dev-vm7/cgi-bin/eSpecies/pa/pari/1078" TargetMode="External"/><Relationship Id="rId488" Type="http://schemas.openxmlformats.org/officeDocument/2006/relationships/hyperlink" Target="https://github.com/andrewcottam/leaflet_map" TargetMode="External"/><Relationship Id="rId695" Type="http://schemas.openxmlformats.org/officeDocument/2006/relationships/hyperlink" Target="https://api.protectedplanet.net/documentation" TargetMode="External"/><Relationship Id="rId110" Type="http://schemas.openxmlformats.org/officeDocument/2006/relationships/hyperlink" Target="https://earth.esa.int/web/sentinel/sentinel-2-msi-wiki" TargetMode="External"/><Relationship Id="rId348" Type="http://schemas.openxmlformats.org/officeDocument/2006/relationships/hyperlink" Target="http://subclipse.tigris.org/servlets/ProjectProcess?pageID=p4wYuA%20-%20added%20the%20software%20site%20http://subclipse.tigris.org/update_1.0.x%20and%20downloaded" TargetMode="External"/><Relationship Id="rId555" Type="http://schemas.openxmlformats.org/officeDocument/2006/relationships/hyperlink" Target="https://www.google.com/fusiontables/DataSource?docid=1lisIMTpH5slOpRNJQa3OnGRY2TFoS8ue-k2BVJRr" TargetMode="External"/><Relationship Id="rId762" Type="http://schemas.openxmlformats.org/officeDocument/2006/relationships/hyperlink" Target="https://cloud.google.com/compute/docs/instances/adding-removing-ssh-keys" TargetMode="External"/><Relationship Id="rId1185" Type="http://schemas.openxmlformats.org/officeDocument/2006/relationships/hyperlink" Target="http://www.cloudera.com/content/cloudera/en/resources/library/recordedwebinar/cloudera-impala-a-modern-sql-engine-for-hadoop-video-recording.html" TargetMode="External"/><Relationship Id="rId1392" Type="http://schemas.openxmlformats.org/officeDocument/2006/relationships/image" Target="media/image184.png"/><Relationship Id="rId208" Type="http://schemas.openxmlformats.org/officeDocument/2006/relationships/image" Target="media/image28.jpeg"/><Relationship Id="rId415" Type="http://schemas.openxmlformats.org/officeDocument/2006/relationships/hyperlink" Target="http://0.0.0.0:8080%20suggesting%20that%20the%20server%20was%20running" TargetMode="External"/><Relationship Id="rId622" Type="http://schemas.openxmlformats.org/officeDocument/2006/relationships/hyperlink" Target="https://github.com/translate/translate/issues/3384" TargetMode="External"/><Relationship Id="rId1045" Type="http://schemas.openxmlformats.org/officeDocument/2006/relationships/hyperlink" Target="http://docs.picloud.com/quickstart.html" TargetMode="External"/><Relationship Id="rId1252" Type="http://schemas.openxmlformats.org/officeDocument/2006/relationships/hyperlink" Target="http://pro.arcgis.com/en/pro-app/arcpy/get-started/what-is-conda.htm" TargetMode="External"/><Relationship Id="rId1697" Type="http://schemas.openxmlformats.org/officeDocument/2006/relationships/hyperlink" Target="mailto:a.cottam@gmail.com" TargetMode="External"/><Relationship Id="rId927" Type="http://schemas.openxmlformats.org/officeDocument/2006/relationships/hyperlink" Target="http://www.esri.com/news/arcuser/0111/geodesic.html" TargetMode="External"/><Relationship Id="rId1112" Type="http://schemas.openxmlformats.org/officeDocument/2006/relationships/hyperlink" Target="http://pydoop.sourceforge.net/docs/index.html" TargetMode="External"/><Relationship Id="rId1557" Type="http://schemas.openxmlformats.org/officeDocument/2006/relationships/hyperlink" Target="http://h03-dev-vm7:5802/" TargetMode="External"/><Relationship Id="rId1764" Type="http://schemas.openxmlformats.org/officeDocument/2006/relationships/hyperlink" Target="https://intracomm.ec.europa.eu/dgintranet/jrc/iesnet_pims/communication/templates/index_en.htm"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swingley.github.io/arg/" TargetMode="External"/><Relationship Id="rId1624" Type="http://schemas.openxmlformats.org/officeDocument/2006/relationships/hyperlink" Target="http://esri.github.io/arcgis-vectortile-style-editor/" TargetMode="External"/><Relationship Id="rId272" Type="http://schemas.openxmlformats.org/officeDocument/2006/relationships/image" Target="media/image33.jpeg"/><Relationship Id="rId577" Type="http://schemas.openxmlformats.org/officeDocument/2006/relationships/hyperlink" Target="https://intragate.ec.europa.eu/cas/login?service=http://localhost/bling" TargetMode="External"/><Relationship Id="rId132" Type="http://schemas.openxmlformats.org/officeDocument/2006/relationships/hyperlink" Target="http://www.gdal.org/frmt_gtiff.html" TargetMode="External"/><Relationship Id="rId784" Type="http://schemas.openxmlformats.org/officeDocument/2006/relationships/hyperlink" Target="https://cloud.google.com/storage/docs/gsutil/addlhelp/WorkingWithObjectMetadata" TargetMode="External"/><Relationship Id="rId991" Type="http://schemas.openxmlformats.org/officeDocument/2006/relationships/hyperlink" Target="http://msdn.microsoft.com/en-us/library/ff701713.aspx" TargetMode="External"/><Relationship Id="rId1067" Type="http://schemas.openxmlformats.org/officeDocument/2006/relationships/hyperlink" Target="http://www.cloudera.com/content/cloudera/en/resources/library/training/cloudera-essentials-for-apache-hadoop-6-of-6-managing-the-elephant-in-the-room.html" TargetMode="External"/><Relationship Id="rId437" Type="http://schemas.openxmlformats.org/officeDocument/2006/relationships/hyperlink" Target="http://sourceforge.net/projects/numpy/files/NumPy/1.5.1/numpy-1.5.1-win32-superpack-python2.6.exe/download" TargetMode="External"/><Relationship Id="rId644" Type="http://schemas.openxmlformats.org/officeDocument/2006/relationships/image" Target="media/image70.png"/><Relationship Id="rId851" Type="http://schemas.openxmlformats.org/officeDocument/2006/relationships/hyperlink" Target="https://github.com/andrewcottam/water_detection_python_scripts/blob/master/getBestScenesForPoints.py" TargetMode="External"/><Relationship Id="rId1274" Type="http://schemas.openxmlformats.org/officeDocument/2006/relationships/hyperlink" Target="https://groups.google.com/forum/" TargetMode="External"/><Relationship Id="rId1481" Type="http://schemas.openxmlformats.org/officeDocument/2006/relationships/hyperlink" Target="https://scotch.io/@micwanyoike/how-to-add-fonts-to-a-react-project" TargetMode="External"/><Relationship Id="rId1579" Type="http://schemas.openxmlformats.org/officeDocument/2006/relationships/hyperlink" Target="http://markdalgleish.com/projects/fathom/" TargetMode="External"/><Relationship Id="rId504" Type="http://schemas.openxmlformats.org/officeDocument/2006/relationships/hyperlink" Target="http://worldmap.harvard.edu/" TargetMode="External"/><Relationship Id="rId711" Type="http://schemas.openxmlformats.org/officeDocument/2006/relationships/hyperlink" Target="http://dev.gbif.org/issues/browse/PF-1275" TargetMode="External"/><Relationship Id="rId949" Type="http://schemas.openxmlformats.org/officeDocument/2006/relationships/hyperlink" Target="https://groups.google.com/forum/?fromgroups" TargetMode="External"/><Relationship Id="rId1134" Type="http://schemas.openxmlformats.org/officeDocument/2006/relationships/hyperlink" Target="http://www.mapr.com/blog/how-to-avoid-java-heap-space-errors-understanding-and-managing-task-attempt-memory" TargetMode="External"/><Relationship Id="rId1341" Type="http://schemas.openxmlformats.org/officeDocument/2006/relationships/hyperlink" Target="http://www.rapidtables.com/math/symbols/Calculus_Symbols.htm" TargetMode="External"/><Relationship Id="rId1786" Type="http://schemas.openxmlformats.org/officeDocument/2006/relationships/hyperlink" Target="http://www.cc.cec/dgintranet/jrc/intranet/km/pubsy/documents/eur_22191_en.pdf" TargetMode="External"/><Relationship Id="rId78" Type="http://schemas.openxmlformats.org/officeDocument/2006/relationships/hyperlink" Target="http://onlinelibrary.wiley.com/doi/10.1002/ajp.20794/pdf" TargetMode="External"/><Relationship Id="rId809" Type="http://schemas.openxmlformats.org/officeDocument/2006/relationships/image" Target="media/image93.png"/><Relationship Id="rId1201" Type="http://schemas.openxmlformats.org/officeDocument/2006/relationships/hyperlink" Target="https://github.com/andrewcottam/apache-hive-files/blob/075659bcb33653468aaa447baccdf5022f654e71/species_preprocessing_3.sql" TargetMode="External"/><Relationship Id="rId1439" Type="http://schemas.openxmlformats.org/officeDocument/2006/relationships/hyperlink" Target="https://github.com/SpatialServer/Leaflet.MapboxVectorTile" TargetMode="External"/><Relationship Id="rId1646" Type="http://schemas.openxmlformats.org/officeDocument/2006/relationships/hyperlink" Target="https://openmaptiles.org/styles/" TargetMode="External"/><Relationship Id="rId1506" Type="http://schemas.openxmlformats.org/officeDocument/2006/relationships/hyperlink" Target="http://toblerity.org/fiona/manual.html" TargetMode="External"/><Relationship Id="rId1713" Type="http://schemas.openxmlformats.org/officeDocument/2006/relationships/hyperlink" Target="https://earthengine.googlesource.com/new-password" TargetMode="External"/><Relationship Id="rId294" Type="http://schemas.openxmlformats.org/officeDocument/2006/relationships/hyperlink" Target="http://www.iucnredlist.org/details/161597/0" TargetMode="External"/><Relationship Id="rId154" Type="http://schemas.openxmlformats.org/officeDocument/2006/relationships/image" Target="media/image24.png"/><Relationship Id="rId361" Type="http://schemas.openxmlformats.org/officeDocument/2006/relationships/hyperlink" Target="mailto:speciescharisma@yahoo.co.uk" TargetMode="External"/><Relationship Id="rId599" Type="http://schemas.openxmlformats.org/officeDocument/2006/relationships/hyperlink" Target="mailto:support@c9.io" TargetMode="External"/><Relationship Id="rId459" Type="http://schemas.openxmlformats.org/officeDocument/2006/relationships/hyperlink" Target="http://dopa-services.jrc.it/services/gee/getDatesForPoint?POINT=114,5&amp;CRS=EPSG:4326" TargetMode="External"/><Relationship Id="rId666" Type="http://schemas.openxmlformats.org/officeDocument/2006/relationships/hyperlink" Target="https://api.elsevier.com/content/abstract/scopus_id/85010648872?apiKey=700793c78c8fb1d736eb7030bb874bda&amp;httpAccept=application/json" TargetMode="External"/><Relationship Id="rId873" Type="http://schemas.openxmlformats.org/officeDocument/2006/relationships/hyperlink" Target="https://ee-api.appspot.com/0e048d3a0b685ca495b6769bde5fe8b6" TargetMode="External"/><Relationship Id="rId1089" Type="http://schemas.openxmlformats.org/officeDocument/2006/relationships/hyperlink" Target="http://www.gutenberg.org/etext/20417" TargetMode="External"/><Relationship Id="rId1296" Type="http://schemas.openxmlformats.org/officeDocument/2006/relationships/hyperlink" Target="http://localhost:8080/" TargetMode="External"/><Relationship Id="rId221" Type="http://schemas.openxmlformats.org/officeDocument/2006/relationships/hyperlink" Target="http://resources.arcgis.com/en/help/arcobjects-java/concepts/engine/" TargetMode="External"/><Relationship Id="rId319" Type="http://schemas.openxmlformats.org/officeDocument/2006/relationships/hyperlink" Target="https://github.com/andrewcottam/ArcGIS-Geoprocessing-Scripts/blob/master/src/ExplodeOverlappingPolygons.py" TargetMode="External"/><Relationship Id="rId526" Type="http://schemas.openxmlformats.org/officeDocument/2006/relationships/hyperlink" Target="http://enable-cors.org/" TargetMode="External"/><Relationship Id="rId1156" Type="http://schemas.openxmlformats.org/officeDocument/2006/relationships/hyperlink" Target="https://github.com/andrewcottam/ArcGIS-Geoprocessing-Scripts/blob/master/src/FeatureClassToAvro.py" TargetMode="External"/><Relationship Id="rId1363"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733" Type="http://schemas.openxmlformats.org/officeDocument/2006/relationships/hyperlink" Target="https://github.com/zweiven/remotebiodiversity" TargetMode="External"/><Relationship Id="rId940" Type="http://schemas.openxmlformats.org/officeDocument/2006/relationships/hyperlink" Target="https://drive.google.com/" TargetMode="External"/><Relationship Id="rId1016" Type="http://schemas.openxmlformats.org/officeDocument/2006/relationships/image" Target="media/image163.png"/><Relationship Id="rId1570" Type="http://schemas.openxmlformats.org/officeDocument/2006/relationships/hyperlink" Target="http://getbootstrap.com/docs/4.0/getting-started/download/" TargetMode="External"/><Relationship Id="rId1668" Type="http://schemas.openxmlformats.org/officeDocument/2006/relationships/hyperlink" Target="https://www.virtualbox.org/wiki/Downloads" TargetMode="External"/><Relationship Id="rId800" Type="http://schemas.openxmlformats.org/officeDocument/2006/relationships/hyperlink" Target="http://www.imagemagick.org/Usage/convolve/" TargetMode="External"/><Relationship Id="rId1223" Type="http://schemas.openxmlformats.org/officeDocument/2006/relationships/hyperlink" Target="https://help.ubuntu.com/community/PostgreSQL" TargetMode="External"/><Relationship Id="rId1430" Type="http://schemas.openxmlformats.org/officeDocument/2006/relationships/hyperlink" Target="https://github.com/smeijer/leaflet-geosearch" TargetMode="External"/><Relationship Id="rId1528" Type="http://schemas.openxmlformats.org/officeDocument/2006/relationships/hyperlink" Target="http://toblerity.org/shapely/manual.html" TargetMode="External"/><Relationship Id="rId1735" Type="http://schemas.openxmlformats.org/officeDocument/2006/relationships/hyperlink" Target="https://github.com/andrewcottam/python-rest-server.git" TargetMode="External"/><Relationship Id="rId27" Type="http://schemas.openxmlformats.org/officeDocument/2006/relationships/hyperlink" Target="http://ec.europa.eu/newsroom/devco/item-detail.cfm?item_id=460670" TargetMode="External"/><Relationship Id="rId1802" Type="http://schemas.openxmlformats.org/officeDocument/2006/relationships/hyperlink" Target="http://help.arcgis.com/en/webapi/javascript/arcgis/help/jsapi/arcgisdynamicmapservicelayer.htm" TargetMode="External"/><Relationship Id="rId176" Type="http://schemas.openxmlformats.org/officeDocument/2006/relationships/hyperlink" Target="http://docs.picloud.com/quickstart.html" TargetMode="External"/><Relationship Id="rId383" Type="http://schemas.openxmlformats.org/officeDocument/2006/relationships/hyperlink" Target="http://www.bing.com/images/search?q=%2B%22Cardinalis+cardinalis%22&amp;go=&amp;qs=n&amp;form=QBIR&amp;qft=%2Bfilterui%3Aphoto-photo&amp;pq=%2B%22cardinalis+cardinalis%22&amp;sc=0-14&amp;sp=-1&amp;sk=" TargetMode="External"/><Relationship Id="rId590" Type="http://schemas.openxmlformats.org/officeDocument/2006/relationships/image" Target="media/image59.png"/><Relationship Id="rId243" Type="http://schemas.openxmlformats.org/officeDocument/2006/relationships/hyperlink" Target="http://code.google.com/edu/parallel/mapreduce-tutorial.html" TargetMode="External"/><Relationship Id="rId450" Type="http://schemas.openxmlformats.org/officeDocument/2006/relationships/hyperlink" Target="http://www.wbitt.com/knowledge/how-to-tutorials/112-creating-a-self-signed-apache-ssl-certificate.html" TargetMode="External"/><Relationship Id="rId688" Type="http://schemas.openxmlformats.org/officeDocument/2006/relationships/hyperlink" Target="https://developers.google.com/picasa-web/" TargetMode="External"/><Relationship Id="rId895" Type="http://schemas.openxmlformats.org/officeDocument/2006/relationships/hyperlink" Target="https://drive.google.com/open?id=0B8ziKkJP_gdecS10VENxUk8zWk0" TargetMode="External"/><Relationship Id="rId1080" Type="http://schemas.openxmlformats.org/officeDocument/2006/relationships/hyperlink" Target="http://www.cloudera.com/content/cloudera/en/resources/library/recordedwebinar/from-zero-to-big-data-answers-in-less-than-one-hour.html"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www.postgresql.org/docs/8.3/static/runtime-config-client.html" TargetMode="External"/><Relationship Id="rId548" Type="http://schemas.openxmlformats.org/officeDocument/2006/relationships/hyperlink" Target="https://github.com/r3mi/poly2tri.js" TargetMode="External"/><Relationship Id="rId755" Type="http://schemas.openxmlformats.org/officeDocument/2006/relationships/hyperlink" Target="https://cloud.google.com/compute/docs/instances/connecting-to-instance" TargetMode="External"/><Relationship Id="rId962" Type="http://schemas.openxmlformats.org/officeDocument/2006/relationships/hyperlink" Target="http://stackoverflow.com/questions/20881768/fastmath-error-in-python-have-decl-mpz-powm-sec" TargetMode="External"/><Relationship Id="rId1178" Type="http://schemas.openxmlformats.org/officeDocument/2006/relationships/hyperlink" Target="http://hadoop-h05:8888/" TargetMode="External"/><Relationship Id="rId1385" Type="http://schemas.openxmlformats.org/officeDocument/2006/relationships/hyperlink" Target="http://docs.dojocampus.org/dijit/info" TargetMode="External"/><Relationship Id="rId1592" Type="http://schemas.openxmlformats.org/officeDocument/2006/relationships/hyperlink" Target="http://gdunlop.github.io/Vector-tiles-remixed/" TargetMode="External"/><Relationship Id="rId91" Type="http://schemas.openxmlformats.org/officeDocument/2006/relationships/hyperlink" Target="http://www.tandfonline.com/doi/pdf/10.1080/17538947.2015.1026420" TargetMode="External"/><Relationship Id="rId408" Type="http://schemas.openxmlformats.org/officeDocument/2006/relationships/hyperlink" Target="http://webpy.org/cookbook/cgi-apache" TargetMode="External"/><Relationship Id="rId615" Type="http://schemas.openxmlformats.org/officeDocument/2006/relationships/hyperlink" Target="https://db-server-blishten.c9users.io/cgi-bin/services.py/biopama/services/get_country_extent_by_iso?a_iso=FJI" TargetMode="External"/><Relationship Id="rId822" Type="http://schemas.openxmlformats.org/officeDocument/2006/relationships/image" Target="media/image106.jpeg"/><Relationship Id="rId1038" Type="http://schemas.openxmlformats.org/officeDocument/2006/relationships/hyperlink" Target="https://developers.arcgis.com/javascript/latest/guide/functionality-matrix/index.html" TargetMode="External"/><Relationship Id="rId1245" Type="http://schemas.openxmlformats.org/officeDocument/2006/relationships/hyperlink" Target="http://desktop.arcgis.com/en/desktop/latest/analyze/python/extending-geoprocessing-through-python-modules.htm" TargetMode="External"/><Relationship Id="rId1452" Type="http://schemas.openxmlformats.org/officeDocument/2006/relationships/hyperlink" Target="https://github.com/mapbox/mapbox-gl-js/issues/5019" TargetMode="External"/><Relationship Id="rId1105" Type="http://schemas.openxmlformats.org/officeDocument/2006/relationships/hyperlink" Target="http://hadoop-m1:19888/" TargetMode="External"/><Relationship Id="rId1312" Type="http://schemas.openxmlformats.org/officeDocument/2006/relationships/hyperlink" Target="http://docs.qgis.org/testing/en/docs/pyqgis_developer_cookbook/raster.html" TargetMode="External"/><Relationship Id="rId1757" Type="http://schemas.openxmlformats.org/officeDocument/2006/relationships/hyperlink" Target="http://recruitment.jrc.ec.europa.eu/?type=CS"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s://gist.github.com/andrewcottam/f2106b6103aec5a159310b843b01f06a" TargetMode="External"/><Relationship Id="rId1824" Type="http://schemas.openxmlformats.org/officeDocument/2006/relationships/hyperlink" Target="http://protectedplanet.net/sites/220101" TargetMode="External"/><Relationship Id="rId198" Type="http://schemas.openxmlformats.org/officeDocument/2006/relationships/hyperlink" Target="http://www.sharpgis.net/post/2008/05/15/SphericalWeb-Mercator-EPSG-code-3785.aspx" TargetMode="External"/><Relationship Id="rId265" Type="http://schemas.openxmlformats.org/officeDocument/2006/relationships/hyperlink" Target="http://maps.iucnredlist.org/map.html?id=9760" TargetMode="External"/><Relationship Id="rId472" Type="http://schemas.openxmlformats.org/officeDocument/2006/relationships/hyperlink" Target="http://h03-dev-vm7/cgi-bin/eSpecies/bbox/25728,16008,27776,17032/species/map/17975" TargetMode="External"/><Relationship Id="rId125" Type="http://schemas.openxmlformats.org/officeDocument/2006/relationships/hyperlink" Target="https://storage.googleapis.com/global-surface-water/maptiles/occurrence/0/0/0.png" TargetMode="External"/><Relationship Id="rId332" Type="http://schemas.openxmlformats.org/officeDocument/2006/relationships/hyperlink" Target="http://blog.opengeo.org/2010/10/05/parallel-postgis/" TargetMode="External"/><Relationship Id="rId777" Type="http://schemas.openxmlformats.org/officeDocument/2006/relationships/hyperlink" Target="https://cloud.google.com/appengine/docs/python/tools/using-libraries-python-27" TargetMode="External"/><Relationship Id="rId984" Type="http://schemas.openxmlformats.org/officeDocument/2006/relationships/hyperlink" Target="https://code.earthengine.google.com/1ad3642bf80454684a7811d0a2d44935" TargetMode="External"/><Relationship Id="rId637" Type="http://schemas.openxmlformats.org/officeDocument/2006/relationships/image" Target="media/image66.png"/><Relationship Id="rId844" Type="http://schemas.openxmlformats.org/officeDocument/2006/relationships/hyperlink" Target="https://github.com/andrewcottam/postgis_scripts/blob/328313a86e20014faef48fd74517c585a0e848c5/water_validation_pixel_values.sql" TargetMode="External"/><Relationship Id="rId1267" Type="http://schemas.openxmlformats.org/officeDocument/2006/relationships/hyperlink" Target="http://help.arcgis.com/en/arcgisserver/10.0/help/arcgis_server_dotnet_help/index.html" TargetMode="External"/><Relationship Id="rId1474" Type="http://schemas.openxmlformats.org/officeDocument/2006/relationships/hyperlink" Target="https://reacttraining.com/react-router/web/api/Route/path-string" TargetMode="External"/><Relationship Id="rId1681" Type="http://schemas.openxmlformats.org/officeDocument/2006/relationships/hyperlink" Target="http://www.nathankerr.com/projects/parallel-gis-processing/alternative_approaches_to_parallel_gis_processing.pdf" TargetMode="External"/><Relationship Id="rId704" Type="http://schemas.openxmlformats.org/officeDocument/2006/relationships/hyperlink" Target="http://api.gbif.org/v0.9/occurrence/search?GEOMETRY=POLYGON((116.488037+6.249776%2C116.488037+5.993070%2C116.735229+5.993070%2C116.735229+6.249776%2C116.488037+6.249776))&amp;TAXON_KEY=5227762" TargetMode="External"/><Relationship Id="rId911" Type="http://schemas.openxmlformats.org/officeDocument/2006/relationships/hyperlink" Target="http://support.esri.com/technical-article/000002036" TargetMode="External"/><Relationship Id="rId1127" Type="http://schemas.openxmlformats.org/officeDocument/2006/relationships/hyperlink" Target="http://www.eclipse.org/downloads/download.php?file=/technology/epp/downloads/release/kepler/R/eclipse-jee-kepler-R-win32-x86_64.zip&amp;mirror_id=1023" TargetMode="External"/><Relationship Id="rId1334" Type="http://schemas.openxmlformats.org/officeDocument/2006/relationships/hyperlink" Target="https://www.udacity.com/course/deep-learning--ud730" TargetMode="External"/><Relationship Id="rId1541" Type="http://schemas.openxmlformats.org/officeDocument/2006/relationships/hyperlink" Target="http://resources.arcgis.com/gallery/file/geoprocessing/details?entryID=F855D6D1-1422-2418-A0B2-643E624A8925" TargetMode="External"/><Relationship Id="rId1779" Type="http://schemas.openxmlformats.org/officeDocument/2006/relationships/hyperlink" Target="http://elibrary.jrc.cec.eu.int/portal/journals"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s://addyosmani.com/writing-modular-js/" TargetMode="External"/><Relationship Id="rId1639" Type="http://schemas.openxmlformats.org/officeDocument/2006/relationships/image" Target="media/image210.png"/><Relationship Id="rId1706" Type="http://schemas.openxmlformats.org/officeDocument/2006/relationships/hyperlink" Target="https://git-scm.com/book/en/v2/Git-Basics-Tagging" TargetMode="External"/><Relationship Id="rId287" Type="http://schemas.openxmlformats.org/officeDocument/2006/relationships/hyperlink" Target="http://maps.iucnredlist.org/map.html?id=4265" TargetMode="External"/><Relationship Id="rId494" Type="http://schemas.openxmlformats.org/officeDocument/2006/relationships/hyperlink" Target="http://h03-dev-vm7/eSpecies/githubJsonClient.html" TargetMode="External"/><Relationship Id="rId147" Type="http://schemas.openxmlformats.org/officeDocument/2006/relationships/image" Target="media/image23.jpeg"/><Relationship Id="rId354" Type="http://schemas.openxmlformats.org/officeDocument/2006/relationships/hyperlink" Target="http://code.google.com/apis/ajax/playground/" TargetMode="External"/><Relationship Id="rId799" Type="http://schemas.openxmlformats.org/officeDocument/2006/relationships/image" Target="media/image89.png"/><Relationship Id="rId1191" Type="http://schemas.openxmlformats.org/officeDocument/2006/relationships/hyperlink" Target="http://sqoop.apache.org/docs/1.99.5/Sqoop5MinutesDemo.html" TargetMode="External"/><Relationship Id="rId561" Type="http://schemas.openxmlformats.org/officeDocument/2006/relationships/hyperlink" Target="file:///E:\cottaan\Documents\GitHub\general\general\fme_scripts\roadless_s_america_csv_to_fusion_table.fmw" TargetMode="External"/><Relationship Id="rId659" Type="http://schemas.openxmlformats.org/officeDocument/2006/relationships/hyperlink" Target="https://www.informea.org/about/api" TargetMode="External"/><Relationship Id="rId866" Type="http://schemas.openxmlformats.org/officeDocument/2006/relationships/hyperlink" Target="https://raw.githubusercontent.com/andrewcottam/postgis_scripts/858267b453c834fe173efc7a35a6ceff6223987a/water_confusion_matrix_for_publication.sql" TargetMode="External"/><Relationship Id="rId1289" Type="http://schemas.openxmlformats.org/officeDocument/2006/relationships/image" Target="media/image181.png"/><Relationship Id="rId1496" Type="http://schemas.openxmlformats.org/officeDocument/2006/relationships/hyperlink" Target="https://github.com/smeijer/leaflet-geosearch.git" TargetMode="External"/><Relationship Id="rId214" Type="http://schemas.openxmlformats.org/officeDocument/2006/relationships/hyperlink" Target="https://gist.github.com/andrewcottam/5db8f3f3a0d86c2fc89a" TargetMode="External"/><Relationship Id="rId421" Type="http://schemas.openxmlformats.org/officeDocument/2006/relationships/hyperlink" Target="http://h03-dev-vm7/cgi-bin/eSpecies.py/qk/323r35" TargetMode="External"/><Relationship Id="rId519" Type="http://schemas.openxmlformats.org/officeDocument/2006/relationships/image" Target="media/image51.png"/><Relationship Id="rId1051" Type="http://schemas.openxmlformats.org/officeDocument/2006/relationships/hyperlink" Target="http://help.arcgis.com/en/arcgisdesktop/10.0/help/003r/pdf/projected_coordinate_systems.pdf" TargetMode="External"/><Relationship Id="rId1149" Type="http://schemas.openxmlformats.org/officeDocument/2006/relationships/hyperlink" Target="http://www.cloudera.com/content/cloudera/en/resources/library/training/introduction-to-apache-hive.html" TargetMode="External"/><Relationship Id="rId1356" Type="http://schemas.openxmlformats.org/officeDocument/2006/relationships/hyperlink" Target="http://h05-prod-vm100.jrc.it:8080/geoserver/web/" TargetMode="External"/><Relationship Id="rId726" Type="http://schemas.openxmlformats.org/officeDocument/2006/relationships/hyperlink" Target="https://104.196.59.136/" TargetMode="External"/><Relationship Id="rId933" Type="http://schemas.openxmlformats.org/officeDocument/2006/relationships/hyperlink" Target="https://code.earthengine.google.com/f5777812a4c59026f21683f683901485" TargetMode="External"/><Relationship Id="rId1009" Type="http://schemas.openxmlformats.org/officeDocument/2006/relationships/hyperlink" Target="https://www.mapbox.com/help/studio-manual-uploads/" TargetMode="External"/><Relationship Id="rId1563" Type="http://schemas.openxmlformats.org/officeDocument/2006/relationships/hyperlink" Target="http://fedoranews.org/alex/tutorial/rpm/3.shtml" TargetMode="External"/><Relationship Id="rId1770" Type="http://schemas.openxmlformats.org/officeDocument/2006/relationships/hyperlink" Target="http://wab.jrc.cec.eu.int/tas2/dsp_weektsperson.cfm" TargetMode="External"/><Relationship Id="rId62" Type="http://schemas.openxmlformats.org/officeDocument/2006/relationships/hyperlink" Target="http://www.openstreetmap.org/way/517552857" TargetMode="External"/><Relationship Id="rId1216" Type="http://schemas.openxmlformats.org/officeDocument/2006/relationships/hyperlink" Target="http://www.postgresql.org/docs/8.3/static/sql-analyze.html):%20A%20common%20strategy%20is%20to%20run%20VACUUM%20and%20ANALYZE%20once%20a%20day%20during%20a%20low-usage%20time%20of%20day." TargetMode="External"/><Relationship Id="rId1423" Type="http://schemas.openxmlformats.org/officeDocument/2006/relationships/hyperlink" Target="http://www.unicode.org/reports/tr35/tr35-numbers.html" TargetMode="External"/><Relationship Id="rId1630" Type="http://schemas.openxmlformats.org/officeDocument/2006/relationships/hyperlink" Target="https://tile.mapzen.com/mapzen/vector/v1/all/15/17167/11672.topojson?api_key=vector-tiles-VyYjZGS" TargetMode="External"/><Relationship Id="rId1728" Type="http://schemas.openxmlformats.org/officeDocument/2006/relationships/hyperlink" Target="https://help.ubuntu.com/community/PostgreSQL" TargetMode="External"/><Relationship Id="rId169" Type="http://schemas.openxmlformats.org/officeDocument/2006/relationships/hyperlink" Target="http://forums.arcgis.com/threads/31695-Conflict-arcpy-(Arc-10)-and-gdal?highlight=gdal" TargetMode="External"/><Relationship Id="rId376"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83" Type="http://schemas.openxmlformats.org/officeDocument/2006/relationships/hyperlink" Target="http://dopa-services.jrc.it/services/ecasLogout" TargetMode="External"/><Relationship Id="rId790" Type="http://schemas.openxmlformats.org/officeDocument/2006/relationships/image" Target="media/image81.png"/><Relationship Id="rId4" Type="http://schemas.openxmlformats.org/officeDocument/2006/relationships/settings" Target="settings.xml"/><Relationship Id="rId236" Type="http://schemas.openxmlformats.org/officeDocument/2006/relationships/hyperlink" Target="http://www.fing.edu.uy/inco/grupos/csi/esp/Cursos/cursos_act/2003/DAP_SistDW/Material/ken96.pdf" TargetMode="External"/><Relationship Id="rId443"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50" Type="http://schemas.openxmlformats.org/officeDocument/2006/relationships/image" Target="media/image71.png"/><Relationship Id="rId888" Type="http://schemas.openxmlformats.org/officeDocument/2006/relationships/image" Target="media/image123.png"/><Relationship Id="rId1073" Type="http://schemas.openxmlformats.org/officeDocument/2006/relationships/hyperlink" Target="http://vimeo.com/44715954" TargetMode="External"/><Relationship Id="rId1280" Type="http://schemas.openxmlformats.org/officeDocument/2006/relationships/hyperlink" Target="http://pydev.org/download.html" TargetMode="External"/><Relationship Id="rId30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748" Type="http://schemas.openxmlformats.org/officeDocument/2006/relationships/hyperlink" Target="mailto:a.cottam@gmail.com" TargetMode="External"/><Relationship Id="rId955" Type="http://schemas.openxmlformats.org/officeDocument/2006/relationships/hyperlink" Target="http://conda.pydata.org/docs/install/full.html" TargetMode="External"/><Relationship Id="rId1140" Type="http://schemas.openxmlformats.org/officeDocument/2006/relationships/hyperlink" Target="http://docs.aws.amazon.com/ElasticMapReduce/latest/DeveloperGuide/emr-hbase.html" TargetMode="External"/><Relationship Id="rId1378" Type="http://schemas.openxmlformats.org/officeDocument/2006/relationships/hyperlink" Target="http://www.vogella.com/tutorials/JUnit/article.html" TargetMode="External"/><Relationship Id="rId1585" Type="http://schemas.openxmlformats.org/officeDocument/2006/relationships/hyperlink" Target="https://github.com/mapbox/vector-tile-spec/tree/master/2.1" TargetMode="External"/><Relationship Id="rId1792" Type="http://schemas.openxmlformats.org/officeDocument/2006/relationships/hyperlink" Target="http://h05-dev-vm14.jrc.it/" TargetMode="External"/><Relationship Id="rId84" Type="http://schemas.openxmlformats.org/officeDocument/2006/relationships/hyperlink" Target="http://www.eea.europa.eu/data-and-maps/data/european-red-lists-2" TargetMode="External"/><Relationship Id="rId510" Type="http://schemas.openxmlformats.org/officeDocument/2006/relationships/hyperlink" Target="http://beta2.biopama.org/regional/build/" TargetMode="External"/><Relationship Id="rId608" Type="http://schemas.openxmlformats.org/officeDocument/2006/relationships/hyperlink" Target="https://repo.continuum.io/archive/Anaconda2-5.1.0-Linux-x86_64.sh" TargetMode="External"/><Relationship Id="rId815" Type="http://schemas.openxmlformats.org/officeDocument/2006/relationships/image" Target="media/image99.png"/><Relationship Id="rId1238" Type="http://schemas.openxmlformats.org/officeDocument/2006/relationships/hyperlink" Target="http://www.favicon.cc/?" TargetMode="External"/><Relationship Id="rId1445" Type="http://schemas.openxmlformats.org/officeDocument/2006/relationships/hyperlink" Target="https://github.com/alex3165/react-mapbox-gl/issues/351" TargetMode="External"/><Relationship Id="rId1652" Type="http://schemas.openxmlformats.org/officeDocument/2006/relationships/hyperlink" Target="https://web-apps-blishten.c9users.io/tilemaker/bern_tiles/13/4265/2883.pbf" TargetMode="External"/><Relationship Id="rId1000" Type="http://schemas.openxmlformats.org/officeDocument/2006/relationships/hyperlink" Target="https://c.tiles.mapbox.com/v4/digitalglobe.nmmhkk79/10/501/467.png?access_token=pk.eyJ1IjoiZGlnaXRhbGdsb2JlIiwiYSI6ImNpbmJscnhhZTBudmp0cWx3MXI5bWt0djgifQ.9DibR63tG-LY6FvjDLhCXg" TargetMode="External"/><Relationship Id="rId1305" Type="http://schemas.openxmlformats.org/officeDocument/2006/relationships/hyperlink" Target="http://carsonfarmer.com/2013/07/essential-python-geo-libraries/" TargetMode="External"/><Relationship Id="rId1512" Type="http://schemas.openxmlformats.org/officeDocument/2006/relationships/hyperlink" Target="https://pypi.python.org/packages/source/l/lxml/lxml-3.4.3.tar.gz" TargetMode="External"/><Relationship Id="rId1817" Type="http://schemas.openxmlformats.org/officeDocument/2006/relationships/hyperlink" Target="https://github.com/awahlig/skype4py" TargetMode="External"/><Relationship Id="rId11" Type="http://schemas.openxmlformats.org/officeDocument/2006/relationships/hyperlink" Target="http://www.earthobservations.org/documents/cop/bi_geobon/2011_cbd_adequacy_report.pdf" TargetMode="External"/><Relationship Id="rId398" Type="http://schemas.openxmlformats.org/officeDocument/2006/relationships/hyperlink" Target="http://resources.arcgis.com/en/help/main/10.2/index.html" TargetMode="External"/><Relationship Id="rId160" Type="http://schemas.openxmlformats.org/officeDocument/2006/relationships/hyperlink" Target="http://geojson.io/" TargetMode="External"/><Relationship Id="rId258" Type="http://schemas.openxmlformats.org/officeDocument/2006/relationships/hyperlink" Target="https://github.com/andrewcottam/postgis_scripts/blob/363892947e0bfa8a412a0f12f923e4758c9cd74c/species_irreplacibility_correction_for_overlapping_features.sql" TargetMode="External"/><Relationship Id="rId465" Type="http://schemas.openxmlformats.org/officeDocument/2006/relationships/hyperlink" Target="http://h03-dev-vm7/cgi-bin/eSpecies/species/xyz/17975" TargetMode="External"/><Relationship Id="rId672" Type="http://schemas.openxmlformats.org/officeDocument/2006/relationships/hyperlink" Target="http://rest-services.jrc.ec.europa.eu/services/" TargetMode="External"/><Relationship Id="rId1095" Type="http://schemas.openxmlformats.org/officeDocument/2006/relationships/hyperlink" Target="http://www.youtube.com/watch?v=i0FCn889ucs" TargetMode="External"/><Relationship Id="rId118" Type="http://schemas.openxmlformats.org/officeDocument/2006/relationships/hyperlink" Target="https://code.earthengine.google.com/56964073903dc9fe70a09ee71fc1212b" TargetMode="External"/><Relationship Id="rId325" Type="http://schemas.openxmlformats.org/officeDocument/2006/relationships/hyperlink" Target="http://79.125.16.106/iucn/mapper/index.html?ID_NO=133526" TargetMode="External"/><Relationship Id="rId532" Type="http://schemas.openxmlformats.org/officeDocument/2006/relationships/image" Target="media/image52.png"/><Relationship Id="rId977" Type="http://schemas.openxmlformats.org/officeDocument/2006/relationships/image" Target="media/image152.png"/><Relationship Id="rId1162" Type="http://schemas.openxmlformats.org/officeDocument/2006/relationships/hyperlink" Target="https://github.com/Esri/spatial-framework-for-hadoop" TargetMode="External"/><Relationship Id="rId837" Type="http://schemas.openxmlformats.org/officeDocument/2006/relationships/hyperlink" Target="http://docs.safe.com/fme/html/FME_Transformers/Default.htm" TargetMode="External"/><Relationship Id="rId1022" Type="http://schemas.openxmlformats.org/officeDocument/2006/relationships/hyperlink" Target="https://api.planet.com/basemaps/v1/mosaics/wmts?api_key=33b3bd5bbd5e4e5db1a65c44d223d46a,layer=global_monthly_2016_05_mosaic" TargetMode="External"/><Relationship Id="rId1467" Type="http://schemas.openxmlformats.org/officeDocument/2006/relationships/hyperlink" Target="https://github.com/mapbox/vt2geojson" TargetMode="External"/><Relationship Id="rId1674" Type="http://schemas.openxmlformats.org/officeDocument/2006/relationships/image" Target="media/image213.png"/><Relationship Id="rId269" Type="http://schemas.openxmlformats.org/officeDocument/2006/relationships/hyperlink" Target="http://ecat-dev.gbif.org/ws/usage/?rkey=1007&amp;q=Turdus" TargetMode="External"/><Relationship Id="rId476" Type="http://schemas.openxmlformats.org/officeDocument/2006/relationships/hyperlink" Target="http://h03-dev-vm7/cgi-bin/eSpecies/bbox/25728,16008,27776,17032/specieslist" TargetMode="External"/><Relationship Id="rId683" Type="http://schemas.openxmlformats.org/officeDocument/2006/relationships/hyperlink" Target="https://data.aad.gov.au/aadc/calc/dms_decimal.cfm" TargetMode="External"/><Relationship Id="rId890" Type="http://schemas.openxmlformats.org/officeDocument/2006/relationships/image" Target="media/image125.png"/><Relationship Id="rId904" Type="http://schemas.openxmlformats.org/officeDocument/2006/relationships/hyperlink" Target="http://earthengine.google.org/" TargetMode="External"/><Relationship Id="rId1327" Type="http://schemas.openxmlformats.org/officeDocument/2006/relationships/hyperlink" Target="https://www.coursera.org/learn/machine-learning/home/welcome" TargetMode="External"/><Relationship Id="rId1534" Type="http://schemas.openxmlformats.org/officeDocument/2006/relationships/hyperlink" Target="https://cloud.google.com/appengine/docs/python/tools/webapp2" TargetMode="External"/><Relationship Id="rId1741" Type="http://schemas.openxmlformats.org/officeDocument/2006/relationships/hyperlink" Target="http://maps.iucnredlist.org/map.html?id=56065" TargetMode="External"/><Relationship Id="rId33" Type="http://schemas.openxmlformats.org/officeDocument/2006/relationships/hyperlink" Target="http://www.vliz.be/vmdcdata/marbound/" TargetMode="External"/><Relationship Id="rId129" Type="http://schemas.openxmlformats.org/officeDocument/2006/relationships/hyperlink" Target="https://console.cloud.google.com/storage/browser/global-surface-water/downloads_ancillary/" TargetMode="External"/><Relationship Id="rId336" Type="http://schemas.openxmlformats.org/officeDocument/2006/relationships/hyperlink" Target="http://79.125.16.106/ArcGIS/services/Andrew/OrangUtan/MapServer/WFSServer?request=DescribeFeatureType&amp;service=WFS" TargetMode="External"/><Relationship Id="rId543" Type="http://schemas.openxmlformats.org/officeDocument/2006/relationships/hyperlink" Target="http://www.whatwg.org/specs/web-apps/current-work/multipage/the-canvas-element.html" TargetMode="External"/><Relationship Id="rId988" Type="http://schemas.openxmlformats.org/officeDocument/2006/relationships/image" Target="media/image158.png"/><Relationship Id="rId1173" Type="http://schemas.openxmlformats.org/officeDocument/2006/relationships/hyperlink" Target="http://www.yourkit.com/" TargetMode="External"/><Relationship Id="rId1380" Type="http://schemas.openxmlformats.org/officeDocument/2006/relationships/hyperlink" Target="https://developer.mozilla.org/en-US/docs/Learn/JavaScript/Objects/Inheritance" TargetMode="External"/><Relationship Id="rId1601" Type="http://schemas.openxmlformats.org/officeDocument/2006/relationships/image" Target="media/image202.png"/><Relationship Id="rId182" Type="http://schemas.openxmlformats.org/officeDocument/2006/relationships/hyperlink" Target="http://help.arcgis.com/en/arcgisdesktop/10.0/help/index.html" TargetMode="External"/><Relationship Id="rId403" Type="http://schemas.openxmlformats.org/officeDocument/2006/relationships/hyperlink" Target="http://opencv.org/" TargetMode="External"/><Relationship Id="rId750" Type="http://schemas.openxmlformats.org/officeDocument/2006/relationships/hyperlink" Target="https://console.cloud.google.com/logs/" TargetMode="External"/><Relationship Id="rId848" Type="http://schemas.openxmlformats.org/officeDocument/2006/relationships/hyperlink" Target="https://github.com/andrewcottam/ArcGIS-Geoprocessing-Scripts/blob/master/src/UpdateWaterClass.py" TargetMode="External"/><Relationship Id="rId1033" Type="http://schemas.openxmlformats.org/officeDocument/2006/relationships/hyperlink" Target="https://storymaps.arcgis.com/en/" TargetMode="External"/><Relationship Id="rId1478" Type="http://schemas.openxmlformats.org/officeDocument/2006/relationships/hyperlink" Target="https://github.com/alex3165/react-mapbox-gl" TargetMode="External"/><Relationship Id="rId1685" Type="http://schemas.openxmlformats.org/officeDocument/2006/relationships/hyperlink" Target="http://help.arcgis.com/en/webapi/javascript/arcgis/help/jshelp_start.htm" TargetMode="External"/><Relationship Id="rId487" Type="http://schemas.openxmlformats.org/officeDocument/2006/relationships/hyperlink" Target="https://github.com/andrewcottam/geeImageServer/blob/c2ef529ff935aa267bb7953f3c45a76e6cba40a6/server.py" TargetMode="External"/><Relationship Id="rId610" Type="http://schemas.openxmlformats.org/officeDocument/2006/relationships/image" Target="media/image63.png"/><Relationship Id="rId694" Type="http://schemas.openxmlformats.org/officeDocument/2006/relationships/hyperlink" Target="http://downloads.wdpa.org/ArcGIS/rest/services/EuroGEOSS/EuroGEOSS_WDPA/MapServer/1/query/query?where=Site_ID%3D785&amp;returnGeometry=false&amp;outSR=&amp;outFields=Name&amp;f=pjson" TargetMode="External"/><Relationship Id="rId708" Type="http://schemas.openxmlformats.org/officeDocument/2006/relationships/hyperlink" Target="http://api.gbif.org/v0.9/species/5219532/vernacular_names" TargetMode="External"/><Relationship Id="rId915" Type="http://schemas.openxmlformats.org/officeDocument/2006/relationships/hyperlink" Target="https://github.com/andrewcottam/water_detection_python_scripts/commit/7a44b03ea9a1ee9d6244817d38ca77e792a67842" TargetMode="External"/><Relationship Id="rId1240" Type="http://schemas.openxmlformats.org/officeDocument/2006/relationships/image" Target="media/image176.png"/><Relationship Id="rId1338" Type="http://schemas.openxmlformats.org/officeDocument/2006/relationships/hyperlink" Target="http://www.dspguide.com/ch26/1.htm" TargetMode="External"/><Relationship Id="rId1545" Type="http://schemas.openxmlformats.org/officeDocument/2006/relationships/image" Target="media/image197.png"/><Relationship Id="rId347" Type="http://schemas.openxmlformats.org/officeDocument/2006/relationships/hyperlink" Target="http://code.google.com/p/pybing/" TargetMode="External"/><Relationship Id="rId999" Type="http://schemas.openxmlformats.org/officeDocument/2006/relationships/hyperlink" Target="http://mapsapidocs.digitalglobe.com/v1.0/discuss/5737860cc6c1690e003932e4" TargetMode="External"/><Relationship Id="rId1100" Type="http://schemas.openxmlformats.org/officeDocument/2006/relationships/hyperlink" Target="http://www.cloudera.com/content/cloudera-content/cloudera-docs/CM4Ent/4.7.2/Cloudera-Manager-Introduction/cmi_home.html" TargetMode="External"/><Relationship Id="rId1184" Type="http://schemas.openxmlformats.org/officeDocument/2006/relationships/hyperlink" Target="http://training.cloudera.com/elearning/impala/" TargetMode="External"/><Relationship Id="rId140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752" Type="http://schemas.openxmlformats.org/officeDocument/2006/relationships/hyperlink" Target="https://europa.eu/epso/application/passport/login.cfm?langsub=ok&amp;lang=en" TargetMode="External"/><Relationship Id="rId44" Type="http://schemas.openxmlformats.org/officeDocument/2006/relationships/hyperlink" Target="http://protectedplanet.net/sites/2574" TargetMode="External"/><Relationship Id="rId554" Type="http://schemas.openxmlformats.org/officeDocument/2006/relationships/image" Target="media/image56.png"/><Relationship Id="rId761" Type="http://schemas.openxmlformats.org/officeDocument/2006/relationships/image" Target="media/image77.png"/><Relationship Id="rId859" Type="http://schemas.openxmlformats.org/officeDocument/2006/relationships/hyperlink" Target="https://github.com/andrewcottam/postgis_scripts/blob/master/water%20validation%20stratify%20by%20grid_feng.sql" TargetMode="External"/><Relationship Id="rId1391" Type="http://schemas.openxmlformats.org/officeDocument/2006/relationships/hyperlink" Target="https://developers.arcgis.com/en/javascript/jshelp/inside_dojoversion.html" TargetMode="External"/><Relationship Id="rId1489" Type="http://schemas.openxmlformats.org/officeDocument/2006/relationships/image" Target="media/image195.png"/><Relationship Id="rId1612"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696" Type="http://schemas.openxmlformats.org/officeDocument/2006/relationships/hyperlink" Target="https://andrewcottam@github.com/andrewcottam/ArcGIS-Geoprocessing-Scripts.git" TargetMode="External"/><Relationship Id="rId193" Type="http://schemas.openxmlformats.org/officeDocument/2006/relationships/hyperlink" Target="http://en.wikipedia.org/wiki/Z-order_(curve" TargetMode="External"/><Relationship Id="rId207" Type="http://schemas.openxmlformats.org/officeDocument/2006/relationships/image" Target="media/image27.jpeg"/><Relationship Id="rId414" Type="http://schemas.openxmlformats.org/officeDocument/2006/relationships/hyperlink" Target="http://httpd.apache.org/docs/current/mod/mod_alias.html" TargetMode="External"/><Relationship Id="rId498" Type="http://schemas.openxmlformats.org/officeDocument/2006/relationships/hyperlink" Target="https://github.com/esri/koop" TargetMode="External"/><Relationship Id="rId621" Type="http://schemas.openxmlformats.org/officeDocument/2006/relationships/hyperlink" Target="https://github.com/mui-org/material-ui/issues/6256" TargetMode="External"/><Relationship Id="rId1044" Type="http://schemas.openxmlformats.org/officeDocument/2006/relationships/hyperlink" Target="http://www.cyberciti.biz/tips/postgres-allow-remote-access-tcp-connection.html" TargetMode="External"/><Relationship Id="rId1251" Type="http://schemas.openxmlformats.org/officeDocument/2006/relationships/image" Target="media/image177.png"/><Relationship Id="rId1349" Type="http://schemas.openxmlformats.org/officeDocument/2006/relationships/hyperlink" Target="https://www.kaggle.com" TargetMode="External"/><Relationship Id="rId26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719" Type="http://schemas.openxmlformats.org/officeDocument/2006/relationships/hyperlink" Target="http://www.xeno-canto.org/article/153" TargetMode="External"/><Relationship Id="rId92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111" Type="http://schemas.openxmlformats.org/officeDocument/2006/relationships/hyperlink" Target="http://developer.yahoo.com/hadoop/tutorial/module2.html" TargetMode="External"/><Relationship Id="rId1556" Type="http://schemas.openxmlformats.org/officeDocument/2006/relationships/hyperlink" Target="http://www.tightvnc.com/winst.php" TargetMode="External"/><Relationship Id="rId1763" Type="http://schemas.openxmlformats.org/officeDocument/2006/relationships/hyperlink" Target="http://www.cc.cec/dgintranet/jrc/iesnet_pims/communication/templates/index_en.htm"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sentinel.esa.int/web/sentinel/missions/sentinel-2/data-products" TargetMode="External"/><Relationship Id="rId358" Type="http://schemas.openxmlformats.org/officeDocument/2006/relationships/hyperlink" Target="http://answers.microsoft.com/en-us/windowslive/forum/liveid-signin/lefkpk-error-when-signing-up-multiple-people/77effa5b-f163-4cb8-a3f1-a1f26c33638c" TargetMode="External"/><Relationship Id="rId565" Type="http://schemas.openxmlformats.org/officeDocument/2006/relationships/hyperlink" Target="https://help.github.com/articles/duplicating-a-repository/" TargetMode="External"/><Relationship Id="rId772" Type="http://schemas.openxmlformats.org/officeDocument/2006/relationships/hyperlink" Target="https://raw.githubusercontent.com/andrewcottam/python-rest-server/master/scripts/database_objects.sql" TargetMode="External"/><Relationship Id="rId1195" Type="http://schemas.openxmlformats.org/officeDocument/2006/relationships/hyperlink" Target="https://github.com/andrewcottam/apache-hive-files/blob/master/species_preprocessing_2.sql" TargetMode="External"/><Relationship Id="rId1209" Type="http://schemas.openxmlformats.org/officeDocument/2006/relationships/hyperlink" Target="http://www.postgresql.org/docs/8.1/static/plpython.html" TargetMode="External"/><Relationship Id="rId1416" Type="http://schemas.openxmlformats.org/officeDocument/2006/relationships/hyperlink" Target="https://developers.google.com/speed/libraries/" TargetMode="External"/><Relationship Id="rId1623" Type="http://schemas.openxmlformats.org/officeDocument/2006/relationships/hyperlink" Target="https://blogs.esri.com/esri/arcgis/2015/12/02/understanding-esri-vector-basemap-file-structure/" TargetMode="External"/><Relationship Id="rId218" Type="http://schemas.openxmlformats.org/officeDocument/2006/relationships/hyperlink" Target="http://avro.apache.org/docs/current/gettingstartedpython.html" TargetMode="External"/><Relationship Id="rId425" Type="http://schemas.openxmlformats.org/officeDocument/2006/relationships/hyperlink" Target="http://...api/person-by-id/1/pets.json" TargetMode="External"/><Relationship Id="rId632" Type="http://schemas.openxmlformats.org/officeDocument/2006/relationships/hyperlink" Target="https://github.com/c9/c9.ide.language.codeintel" TargetMode="External"/><Relationship Id="rId105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262" Type="http://schemas.openxmlformats.org/officeDocument/2006/relationships/hyperlink" Target="http://pro.arcgis.com/en/pro-app/tool-reference/conversion/kml-conversion.htm" TargetMode="External"/><Relationship Id="rId271" Type="http://schemas.openxmlformats.org/officeDocument/2006/relationships/hyperlink" Target="http://forums.esri.com/Thread.asp?c=93&amp;f=984&amp;t=237824" TargetMode="External"/><Relationship Id="rId937" Type="http://schemas.openxmlformats.org/officeDocument/2006/relationships/hyperlink" Target="https://www.google.com/fusiontables/DataSource?docid=1iaDSeBv1p13wlwcB7wG4cMMpWF5URPE-bmOWUGD1" TargetMode="External"/><Relationship Id="rId1122" Type="http://schemas.openxmlformats.org/officeDocument/2006/relationships/hyperlink" Target="http://wiki.apache.org/hadoop/HadoopMapReduce" TargetMode="External"/><Relationship Id="rId1567" Type="http://schemas.openxmlformats.org/officeDocument/2006/relationships/image" Target="media/image199.png"/><Relationship Id="rId1774" Type="http://schemas.openxmlformats.org/officeDocument/2006/relationships/image" Target="media/image220.png"/><Relationship Id="rId66" Type="http://schemas.openxmlformats.org/officeDocument/2006/relationships/hyperlink" Target="http://www.humansecurityindex.org/" TargetMode="External"/><Relationship Id="rId131" Type="http://schemas.openxmlformats.org/officeDocument/2006/relationships/hyperlink" Target="http://desktop.arcgis.com/en/arcmap/10.3/manage-data/metadata/creating-a-metadata-template.htm" TargetMode="External"/><Relationship Id="rId369"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76" Type="http://schemas.openxmlformats.org/officeDocument/2006/relationships/hyperlink" Target="https://developers.google.com/identity/sign-in/web/" TargetMode="External"/><Relationship Id="rId783" Type="http://schemas.openxmlformats.org/officeDocument/2006/relationships/hyperlink" Target="https://cloud.google.com/storage/docs/gsutil/addlhelp/WorkingWithObjectMetadata" TargetMode="External"/><Relationship Id="rId990" Type="http://schemas.openxmlformats.org/officeDocument/2006/relationships/hyperlink" Target="https://EU-Commission.maps.arcgis.com" TargetMode="External"/><Relationship Id="rId1427" Type="http://schemas.openxmlformats.org/officeDocument/2006/relationships/hyperlink" Target="http://dojo-toolkit.33424.n3.nabble.com/Embedding-a-Google-Map-using-Dojo-tp4006878p4006911.html" TargetMode="External"/><Relationship Id="rId1634" Type="http://schemas.openxmlformats.org/officeDocument/2006/relationships/hyperlink" Target="http://www.openstreetmap.org/way/188491114" TargetMode="External"/><Relationship Id="rId229" Type="http://schemas.openxmlformats.org/officeDocument/2006/relationships/hyperlink" Target="http://nosql.mypopescu.com/" TargetMode="External"/><Relationship Id="rId436" Type="http://schemas.openxmlformats.org/officeDocument/2006/relationships/hyperlink" Target="http://docs.scipy.org/doc/numpy/reference/arrays.classes.html" TargetMode="External"/><Relationship Id="rId643" Type="http://schemas.openxmlformats.org/officeDocument/2006/relationships/hyperlink" Target="https://github.com/c9/install" TargetMode="External"/><Relationship Id="rId1066" Type="http://schemas.openxmlformats.org/officeDocument/2006/relationships/hyperlink" Target="http://www.cloudera.com/content/cloudera/en/resources/library/training/cloudera-essentials-for-apache-hadoop-5-of-6-preparing-your-data-center-for-hadoop.html" TargetMode="External"/><Relationship Id="rId1273" Type="http://schemas.openxmlformats.org/officeDocument/2006/relationships/hyperlink" Target="https://www.helsinki.fi/en/researchgroups/metapopulation-research-centre/software" TargetMode="External"/><Relationship Id="rId1480" Type="http://schemas.openxmlformats.org/officeDocument/2006/relationships/hyperlink" Target="https://api.mapbox.com/mapbox-assembly/mbx/v0.23.1/opensans-italic.woff2" TargetMode="External"/><Relationship Id="rId850" Type="http://schemas.openxmlformats.org/officeDocument/2006/relationships/hyperlink" Target="https://github.com/andrewcottam/postgis_scripts/blob/master/water%20omission%20stratify%20by%20grid.sql" TargetMode="External"/><Relationship Id="rId948" Type="http://schemas.openxmlformats.org/officeDocument/2006/relationships/hyperlink" Target="https://code.google.com/apis/console" TargetMode="External"/><Relationship Id="rId1133" Type="http://schemas.openxmlformats.org/officeDocument/2006/relationships/hyperlink" Target="https://hadoop.apache.org/docs/r2.2.0/api/org/apache/hadoop/filecache/DistributedCache.html" TargetMode="External"/><Relationship Id="rId1578" Type="http://schemas.openxmlformats.org/officeDocument/2006/relationships/hyperlink" Target="http://selection.datavisualization.ch/" TargetMode="External"/><Relationship Id="rId1701" Type="http://schemas.openxmlformats.org/officeDocument/2006/relationships/hyperlink" Target="https://github.com/SitePen/dgrid.git" TargetMode="External"/><Relationship Id="rId1785" Type="http://schemas.openxmlformats.org/officeDocument/2006/relationships/hyperlink" Target="http://support.mendeley.com/customer/portal/questions/340841-desktop-search-options-results-in-error" TargetMode="External"/><Relationship Id="rId77" Type="http://schemas.openxmlformats.org/officeDocument/2006/relationships/image" Target="media/image11.png"/><Relationship Id="rId282" Type="http://schemas.openxmlformats.org/officeDocument/2006/relationships/image" Target="media/image39.png"/><Relationship Id="rId503" Type="http://schemas.openxmlformats.org/officeDocument/2006/relationships/hyperlink" Target="https://github.com/nvkelso/natural-earth-vector/tree/master/geojson" TargetMode="External"/><Relationship Id="rId587" Type="http://schemas.openxmlformats.org/officeDocument/2006/relationships/hyperlink" Target="mailto:A.cottam@gmail.com" TargetMode="External"/><Relationship Id="rId710" Type="http://schemas.openxmlformats.org/officeDocument/2006/relationships/hyperlink" Target="http://api.gbif.org/v0.9/species/match?name=Argusianus%20argus&amp;callback=dojo_request_script_callbacks.dojo_request_script35" TargetMode="External"/><Relationship Id="rId808" Type="http://schemas.openxmlformats.org/officeDocument/2006/relationships/image" Target="media/image92.png"/><Relationship Id="rId1340" Type="http://schemas.openxmlformats.org/officeDocument/2006/relationships/hyperlink" Target="https://medium.com/@vivek.yadav/how-neural-networks-learn-nonlinear-functions-and-classify-linearly-non-separable-data-22328e7e5be1" TargetMode="External"/><Relationship Id="rId1438" Type="http://schemas.openxmlformats.org/officeDocument/2006/relationships/hyperlink" Target="https://github.com/Leaflet/Leaflet.VectorGrid/issues/67" TargetMode="External"/><Relationship Id="rId1645" Type="http://schemas.openxmlformats.org/officeDocument/2006/relationships/hyperlink" Target="https://console.cloud.google.com/storage/browser/geeimageserver.appspot.com/vectorTiles/wdpa_africa/?project=geeimageserver"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forums.arcgis.com/threads/41104-polygon-with-holes-arcpy.AsShape-is-broken?highlight=arcpy+geometry+part" TargetMode="External"/><Relationship Id="rId447" Type="http://schemas.openxmlformats.org/officeDocument/2006/relationships/hyperlink" Target="http://docs.sencha.com/ext-js/3-4/" TargetMode="External"/><Relationship Id="rId794" Type="http://schemas.openxmlformats.org/officeDocument/2006/relationships/hyperlink" Target="http://landsat.usgs.gov/L8QualityAssessmentBand.php" TargetMode="External"/><Relationship Id="rId1077" Type="http://schemas.openxmlformats.org/officeDocument/2006/relationships/hyperlink" Target="http://www.cloudera.com/content/cloudera/en/resources/library/training/cloudera-manager-training-part-ii.html" TargetMode="External"/><Relationship Id="rId1200" Type="http://schemas.openxmlformats.org/officeDocument/2006/relationships/hyperlink" Target="https://github.com/andrewcottam/apache-hive-files/blob/f6160d1a0c45fd839000afc65a03d5ce6c435385/species_preprocessing_2.sql" TargetMode="External"/><Relationship Id="rId654" Type="http://schemas.openxmlformats.org/officeDocument/2006/relationships/hyperlink" Target="https://aws.amazon.com/documentation/cli/" TargetMode="External"/><Relationship Id="rId861" Type="http://schemas.openxmlformats.org/officeDocument/2006/relationships/image" Target="media/image111.png"/><Relationship Id="rId959" Type="http://schemas.openxmlformats.org/officeDocument/2006/relationships/hyperlink" Target="https://pypi.python.org/packages/1e/b7/f1814d8f2bbf6411d03f837266cea2c3c70c89b95c8700a71f429ec8f555/earthengine-api-0.1.104.tar.gz" TargetMode="External"/><Relationship Id="rId1284" Type="http://schemas.openxmlformats.org/officeDocument/2006/relationships/hyperlink" Target="https://wiki.appcelerator.org/display/guides2/Reverting+to+a+Previous+Version" TargetMode="External"/><Relationship Id="rId1491" Type="http://schemas.openxmlformats.org/officeDocument/2006/relationships/hyperlink" Target="https://www.youtube.com/watch?v=pU9Q6oiQNd0" TargetMode="External"/><Relationship Id="rId1505" Type="http://schemas.openxmlformats.org/officeDocument/2006/relationships/hyperlink" Target="http://pypi.python.org/pypi/setuptools" TargetMode="External"/><Relationship Id="rId1589" Type="http://schemas.openxmlformats.org/officeDocument/2006/relationships/hyperlink" Target="https://osgeo-org.atlassian.net/browse/GEOS-7997?attachmentViewMode=gallery" TargetMode="External"/><Relationship Id="rId1712" Type="http://schemas.openxmlformats.org/officeDocument/2006/relationships/hyperlink" Target="http://10.168.209.73:8012" TargetMode="External"/><Relationship Id="rId293" Type="http://schemas.openxmlformats.org/officeDocument/2006/relationships/hyperlink" Target="http://maps.iucnredlist.org/map.html?id=161597" TargetMode="External"/><Relationship Id="rId307" Type="http://schemas.openxmlformats.org/officeDocument/2006/relationships/hyperlink" Target="http://79.125.16.106/ArcGIS/rest/services/Andrew/SpeciesWFSLatLong/MapServer/0/29539" TargetMode="External"/><Relationship Id="rId514" Type="http://schemas.openxmlformats.org/officeDocument/2006/relationships/hyperlink" Target="https://cidportal.jrc.ec.europa.eu/forobs/sentinel.py" TargetMode="External"/><Relationship Id="rId721" Type="http://schemas.openxmlformats.org/officeDocument/2006/relationships/hyperlink" Target="mailto:a.cottam@gmail.com" TargetMode="External"/><Relationship Id="rId1144" Type="http://schemas.openxmlformats.org/officeDocument/2006/relationships/hyperlink" Target="http://wiki.apache.org/hadoop/Hbase/Shell" TargetMode="External"/><Relationship Id="rId1351" Type="http://schemas.openxmlformats.org/officeDocument/2006/relationships/hyperlink" Target="https://www.kaggle.com/c/planet-understanding-the-amazon-from-space" TargetMode="External"/><Relationship Id="rId1449" Type="http://schemas.openxmlformats.org/officeDocument/2006/relationships/hyperlink" Target="https://developer.mozilla.org/en-US/docs/Web/API/WindowEventHandlers/onpopstate" TargetMode="External"/><Relationship Id="rId1796" Type="http://schemas.openxmlformats.org/officeDocument/2006/relationships/hyperlink" Target="http://79.125.16.106/arcgis/manager/default.aspx"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mailto:speciescharisma2@gmail.com" TargetMode="External"/><Relationship Id="rId598" Type="http://schemas.openxmlformats.org/officeDocument/2006/relationships/hyperlink" Target="https://community.c9.io/t/workspace-stuck-in-the-archiving-state-with-migration-note/14235" TargetMode="External"/><Relationship Id="rId819" Type="http://schemas.openxmlformats.org/officeDocument/2006/relationships/image" Target="media/image103.png"/><Relationship Id="rId1004" Type="http://schemas.openxmlformats.org/officeDocument/2006/relationships/hyperlink" Target="https://nominatim.openstreetmap.org/search?format=json&amp;q=L" TargetMode="External"/><Relationship Id="rId1211" Type="http://schemas.openxmlformats.org/officeDocument/2006/relationships/hyperlink" Target="http://suite.opengeo.org/4.1/dataadmin/pgGettingStarted/shp2pgsql.html" TargetMode="External"/><Relationship Id="rId1656" Type="http://schemas.openxmlformats.org/officeDocument/2006/relationships/hyperlink" Target="https://storage.googleapis.com/geeimageserver.appspot.com/vectorTiles/bern_tiles/13/4264/2882.pbf" TargetMode="External"/><Relationship Id="rId220" Type="http://schemas.openxmlformats.org/officeDocument/2006/relationships/hyperlink" Target="https://github.com/mraad/AvroToolbox" TargetMode="External"/><Relationship Id="rId458" Type="http://schemas.openxmlformats.org/officeDocument/2006/relationships/hyperlink" Target="http://postgresql.1045698.n5.nabble.com/COMMENT-on-function-s-arguments-td5712337.html" TargetMode="External"/><Relationship Id="rId665" Type="http://schemas.openxmlformats.org/officeDocument/2006/relationships/hyperlink" Target="https://api.elsevier.com/content/abstract/doi/10.1038/nature20584?apiKey=700793c78c8fb1d736eb7030bb874bda&amp;httpAccept=application/json" TargetMode="External"/><Relationship Id="rId872" Type="http://schemas.openxmlformats.org/officeDocument/2006/relationships/image" Target="media/image112.png"/><Relationship Id="rId1088" Type="http://schemas.openxmlformats.org/officeDocument/2006/relationships/hyperlink" Target="http://h05-dn01.jrc.it:50060/" TargetMode="External"/><Relationship Id="rId1295" Type="http://schemas.openxmlformats.org/officeDocument/2006/relationships/hyperlink" Target="http://tomcat.apache.org/download-80.cgi" TargetMode="External"/><Relationship Id="rId1309" Type="http://schemas.openxmlformats.org/officeDocument/2006/relationships/hyperlink" Target="https://superuser.com/questions/155023/how-to-add-prefix-to-each-paragraph-of-a-certain-style-in-ms-word" TargetMode="External"/><Relationship Id="rId1516" Type="http://schemas.openxmlformats.org/officeDocument/2006/relationships/hyperlink" Target="http://pro.arcgis.com/en/pro-app/arcpy/get-started/using-conda-with-arcgis-pro.htm" TargetMode="External"/><Relationship Id="rId1723" Type="http://schemas.openxmlformats.org/officeDocument/2006/relationships/hyperlink" Target="http://www.javaforge.com/project/HGE" TargetMode="External"/><Relationship Id="rId15" Type="http://schemas.openxmlformats.org/officeDocument/2006/relationships/hyperlink" Target="https://www.cbd.int/sp/indicators/" TargetMode="External"/><Relationship Id="rId318" Type="http://schemas.openxmlformats.org/officeDocument/2006/relationships/hyperlink" Target="http://gis.stackexchange.com/questions/32217/exploding-overlapping-to-new-non-overlapping-polygons" TargetMode="External"/><Relationship Id="rId525" Type="http://schemas.openxmlformats.org/officeDocument/2006/relationships/hyperlink" Target="http://ehabitat-wps.jrc.ec.europa.eu" TargetMode="External"/><Relationship Id="rId732" Type="http://schemas.openxmlformats.org/officeDocument/2006/relationships/hyperlink" Target="https://cloud.google.com/sdk/downloads" TargetMode="External"/><Relationship Id="rId1155" Type="http://schemas.openxmlformats.org/officeDocument/2006/relationships/hyperlink" Target="http://www.cloudera.com/content/cloudera/en/documentation/cdh4/latest/CDH4-Installation-Guide/cdh4ig_topic_26_9.html" TargetMode="External"/><Relationship Id="rId1362" Type="http://schemas.openxmlformats.org/officeDocument/2006/relationships/hyperlink" Target="http://QGis.org"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forums.arcgis.com/threads/29485-convert-multiple-overlapping-polygons-into-multiple-grids?highlight=polygon+raster" TargetMode="External"/><Relationship Id="rId371"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1015" Type="http://schemas.openxmlformats.org/officeDocument/2006/relationships/hyperlink" Target="https://protectedplanet.net/555547629" TargetMode="External"/><Relationship Id="rId1222" Type="http://schemas.openxmlformats.org/officeDocument/2006/relationships/hyperlink" Target="http://www.postgresql.org/docs/9.3/static/reference-client.html" TargetMode="External"/><Relationship Id="rId1667" Type="http://schemas.openxmlformats.org/officeDocument/2006/relationships/hyperlink" Target="http://95.216.13.159:8443/" TargetMode="External"/><Relationship Id="rId469" Type="http://schemas.openxmlformats.org/officeDocument/2006/relationships/hyperlink" Target="http://h03-dev-vm7/cgi-bin/eSpecies/pa/specieslist/785" TargetMode="External"/><Relationship Id="rId676" Type="http://schemas.openxmlformats.org/officeDocument/2006/relationships/hyperlink" Target="https://www.mapbox.com/api-documentation/" TargetMode="External"/><Relationship Id="rId883" Type="http://schemas.openxmlformats.org/officeDocument/2006/relationships/hyperlink" Target="http://landsat.usgs.gov/calibration_notices.php" TargetMode="External"/><Relationship Id="rId1099" Type="http://schemas.openxmlformats.org/officeDocument/2006/relationships/hyperlink" Target="http://cloudera-manager.jrc.it:7180" TargetMode="External"/><Relationship Id="rId1527" Type="http://schemas.openxmlformats.org/officeDocument/2006/relationships/hyperlink" Target="https://mapbox.github.io/rasterio/installation.html" TargetMode="External"/><Relationship Id="rId1734" Type="http://schemas.openxmlformats.org/officeDocument/2006/relationships/hyperlink" Target="https://pypi.python.org/packages/source/l/lxml/lxml-3.4.3.tar.gz"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is.org/docs/PostGIS_FAQ.html" TargetMode="External"/><Relationship Id="rId329" Type="http://schemas.openxmlformats.org/officeDocument/2006/relationships/hyperlink" Target="http://help.arcgis.com/en/arcgisdesktop/10.0/help/index.html" TargetMode="External"/><Relationship Id="rId536" Type="http://schemas.openxmlformats.org/officeDocument/2006/relationships/hyperlink" Target="http://ehabitat-wps.jrc.ec.europa.eu/" TargetMode="External"/><Relationship Id="rId1166" Type="http://schemas.openxmlformats.org/officeDocument/2006/relationships/hyperlink" Target="https://github.com/andrewcottam/jrc/commit/b77b94c35fec389d5f9a354969d561c741e8fbd3" TargetMode="External"/><Relationship Id="rId1373" Type="http://schemas.openxmlformats.org/officeDocument/2006/relationships/image" Target="media/image183.png"/><Relationship Id="rId175" Type="http://schemas.openxmlformats.org/officeDocument/2006/relationships/hyperlink" Target="http://pydoop.sourceforge.net/docs/index.html" TargetMode="External"/><Relationship Id="rId743" Type="http://schemas.openxmlformats.org/officeDocument/2006/relationships/hyperlink" Target="http://localhost:8080/" TargetMode="External"/><Relationship Id="rId950" Type="http://schemas.openxmlformats.org/officeDocument/2006/relationships/hyperlink" Target="https://sites.google.com/site/earthengineapidocs/python-api" TargetMode="External"/><Relationship Id="rId1026" Type="http://schemas.openxmlformats.org/officeDocument/2006/relationships/hyperlink" Target="http://www.sentinel-hub.com" TargetMode="External"/><Relationship Id="rId1580" Type="http://schemas.openxmlformats.org/officeDocument/2006/relationships/hyperlink" Target="http://geojson.io/" TargetMode="External"/><Relationship Id="rId1678" Type="http://schemas.openxmlformats.org/officeDocument/2006/relationships/image" Target="media/image215.png"/><Relationship Id="rId180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82" Type="http://schemas.openxmlformats.org/officeDocument/2006/relationships/hyperlink" Target="http://www.environment.nsw.gov.au/resources/nature/CurrentSpeciesList.pdf" TargetMode="External"/><Relationship Id="rId603" Type="http://schemas.openxmlformats.org/officeDocument/2006/relationships/hyperlink" Target="https://community.c9.io/t/starting-postgres-automatically/5477/4" TargetMode="External"/><Relationship Id="rId687" Type="http://schemas.openxmlformats.org/officeDocument/2006/relationships/hyperlink" Target="https://github.com/andrewcottam/python_web_api_clients/blob/master/panoramio_client.py" TargetMode="External"/><Relationship Id="rId810" Type="http://schemas.openxmlformats.org/officeDocument/2006/relationships/image" Target="media/image94.png"/><Relationship Id="rId908" Type="http://schemas.openxmlformats.org/officeDocument/2006/relationships/hyperlink" Target="https://code.earthengine.google.com/084362af5b55a6ef40b1112f8d3dc840" TargetMode="External"/><Relationship Id="rId1233" Type="http://schemas.openxmlformats.org/officeDocument/2006/relationships/hyperlink" Target="https://material.io/" TargetMode="External"/><Relationship Id="rId1440" Type="http://schemas.openxmlformats.org/officeDocument/2006/relationships/hyperlink" Target="https://www.mapbox.com/mapbox-gl-js/api/" TargetMode="External"/><Relationship Id="rId1538" Type="http://schemas.openxmlformats.org/officeDocument/2006/relationships/hyperlink" Target="https://repo.continuum.io/archive/Anaconda2-4.3.1-Linux-x86_64.sh" TargetMode="External"/><Relationship Id="rId242" Type="http://schemas.openxmlformats.org/officeDocument/2006/relationships/hyperlink" Target="http://www.scidb.org/" TargetMode="External"/><Relationship Id="rId894" Type="http://schemas.openxmlformats.org/officeDocument/2006/relationships/hyperlink" Target="https://code.earthengine.google.com/24d1de0e3559340c316eb7f9967ac92c" TargetMode="External"/><Relationship Id="rId1177" Type="http://schemas.openxmlformats.org/officeDocument/2006/relationships/hyperlink" Target="http://hadoop-m1:8888/" TargetMode="External"/><Relationship Id="rId1300" Type="http://schemas.openxmlformats.org/officeDocument/2006/relationships/hyperlink" Target="https://localhost:8443/leaflet_map/index.html" TargetMode="External"/><Relationship Id="rId1745" Type="http://schemas.openxmlformats.org/officeDocument/2006/relationships/hyperlink" Target="http://www.onezoom.org/mammals.htm"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dojotoolkit.org/documentation/tutorials/1.8/declarative/" TargetMode="External"/><Relationship Id="rId754" Type="http://schemas.openxmlformats.org/officeDocument/2006/relationships/hyperlink" Target="https://cloud.google.com/appengine/docs/standard/python/config/appref" TargetMode="External"/><Relationship Id="rId961" Type="http://schemas.openxmlformats.org/officeDocument/2006/relationships/hyperlink" Target="https://groups.google.com/forum/" TargetMode="External"/><Relationship Id="rId1384" Type="http://schemas.openxmlformats.org/officeDocument/2006/relationships/hyperlink" Target="http://dojotoolkit.org/reference-guide/dojo/topic.html" TargetMode="External"/><Relationship Id="rId1591" Type="http://schemas.openxmlformats.org/officeDocument/2006/relationships/hyperlink" Target="http://blog.systemed.net/post/13" TargetMode="External"/><Relationship Id="rId1605" Type="http://schemas.openxmlformats.org/officeDocument/2006/relationships/oleObject" Target="embeddings/oleObject2.bin"/><Relationship Id="rId1689" Type="http://schemas.openxmlformats.org/officeDocument/2006/relationships/hyperlink" Target="file:///C:\Users\cottaan\AppData\Roaming\Microsoft\Word\http%20and%20ssh" TargetMode="External"/><Relationship Id="rId1812" Type="http://schemas.openxmlformats.org/officeDocument/2006/relationships/hyperlink" Target="http://www.bbc.com/future/story/20120914-building-a-live-google-earth/1" TargetMode="External"/><Relationship Id="rId90" Type="http://schemas.openxmlformats.org/officeDocument/2006/relationships/hyperlink" Target="ftp://ftp.glcf.umd.edu/glcf/GlobalInlandWater/WRS2" TargetMode="External"/><Relationship Id="rId186" Type="http://schemas.openxmlformats.org/officeDocument/2006/relationships/hyperlink" Target="http://79.125.16.106/ArcGIS/rest/services/Andrew/eSpeciesPilot/MapServer/1/queryRelatedRecords?objectIds=1011550&amp;relationshipId=0&amp;outFields=*" TargetMode="External"/><Relationship Id="rId393" Type="http://schemas.openxmlformats.org/officeDocument/2006/relationships/hyperlink" Target="https://github.com/MapofLife/MOL/blob/develop/app/sql/get_species_list.sql?source=c" TargetMode="External"/><Relationship Id="rId407" Type="http://schemas.openxmlformats.org/officeDocument/2006/relationships/hyperlink" Target="http://h03-dev-vm7/eSpecies-REST/index.php" TargetMode="External"/><Relationship Id="rId614" Type="http://schemas.openxmlformats.org/officeDocument/2006/relationships/hyperlink" Target="http://rest-services.jrc.ec.europa.eu/services/d6biopamarest/administrative_units/get_country_extent_by_iso?format=json&amp;a_iso=PRT" TargetMode="External"/><Relationship Id="rId821" Type="http://schemas.openxmlformats.org/officeDocument/2006/relationships/image" Target="media/image105.jpeg"/><Relationship Id="rId1037" Type="http://schemas.openxmlformats.org/officeDocument/2006/relationships/hyperlink" Target="https://github.com/Esri/storymap-series.git" TargetMode="External"/><Relationship Id="rId1244" Type="http://schemas.openxmlformats.org/officeDocument/2006/relationships/hyperlink" Target="http://geeohspatial.blogspot.it/2013/12/dealing-with-arcpy-memory-leaks.html" TargetMode="External"/><Relationship Id="rId1451" Type="http://schemas.openxmlformats.org/officeDocument/2006/relationships/image" Target="media/image188.png"/><Relationship Id="rId253" Type="http://schemas.openxmlformats.org/officeDocument/2006/relationships/image" Target="media/image32.png"/><Relationship Id="rId460" Type="http://schemas.openxmlformats.org/officeDocument/2006/relationships/hyperlink" Target="http://dopa-services.jrc.it/gee/getDatesForPoint?POINT=114,5&amp;CRS=EPSG:4326" TargetMode="External"/><Relationship Id="rId698" Type="http://schemas.openxmlformats.org/officeDocument/2006/relationships/hyperlink" Target="http://ecat-dev.gbif.org/ws/usage/?q=Panthera%20leo&amp;rkey=1" TargetMode="External"/><Relationship Id="rId919" Type="http://schemas.openxmlformats.org/officeDocument/2006/relationships/image" Target="media/image134.png"/><Relationship Id="rId1090" Type="http://schemas.openxmlformats.org/officeDocument/2006/relationships/hyperlink" Target="https://github.com/Esri/geometry-api-java" TargetMode="External"/><Relationship Id="rId1104" Type="http://schemas.openxmlformats.org/officeDocument/2006/relationships/hyperlink" Target="http://hadoop-m1:8088/" TargetMode="External"/><Relationship Id="rId1311" Type="http://schemas.openxmlformats.org/officeDocument/2006/relationships/hyperlink" Target="http://qgis.org/api/" TargetMode="External"/><Relationship Id="rId1549" Type="http://schemas.openxmlformats.org/officeDocument/2006/relationships/hyperlink" Target="http://cloudera-manager.jrc.it:7180/cmf/home" TargetMode="External"/><Relationship Id="rId1756" Type="http://schemas.openxmlformats.org/officeDocument/2006/relationships/hyperlink" Target="https://myintracomm.ec.europa.eu/staff/EN/talent-management/recruitment/agents-selection/contract-agent/Pages/ami-2013.aspx?ln=en" TargetMode="External"/><Relationship Id="rId48" Type="http://schemas.openxmlformats.org/officeDocument/2006/relationships/hyperlink" Target="https://www.protectedplanet.net/c/monthly-updates" TargetMode="External"/><Relationship Id="rId113" Type="http://schemas.openxmlformats.org/officeDocument/2006/relationships/hyperlink" Target="http://earth-info.nga.mil/GandG/coordsys/grids/universal_grid_system.html" TargetMode="External"/><Relationship Id="rId320" Type="http://schemas.openxmlformats.org/officeDocument/2006/relationships/hyperlink" Target="http://stackoverflow.com/questions/3687037/problem-making-attribute-table-of-raster-in-arcgis" TargetMode="External"/><Relationship Id="rId558" Type="http://schemas.openxmlformats.org/officeDocument/2006/relationships/hyperlink" Target="file:///E:\cottaan\Documents\GitHub\general\general\fme_scripts\roadless_asia_csv_to_fusion_table.fmw" TargetMode="External"/><Relationship Id="rId765" Type="http://schemas.openxmlformats.org/officeDocument/2006/relationships/hyperlink" Target="https://cloud.google.com/compute/docs/disks/gcs-buckets" TargetMode="External"/><Relationship Id="rId972" Type="http://schemas.openxmlformats.org/officeDocument/2006/relationships/hyperlink" Target="http://gis.stackexchange.com/questions/8650/how-to-measure-the-accuracy-of-latitude-and-longitude" TargetMode="External"/><Relationship Id="rId1188" Type="http://schemas.openxmlformats.org/officeDocument/2006/relationships/hyperlink" Target="http://sqoop.apache.org/" TargetMode="External"/><Relationship Id="rId1395" Type="http://schemas.openxmlformats.org/officeDocument/2006/relationships/hyperlink" Target="http://dojotoolkit.org/documentation/tutorials/1.8/declarative/" TargetMode="External"/><Relationship Id="rId1409" Type="http://schemas.openxmlformats.org/officeDocument/2006/relationships/hyperlink" Target="https://developers.arcgis.com/en/javascript/jstutorials/intro_custom_dijit.html" TargetMode="External"/><Relationship Id="rId1616" Type="http://schemas.openxmlformats.org/officeDocument/2006/relationships/hyperlink" Target="https://tile.mapzen.com/mapzen/vector/v1/all/14/7511/7426.json?api_key=vector-tiles-VyYjZGS" TargetMode="External"/><Relationship Id="rId1823" Type="http://schemas.openxmlformats.org/officeDocument/2006/relationships/hyperlink" Target="http://maps.iucnredlist.org/map.html?id=6027" TargetMode="External"/><Relationship Id="rId197" Type="http://schemas.openxmlformats.org/officeDocument/2006/relationships/hyperlink" Target="http://apitricks.blogspot.com/2011/04/quadtree.html" TargetMode="External"/><Relationship Id="rId418" Type="http://schemas.openxmlformats.org/officeDocument/2006/relationships/hyperlink" Target="http://h03-dev-vm7/cgi-bin/eSpecies.cgi/'" TargetMode="External"/><Relationship Id="rId625" Type="http://schemas.openxmlformats.org/officeDocument/2006/relationships/hyperlink" Target="https://community.c9.io/t/google-app-engine-dev-appserver-py/783" TargetMode="External"/><Relationship Id="rId832" Type="http://schemas.openxmlformats.org/officeDocument/2006/relationships/hyperlink" Target="https://github.com/andrewcottam/water_detection_python_scripts/blob/master/populateRandomField.py" TargetMode="External"/><Relationship Id="rId1048" Type="http://schemas.openxmlformats.org/officeDocument/2006/relationships/hyperlink" Target="http://www.cyberciti.biz/tips/postgres-allow-remote-access-tcp-connection.html" TargetMode="External"/><Relationship Id="rId1255" Type="http://schemas.openxmlformats.org/officeDocument/2006/relationships/hyperlink" Target="http://thunderheadxpler.blogspot.it/2013/05/bigdata-launch-cdh-on-ec2-from-arcmap.html" TargetMode="External"/><Relationship Id="rId1462" Type="http://schemas.openxmlformats.org/officeDocument/2006/relationships/hyperlink" Target="https://gis.stackexchange.com/questions/243460/turf-js-union-with-array-of-features" TargetMode="External"/><Relationship Id="rId264" Type="http://schemas.openxmlformats.org/officeDocument/2006/relationships/hyperlink" Target="http://www.geog.mcgill.ca/~nramankutty/Datasets/Datasets.html" TargetMode="External"/><Relationship Id="rId471" Type="http://schemas.openxmlformats.org/officeDocument/2006/relationships/hyperlink" Target="http://h03-dev-vm7/cgi-bin/eSpecies/richness/xyz/aves" TargetMode="External"/><Relationship Id="rId1115" Type="http://schemas.openxmlformats.org/officeDocument/2006/relationships/hyperlink" Target="http://hadoop.apache.org/docs/current/hadoop-project-dist/hadoop-common/FileSystemShell.html" TargetMode="External"/><Relationship Id="rId1322" Type="http://schemas.openxmlformats.org/officeDocument/2006/relationships/hyperlink" Target="http://localhost:8888/notebooks/deforestprob/notebook/notebook.ipynb" TargetMode="External"/><Relationship Id="rId1767" Type="http://schemas.openxmlformats.org/officeDocument/2006/relationships/hyperlink" Target="https://remi.webmail.ec.europa.eu/owa/" TargetMode="External"/><Relationship Id="rId59" Type="http://schemas.openxmlformats.org/officeDocument/2006/relationships/image" Target="media/image10.png"/><Relationship Id="rId124" Type="http://schemas.openxmlformats.org/officeDocument/2006/relationships/hyperlink" Target="https://storage.googleapis.com/global-surface-water/maptiles/occurrence/%7bz%7d/%7bx%7d/%7by%7d.png" TargetMode="External"/><Relationship Id="rId569" Type="http://schemas.openxmlformats.org/officeDocument/2006/relationships/hyperlink" Target="https://intragate.ec.europa.eu/cas/login" TargetMode="External"/><Relationship Id="rId776" Type="http://schemas.openxmlformats.org/officeDocument/2006/relationships/hyperlink" Target="https://cloud.google.com/storage/docs/json_api/v1/libraries" TargetMode="External"/><Relationship Id="rId983" Type="http://schemas.openxmlformats.org/officeDocument/2006/relationships/hyperlink" Target="https://docs.google.com/presentation/d/1HSUHjGc9ZWTv-gCIr_BHhX2BlVHxGis_F7vKl_pInjI/edit" TargetMode="External"/><Relationship Id="rId1199" Type="http://schemas.openxmlformats.org/officeDocument/2006/relationships/image" Target="media/image174.png"/><Relationship Id="rId1627" Type="http://schemas.openxmlformats.org/officeDocument/2006/relationships/hyperlink" Target="https://a.tiles.mapbox.com/v4/mapbox.mapbox-streets-v6/7/74/64.vector.pbf?access_token=pk.eyJ1IjoiY3Jvd2Rjb3ZlciIsImEiOiI3akYtNERRIn0.uwBAdtR6Zk60Bp3vTKj-kg" TargetMode="External"/><Relationship Id="rId331" Type="http://schemas.openxmlformats.org/officeDocument/2006/relationships/hyperlink" Target="http://help.arcgis.com/en/arcgisdesktop/10.0/help/index.html" TargetMode="External"/><Relationship Id="rId429" Type="http://schemas.openxmlformats.org/officeDocument/2006/relationships/hyperlink" Target="http://stackoverflow.com/questions/5481926/how-do-people-usually-implement-jsonp-in-python" TargetMode="External"/><Relationship Id="rId636" Type="http://schemas.openxmlformats.org/officeDocument/2006/relationships/hyperlink" Target="https://docs.c9.io/docs/running-your-own-ssh-workspace" TargetMode="External"/><Relationship Id="rId1059" Type="http://schemas.openxmlformats.org/officeDocument/2006/relationships/hyperlink" Target="http://testcharlie.jrc.it/pa/347" TargetMode="External"/><Relationship Id="rId1266" Type="http://schemas.openxmlformats.org/officeDocument/2006/relationships/hyperlink" Target="http://desktop.arcgis.com/en/desktop/latest/analyze/python/extending-geoprocessing-through-python-modules.htm" TargetMode="External"/><Relationship Id="rId1473" Type="http://schemas.openxmlformats.org/officeDocument/2006/relationships/hyperlink" Target="https://medium.com/@svinkle/how-to-deploy-a-react-app-to-a-subdirectory-f694d46427c1" TargetMode="External"/><Relationship Id="rId843" Type="http://schemas.openxmlformats.org/officeDocument/2006/relationships/hyperlink" Target="https://github.com/andrewcottam/water_detection_python_scripts/blob/a629eeee2be081617b603a156a284ac969d7baa6/validateAllWaterSites.py" TargetMode="External"/><Relationship Id="rId1126" Type="http://schemas.openxmlformats.org/officeDocument/2006/relationships/image" Target="media/image170.png"/><Relationship Id="rId1680" Type="http://schemas.openxmlformats.org/officeDocument/2006/relationships/hyperlink" Target="https://blog.mapbox.com/map-design-taxonomy-chart-ae17b23df019" TargetMode="External"/><Relationship Id="rId1778" Type="http://schemas.openxmlformats.org/officeDocument/2006/relationships/hyperlink" Target="https://apps.jrc.cec.eu.int/navette" TargetMode="External"/><Relationship Id="rId275" Type="http://schemas.openxmlformats.org/officeDocument/2006/relationships/image" Target="media/image36.jpeg"/><Relationship Id="rId482" Type="http://schemas.openxmlformats.org/officeDocument/2006/relationships/hyperlink" Target="http://h03-dev-vm7/cgi-bin/eSpecies/quadkey/132320323113002/palist" TargetMode="External"/><Relationship Id="rId703" Type="http://schemas.openxmlformats.org/officeDocument/2006/relationships/hyperlink" Target="http://www.gbif.org/occurrence/search?GEOMETRY=116.488037+6.249776%2C116.488037+5.993070%2C116.735229+5.993070%2C116.735229+6.249776%2C116.488037+6.249776&amp;TAXON_KEY=5227762" TargetMode="External"/><Relationship Id="rId910" Type="http://schemas.openxmlformats.org/officeDocument/2006/relationships/hyperlink" Target="https://ee-api.appspot.com/b3ed5496bfdb08d734c4f3a28a8e172b" TargetMode="External"/><Relationship Id="rId1333" Type="http://schemas.openxmlformats.org/officeDocument/2006/relationships/hyperlink" Target="https://www.tensorflow.org" TargetMode="External"/><Relationship Id="rId1540" Type="http://schemas.openxmlformats.org/officeDocument/2006/relationships/hyperlink" Target="https://bootstrap.pypa.io/get-pip.py" TargetMode="External"/><Relationship Id="rId1638" Type="http://schemas.openxmlformats.org/officeDocument/2006/relationships/image" Target="media/image209.png"/><Relationship Id="rId135" Type="http://schemas.openxmlformats.org/officeDocument/2006/relationships/hyperlink" Target="http://104.197.204.126:8080/service?REQUEST=GetCapabilities" TargetMode="External"/><Relationship Id="rId342" Type="http://schemas.openxmlformats.org/officeDocument/2006/relationships/hyperlink" Target="https://github.com/andrewcottam/eSpecies-Preprocessing-Scripts/commit/e47cb0d2fa2c05a6a663efa976e3c3ff8c234b8e" TargetMode="External"/><Relationship Id="rId787" Type="http://schemas.openxmlformats.org/officeDocument/2006/relationships/hyperlink" Target="https://cloud.google.com/ml-engine/docs/technical-overview" TargetMode="External"/><Relationship Id="rId994" Type="http://schemas.openxmlformats.org/officeDocument/2006/relationships/hyperlink" Target="https://andrewcottam.cartodb.com/api/v2/sql?q=select%20*%20from%20countries%20where%20iso3='MYS'&amp;format=GeoJSON" TargetMode="External"/><Relationship Id="rId1400" Type="http://schemas.openxmlformats.org/officeDocument/2006/relationships/hyperlink" Target="https://stackoverflow.com/questions/26531409/how-can-i-load-non-amd-dependencies-in-the-defined-order-with-dojo" TargetMode="External"/><Relationship Id="rId202" Type="http://schemas.openxmlformats.org/officeDocument/2006/relationships/hyperlink" Target="http://help.arcgis.com/en/arcgisdesktop/10.0/help/index.html" TargetMode="External"/><Relationship Id="rId647" Type="http://schemas.openxmlformats.org/officeDocument/2006/relationships/hyperlink" Target="https://community.c9.io/t/ssh-workspace-and-cloud9-images/16772" TargetMode="External"/><Relationship Id="rId854" Type="http://schemas.openxmlformats.org/officeDocument/2006/relationships/hyperlink" Target="https://github.com/andrewcottam/water_detection_python_scripts/blob/master/validateSWDBSites.py" TargetMode="External"/><Relationship Id="rId1277"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84" Type="http://schemas.openxmlformats.org/officeDocument/2006/relationships/hyperlink" Target="https://www.npmjs.com/package/react-fontawesome" TargetMode="External"/><Relationship Id="rId1691" Type="http://schemas.openxmlformats.org/officeDocument/2006/relationships/hyperlink" Target="http://help.github.com/win-set-up-git/" TargetMode="External"/><Relationship Id="rId1705" Type="http://schemas.openxmlformats.org/officeDocument/2006/relationships/hyperlink" Target="mailto:a.cottam@gmail.com" TargetMode="External"/><Relationship Id="rId286" Type="http://schemas.openxmlformats.org/officeDocument/2006/relationships/hyperlink" Target="http://www.iucnredlist.org/details/23061/0" TargetMode="External"/><Relationship Id="rId493" Type="http://schemas.openxmlformats.org/officeDocument/2006/relationships/hyperlink" Target="https://github.com/andrewcottam/eSpecies-Client-Demo/blob/master/data/kinabalu.geojson" TargetMode="External"/><Relationship Id="rId507" Type="http://schemas.openxmlformats.org/officeDocument/2006/relationships/hyperlink" Target="http://beta.biopama.org/node-js/biopama-regional/build/" TargetMode="External"/><Relationship Id="rId714" Type="http://schemas.openxmlformats.org/officeDocument/2006/relationships/hyperlink" Target="https://www.assembla.com/spaces/sis/wiki/Red_List_API" TargetMode="External"/><Relationship Id="rId921" Type="http://schemas.openxmlformats.org/officeDocument/2006/relationships/image" Target="media/image136.png"/><Relationship Id="rId1137" Type="http://schemas.openxmlformats.org/officeDocument/2006/relationships/hyperlink" Target="https://groups.google.com/a/cloudera.org/forum/" TargetMode="External"/><Relationship Id="rId1344" Type="http://schemas.openxmlformats.org/officeDocument/2006/relationships/hyperlink" Target="https://www.tensorflow.org/get_started/summaries_and_tensorboard" TargetMode="External"/><Relationship Id="rId1551" Type="http://schemas.openxmlformats.org/officeDocument/2006/relationships/hyperlink" Target="http://content.hccfl.edu/pollock/unix/findcmd.htm" TargetMode="External"/><Relationship Id="rId1789" Type="http://schemas.openxmlformats.org/officeDocument/2006/relationships/hyperlink" Target="ftp://h05-ftp.jrc.it/cottaan" TargetMode="External"/><Relationship Id="rId50" Type="http://schemas.openxmlformats.org/officeDocument/2006/relationships/hyperlink" Target="http://planet.osm.org/" TargetMode="External"/><Relationship Id="rId146" Type="http://schemas.openxmlformats.org/officeDocument/2006/relationships/image" Target="media/image22.jpeg"/><Relationship Id="rId353" Type="http://schemas.openxmlformats.org/officeDocument/2006/relationships/hyperlink" Target="https://ajax.googleapis.com/ajax/services/search/images?v=1.0&amp;q=Gorilla%20gorilla" TargetMode="External"/><Relationship Id="rId560" Type="http://schemas.openxmlformats.org/officeDocument/2006/relationships/hyperlink" Target="https://github.com/andrewcottam/postgis_scripts/blob/master/roadless_create_validation_table.sql" TargetMode="External"/><Relationship Id="rId798" Type="http://schemas.openxmlformats.org/officeDocument/2006/relationships/image" Target="media/image88.png"/><Relationship Id="rId1190" Type="http://schemas.openxmlformats.org/officeDocument/2006/relationships/hyperlink" Target="http://sqoop.apache.org/docs/1.4.5/index.html" TargetMode="External"/><Relationship Id="rId1204" Type="http://schemas.openxmlformats.org/officeDocument/2006/relationships/hyperlink" Target="https://github.com/andrewcottam/apache-hive-files/blob/ebe7f2131d95456e80d8662e8ae16e6a1e09eef2/species_preprocessing_2.sql" TargetMode="External"/><Relationship Id="rId1411" Type="http://schemas.openxmlformats.org/officeDocument/2006/relationships/hyperlink" Target="http://archive.dojotoolkit.org/nightly/dojotoolkit/dojox/charting/tests/test_themes.html" TargetMode="External"/><Relationship Id="rId1649" Type="http://schemas.openxmlformats.org/officeDocument/2006/relationships/hyperlink" Target="http://editor.openmaptiles.org/?style=https://rawgit.com/openmaptiles/positron-gl-style/master/style.json" TargetMode="External"/><Relationship Id="rId213" Type="http://schemas.openxmlformats.org/officeDocument/2006/relationships/hyperlink" Target="https://gist.github.com/andrewcottam/76da3f719c07f5adfd91" TargetMode="External"/><Relationship Id="rId420" Type="http://schemas.openxmlformats.org/officeDocument/2006/relationships/hyperlink" Target="http://h03-dev-vm7/cgi-bin/eSpecies.py/qk/32" TargetMode="External"/><Relationship Id="rId658" Type="http://schemas.openxmlformats.org/officeDocument/2006/relationships/hyperlink" Target="http://wri.github.io/gfw-api-docs/" TargetMode="External"/><Relationship Id="rId865" Type="http://schemas.openxmlformats.org/officeDocument/2006/relationships/hyperlink" Target="https://github.com/andrewcottam/postgis_scripts/blob/master/all_swdb_validation_points_query.sql" TargetMode="External"/><Relationship Id="rId1050" Type="http://schemas.openxmlformats.org/officeDocument/2006/relationships/hyperlink" Target="http://mappingcenter.esri.com/index.cfm?fa=arcgisResources.more" TargetMode="External"/><Relationship Id="rId1288" Type="http://schemas.openxmlformats.org/officeDocument/2006/relationships/hyperlink" Target="http://stackoverflow.com/questions/11118070/buiding-hadoop-with-eclipse-maven-missing-artifact-jdk-toolsjdk-toolsjar1" TargetMode="External"/><Relationship Id="rId1495" Type="http://schemas.openxmlformats.org/officeDocument/2006/relationships/hyperlink" Target="https://webpack.js.org/" TargetMode="External"/><Relationship Id="rId1509" Type="http://schemas.openxmlformats.org/officeDocument/2006/relationships/hyperlink" Target="https://gis.stackexchange.com/questions/204201/geopandas-to-file-saves-geodataframe-without-coordinate-system" TargetMode="External"/><Relationship Id="rId1716" Type="http://schemas.openxmlformats.org/officeDocument/2006/relationships/hyperlink" Target="https://github.com/ghislainv/deforestprob/blob/master/docs/index.html" TargetMode="External"/><Relationship Id="rId297" Type="http://schemas.openxmlformats.org/officeDocument/2006/relationships/hyperlink" Target="http://maps.iucnredlist.org/map.html?id=39895" TargetMode="External"/><Relationship Id="rId518" Type="http://schemas.openxmlformats.org/officeDocument/2006/relationships/image" Target="media/image50.png"/><Relationship Id="rId725" Type="http://schemas.openxmlformats.org/officeDocument/2006/relationships/hyperlink" Target="https://github.com/andrewcottam/web_apps.git" TargetMode="External"/><Relationship Id="rId932" Type="http://schemas.openxmlformats.org/officeDocument/2006/relationships/image" Target="media/image141.png"/><Relationship Id="rId1148" Type="http://schemas.openxmlformats.org/officeDocument/2006/relationships/hyperlink" Target="http://hbase.apache.org/book/trouble.log.html" TargetMode="External"/><Relationship Id="rId1355" Type="http://schemas.openxmlformats.org/officeDocument/2006/relationships/hyperlink" Target="http://lrm-maps.jrc.ec.europa.eu/geoserver/" TargetMode="External"/><Relationship Id="rId1562" Type="http://schemas.openxmlformats.org/officeDocument/2006/relationships/hyperlink" Target="http://en.wikipedia.org/wiki/GNU/Linux_distributions%20-%20some%20commercial,%20some%20not.%20Which%20do%20we%20have?%20Not%20sure." TargetMode="External"/><Relationship Id="rId157" Type="http://schemas.openxmlformats.org/officeDocument/2006/relationships/image" Target="media/image26.png"/><Relationship Id="rId364" Type="http://schemas.openxmlformats.org/officeDocument/2006/relationships/hyperlink" Target="mailto:speciescharisma7@gmail.com" TargetMode="External"/><Relationship Id="rId1008" Type="http://schemas.openxmlformats.org/officeDocument/2006/relationships/hyperlink" Target="https://www.mapbox.com/help/define-geojson/" TargetMode="External"/><Relationship Id="rId1215" Type="http://schemas.openxmlformats.org/officeDocument/2006/relationships/hyperlink" Target="http://www.postgresql.org/docs/9.0/static/using-explain.html" TargetMode="External"/><Relationship Id="rId1422" Type="http://schemas.openxmlformats.org/officeDocument/2006/relationships/hyperlink" Target="https://developers.arcgis.com/en/javascript/jshelp/intro_formatinfowindow.html" TargetMode="External"/><Relationship Id="rId61" Type="http://schemas.openxmlformats.org/officeDocument/2006/relationships/hyperlink" Target="http://www.openstreetmap.org/changeset/51330421" TargetMode="External"/><Relationship Id="rId57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669" Type="http://schemas.openxmlformats.org/officeDocument/2006/relationships/hyperlink" Target="http://api.elsevier.com/documentation/search/SCOPUSSearchViews.htm" TargetMode="External"/><Relationship Id="rId876" Type="http://schemas.openxmlformats.org/officeDocument/2006/relationships/image" Target="media/image114.png"/><Relationship Id="rId1299" Type="http://schemas.openxmlformats.org/officeDocument/2006/relationships/hyperlink" Target="https://localhost:8443/" TargetMode="External"/><Relationship Id="rId1727" Type="http://schemas.openxmlformats.org/officeDocument/2006/relationships/hyperlink" Target="http://s-jrciprvm-svn001p.jrc.org:8080/svn/h03-monde-repo/"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s://github.com/andrewcottam/general/blob/1fb304cc5b13b847a7c41be1ce66f45e0174e590/gbif_occurrence_export_to_postgis.fmw" TargetMode="External"/><Relationship Id="rId431" Type="http://schemas.openxmlformats.org/officeDocument/2006/relationships/hyperlink" Target="http://dopa-services.jrc.it/services/admin/populate_species_names_table" TargetMode="External"/><Relationship Id="rId529" Type="http://schemas.openxmlformats.org/officeDocument/2006/relationships/hyperlink" Target="https://github.com/andrewcottam/eSpecies-Client-Demo/blob/master/classes/QuadkeyLayer.js" TargetMode="External"/><Relationship Id="rId736" Type="http://schemas.openxmlformats.org/officeDocument/2006/relationships/hyperlink" Target="https://cloud.google.com/appengine/downloads" TargetMode="External"/><Relationship Id="rId1061" Type="http://schemas.openxmlformats.org/officeDocument/2006/relationships/hyperlink" Target="http://ajax.googleapis.com/ajax/libs/dojo/1.10.4/dojo/dojo.js" TargetMode="External"/><Relationship Id="rId1159" Type="http://schemas.openxmlformats.org/officeDocument/2006/relationships/hyperlink" Target="https://cwiki.apache.org/confluence/display/Hive/LanguageManual+DDL" TargetMode="External"/><Relationship Id="rId1366"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68" Type="http://schemas.openxmlformats.org/officeDocument/2006/relationships/hyperlink" Target="http://osgeo-org.1803224.n2.nabble.com/gdal-dev-ArcGIS-10-td5412528.html" TargetMode="External"/><Relationship Id="rId943" Type="http://schemas.openxmlformats.org/officeDocument/2006/relationships/hyperlink" Target="https://www.google.com/fusiontables/DataSource?dsrcid=implicit&amp;redirectPath=data&amp;usp=apps_start&amp;hl=en" TargetMode="External"/><Relationship Id="rId1019" Type="http://schemas.openxmlformats.org/officeDocument/2006/relationships/hyperlink" Target="https://developers.planet.com/docs/api/tile-services/" TargetMode="External"/><Relationship Id="rId1573" Type="http://schemas.openxmlformats.org/officeDocument/2006/relationships/hyperlink" Target="https://github.com/klokantech/tileserver-php" TargetMode="External"/><Relationship Id="rId1780" Type="http://schemas.openxmlformats.org/officeDocument/2006/relationships/hyperlink" Target="http://atoz.ebsco.com/Titles/K09328?lang=en&amp;lang.menu=en&amp;lang.subject=en" TargetMode="External"/><Relationship Id="rId72" Type="http://schemas.openxmlformats.org/officeDocument/2006/relationships/hyperlink" Target="http://esa.un.org/unpd/wpp/" TargetMode="External"/><Relationship Id="rId375"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82" Type="http://schemas.openxmlformats.org/officeDocument/2006/relationships/hyperlink" Target="http://dopa-services.jrc.it/services/endSession" TargetMode="External"/><Relationship Id="rId803" Type="http://schemas.openxmlformats.org/officeDocument/2006/relationships/hyperlink" Target="https://ee-api.appspot.com/5cb2a329782cb94ac335d42e0becf414" TargetMode="External"/><Relationship Id="rId1226" Type="http://schemas.openxmlformats.org/officeDocument/2006/relationships/hyperlink" Target="https://forestparkmap.org/" TargetMode="External"/><Relationship Id="rId1433" Type="http://schemas.openxmlformats.org/officeDocument/2006/relationships/hyperlink" Target="http://leafletjs.com/reference-1.1.0.html" TargetMode="External"/><Relationship Id="rId1640" Type="http://schemas.openxmlformats.org/officeDocument/2006/relationships/image" Target="media/image211.png"/><Relationship Id="rId1738" Type="http://schemas.openxmlformats.org/officeDocument/2006/relationships/hyperlink" Target="http://vbrant.eu/" TargetMode="External"/><Relationship Id="rId3" Type="http://schemas.openxmlformats.org/officeDocument/2006/relationships/styles" Target="styles.xml"/><Relationship Id="rId235" Type="http://schemas.openxmlformats.org/officeDocument/2006/relationships/hyperlink" Target="https://github.com/andrewcottam/eSpecies_client_demo" TargetMode="External"/><Relationship Id="rId442" Type="http://schemas.openxmlformats.org/officeDocument/2006/relationships/hyperlink" Target="http://www.pgadmin.org/support/faq.php" TargetMode="External"/><Relationship Id="rId887" Type="http://schemas.openxmlformats.org/officeDocument/2006/relationships/image" Target="media/image122.png"/><Relationship Id="rId1072" Type="http://schemas.openxmlformats.org/officeDocument/2006/relationships/hyperlink" Target="http://vimeo.com/44718913" TargetMode="External"/><Relationship Id="rId1500" Type="http://schemas.openxmlformats.org/officeDocument/2006/relationships/hyperlink" Target="https://ftp.gnu.org/gnu/octave/windows/octave-4.2.1-w64-installer.exe" TargetMode="External"/><Relationship Id="rId30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747" Type="http://schemas.openxmlformats.org/officeDocument/2006/relationships/image" Target="media/image75.png"/><Relationship Id="rId954" Type="http://schemas.openxmlformats.org/officeDocument/2006/relationships/image" Target="media/image147.png"/><Relationship Id="rId1377" Type="http://schemas.openxmlformats.org/officeDocument/2006/relationships/hyperlink" Target="https://tecadmin.net/install-oracle-java-8-ubuntu-via-ppa/" TargetMode="External"/><Relationship Id="rId1584" Type="http://schemas.openxmlformats.org/officeDocument/2006/relationships/hyperlink" Target="https://www.mapbox.com/vector-tiles/specification/" TargetMode="External"/><Relationship Id="rId1791" Type="http://schemas.openxmlformats.org/officeDocument/2006/relationships/hyperlink" Target="mailto:Andrew.cottam@jrc.ec.europa.eu" TargetMode="External"/><Relationship Id="rId1805" Type="http://schemas.openxmlformats.org/officeDocument/2006/relationships/hyperlink" Target="https://github.com/pymc-devs/pymc"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gis.stackexchange.com/questions/233/how-to-get-raster-image-as-array-in-python-with-arcgis" TargetMode="External"/><Relationship Id="rId386" Type="http://schemas.openxmlformats.org/officeDocument/2006/relationships/image" Target="media/image46.jpeg"/><Relationship Id="rId593" Type="http://schemas.openxmlformats.org/officeDocument/2006/relationships/hyperlink" Target="https://python-blishten.c9users.io/" TargetMode="External"/><Relationship Id="rId607" Type="http://schemas.openxmlformats.org/officeDocument/2006/relationships/hyperlink" Target="http://geopandas.org/install.html" TargetMode="External"/><Relationship Id="rId814" Type="http://schemas.openxmlformats.org/officeDocument/2006/relationships/image" Target="media/image98.png"/><Relationship Id="rId1237" Type="http://schemas.openxmlformats.org/officeDocument/2006/relationships/hyperlink" Target="https://material.io/components/" TargetMode="External"/><Relationship Id="rId1444" Type="http://schemas.openxmlformats.org/officeDocument/2006/relationships/hyperlink" Target="https://pusher.com/sessions/meetup/the-js-roundabout/webgl-map-with-mapbox-and-react" TargetMode="External"/><Relationship Id="rId1651" Type="http://schemas.openxmlformats.org/officeDocument/2006/relationships/hyperlink" Target="https://web-apps-blishten.c9users.io/tilemaker/bern_tiles/" TargetMode="External"/><Relationship Id="rId246" Type="http://schemas.openxmlformats.org/officeDocument/2006/relationships/hyperlink" Target="http://sortbenchmark.org/" TargetMode="External"/><Relationship Id="rId453" Type="http://schemas.openxmlformats.org/officeDocument/2006/relationships/hyperlink" Target="http://h03-dev-vm7:8001/" TargetMode="External"/><Relationship Id="rId660" Type="http://schemas.openxmlformats.org/officeDocument/2006/relationships/hyperlink" Target="https://dev.elsevier.com/api_docs.html" TargetMode="External"/><Relationship Id="rId898" Type="http://schemas.openxmlformats.org/officeDocument/2006/relationships/hyperlink" Target="https://water-world-v1-1.appspot.com/" TargetMode="External"/><Relationship Id="rId1083" Type="http://schemas.openxmlformats.org/officeDocument/2006/relationships/hyperlink" Target="http://cloudera.com/content/cloudera/en/training/courses/data-analyst-training.html" TargetMode="External"/><Relationship Id="rId1290" Type="http://schemas.openxmlformats.org/officeDocument/2006/relationships/hyperlink" Target="http://maven.apache.org/guides/introduction/introduction-to-the-lifecycle.html" TargetMode="External"/><Relationship Id="rId1304" Type="http://schemas.openxmlformats.org/officeDocument/2006/relationships/hyperlink" Target="mailto:cplan@ozemail.com.au" TargetMode="External"/><Relationship Id="rId1511" Type="http://schemas.openxmlformats.org/officeDocument/2006/relationships/hyperlink" Target="https://stackoverflow.com/questions/11854847/display-an-image-from-a-file-in-an-ipython-notebook" TargetMode="External"/><Relationship Id="rId1749" Type="http://schemas.openxmlformats.org/officeDocument/2006/relationships/hyperlink" Target="https://myintracomm.ec.europa.eu/staff/EN/talent-management/appraisal-promotion/appraisal-contract-agents/Pages/index.aspx" TargetMode="External"/><Relationship Id="rId106" Type="http://schemas.openxmlformats.org/officeDocument/2006/relationships/image" Target="media/image14.png"/><Relationship Id="rId313" Type="http://schemas.openxmlformats.org/officeDocument/2006/relationships/hyperlink" Target="http://h05-dev-vm3/geoserver/ows?service=wms&amp;version=1.1.1&amp;request=GetCapabilities" TargetMode="External"/><Relationship Id="rId758" Type="http://schemas.openxmlformats.org/officeDocument/2006/relationships/hyperlink" Target="https://cloud.google.com/compute/docs/instances/adding-removing-ssh-keys" TargetMode="External"/><Relationship Id="rId965" Type="http://schemas.openxmlformats.org/officeDocument/2006/relationships/hyperlink" Target="https://sites.google.com/site/earthengineapidocs/javascript-api/javascript-developers-guide/unbound-algorithms" TargetMode="External"/><Relationship Id="rId1150" Type="http://schemas.openxmlformats.org/officeDocument/2006/relationships/hyperlink" Target="https://cwiki.apache.org/confluence/display/Hive/Home" TargetMode="External"/><Relationship Id="rId1388" Type="http://schemas.openxmlformats.org/officeDocument/2006/relationships/hyperlink" Target="http://dojotoolkit.org/download/" TargetMode="External"/><Relationship Id="rId1595" Type="http://schemas.openxmlformats.org/officeDocument/2006/relationships/hyperlink" Target="https://github.com/andrewcottam/web_apps/commit/da66e68026fa47b965d6e6b10370a6dc04e41b45" TargetMode="External"/><Relationship Id="rId1609" Type="http://schemas.openxmlformats.org/officeDocument/2006/relationships/hyperlink" Target="https://wiki.gentoo.org/wiki/Knowledge_Base:No_space_left_on_device_while_there_is_plenty_of_space_available" TargetMode="External"/><Relationship Id="rId1816" Type="http://schemas.openxmlformats.org/officeDocument/2006/relationships/hyperlink" Target="https://demo.twilio.com/welcome/sms/reply/"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file:///\\NETMONDE2\qt_vol23\gisdata\nelsoan\wdr2009\data" TargetMode="External"/><Relationship Id="rId520" Type="http://schemas.openxmlformats.org/officeDocument/2006/relationships/hyperlink" Target="http://help.arcgis.com/en/webapi/javascript/arcgis/help/jshelp_start.htm" TargetMode="External"/><Relationship Id="rId618" Type="http://schemas.openxmlformats.org/officeDocument/2006/relationships/hyperlink" Target="https://andrewcottam.github.io/node-js/biopama-demo/build/" TargetMode="External"/><Relationship Id="rId825" Type="http://schemas.openxmlformats.org/officeDocument/2006/relationships/hyperlink" Target="http://ehabitat-wps.jrc.ec.europa.eu/eSpecies/spectral_gee.html" TargetMode="External"/><Relationship Id="rId1248" Type="http://schemas.openxmlformats.org/officeDocument/2006/relationships/hyperlink" Target="http://desktop.arcgis.com/en/arcmap/latest/tools/conversion-toolbox/xslt-transformation.htm" TargetMode="External"/><Relationship Id="rId1455" Type="http://schemas.openxmlformats.org/officeDocument/2006/relationships/hyperlink" Target="https://mapzen.com/products/tangram/" TargetMode="External"/><Relationship Id="rId1662" Type="http://schemas.openxmlformats.org/officeDocument/2006/relationships/hyperlink" Target="https://gist.github.com/andrewcottam/1b3ea56da87281b9f7627a4b04560b0f" TargetMode="External"/><Relationship Id="rId257" Type="http://schemas.openxmlformats.org/officeDocument/2006/relationships/hyperlink" Target="http://www.protectedplanet.net/sites/4794" TargetMode="External"/><Relationship Id="rId464" Type="http://schemas.openxmlformats.org/officeDocument/2006/relationships/hyperlink" Target="http://h03-dev-vm7/cgi-bin/eSpecies/species/map/17975" TargetMode="External"/><Relationship Id="rId1010" Type="http://schemas.openxmlformats.org/officeDocument/2006/relationships/image" Target="media/image159.png"/><Relationship Id="rId1094" Type="http://schemas.openxmlformats.org/officeDocument/2006/relationships/hyperlink" Target="https://github.com/Esri/spatial-framework-for-hadoop/blob/master/hive/src/main/java/com/esri/hadoop/hive/ST_NumGeometries.java" TargetMode="External"/><Relationship Id="rId1108" Type="http://schemas.openxmlformats.org/officeDocument/2006/relationships/hyperlink" Target="http://hadoop.apache.org/docs/r0.20.0/hdfs_user_guide.html" TargetMode="External"/><Relationship Id="rId1315" Type="http://schemas.openxmlformats.org/officeDocument/2006/relationships/hyperlink" Target="https://medium.com/@frntn/not-your-grandmother-s-docker-environment-c3c5c1a5aab" TargetMode="External"/><Relationship Id="rId117" Type="http://schemas.openxmlformats.org/officeDocument/2006/relationships/hyperlink" Target="https://sentinel.esa.int/web/sentinel/technical-guides/sentinel-2-msi/level-1c/product-formatting" TargetMode="External"/><Relationship Id="rId671" Type="http://schemas.openxmlformats.org/officeDocument/2006/relationships/hyperlink" Target="https://dev.elsevier.com/api_key_settings.html" TargetMode="External"/><Relationship Id="rId769" Type="http://schemas.openxmlformats.org/officeDocument/2006/relationships/image" Target="media/image80.png"/><Relationship Id="rId976" Type="http://schemas.openxmlformats.org/officeDocument/2006/relationships/image" Target="media/image151.png"/><Relationship Id="rId1399" Type="http://schemas.openxmlformats.org/officeDocument/2006/relationships/hyperlink" Target="https://dojotoolkit.org/reference-guide/1.10/dojo/node.html" TargetMode="External"/><Relationship Id="rId324" Type="http://schemas.openxmlformats.org/officeDocument/2006/relationships/hyperlink" Target="http://79.125.16.106/iucn/mapper/index.html?ID_NO=133525" TargetMode="External"/><Relationship Id="rId531" Type="http://schemas.openxmlformats.org/officeDocument/2006/relationships/hyperlink" Target="https://github.com/andrewcottam/eSpecies-Client-Demo/blob/master/classes/ThresholdLayer.js" TargetMode="External"/><Relationship Id="rId629" Type="http://schemas.openxmlformats.org/officeDocument/2006/relationships/image" Target="media/image65.png"/><Relationship Id="rId1161" Type="http://schemas.openxmlformats.org/officeDocument/2006/relationships/hyperlink" Target="https://github.com/Esri/geometry-api-java" TargetMode="External"/><Relationship Id="rId1259" Type="http://schemas.openxmlformats.org/officeDocument/2006/relationships/image" Target="media/image178.png"/><Relationship Id="rId1466" Type="http://schemas.openxmlformats.org/officeDocument/2006/relationships/hyperlink" Target="https://npmcdn.com/@turf/turf@4&#8230;npmcdn.com/@turf/turf@4.7.3/turf.min.js:12:21593)" TargetMode="External"/><Relationship Id="rId836" Type="http://schemas.openxmlformats.org/officeDocument/2006/relationships/image" Target="media/image108.jpeg"/><Relationship Id="rId1021" Type="http://schemas.openxmlformats.org/officeDocument/2006/relationships/hyperlink" Target="https://www.planet.com/docs/" TargetMode="External"/><Relationship Id="rId1119" Type="http://schemas.openxmlformats.org/officeDocument/2006/relationships/hyperlink" Target="http://hadoop-m1:50070/webhdfs/v1/user/hive/warehouse/tmp.db/st_geometry_data?op=LISTSTATUS" TargetMode="External"/><Relationship Id="rId1673" Type="http://schemas.openxmlformats.org/officeDocument/2006/relationships/hyperlink" Target="https://www.digitalocean.com/community/tutorials/how-to-create-a-ssl-certificate-on-apache-for-ubuntu-14-04" TargetMode="External"/><Relationship Id="rId903" Type="http://schemas.openxmlformats.org/officeDocument/2006/relationships/hyperlink" Target="https://explorer.earthengine.google.com/" TargetMode="External"/><Relationship Id="rId1326" Type="http://schemas.openxmlformats.org/officeDocument/2006/relationships/hyperlink" Target="mailto:a.cottam@gmail.com" TargetMode="External"/><Relationship Id="rId1533" Type="http://schemas.openxmlformats.org/officeDocument/2006/relationships/hyperlink" Target="https://webapp-improved.appspot.com/" TargetMode="External"/><Relationship Id="rId1740" Type="http://schemas.openxmlformats.org/officeDocument/2006/relationships/hyperlink" Target="http://sedac.ciesin.columbia.edu/maps/services/wms"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image" Target="media/image201.png"/><Relationship Id="rId181" Type="http://schemas.openxmlformats.org/officeDocument/2006/relationships/hyperlink" Target="http://fwarmerdam.blogspot.com/2010/02/world-mapping.html" TargetMode="External"/><Relationship Id="rId279" Type="http://schemas.openxmlformats.org/officeDocument/2006/relationships/image" Target="media/image38.jpeg"/><Relationship Id="rId486" Type="http://schemas.openxmlformats.org/officeDocument/2006/relationships/hyperlink" Target="http://dopa-services.jrc.it/services/especies/get_species_list_quadkey?quadkey=132320330230021&amp;ishadoop=true" TargetMode="External"/><Relationship Id="rId693"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39" Type="http://schemas.openxmlformats.org/officeDocument/2006/relationships/hyperlink" Target="http://en.wikipedia.org/wiki/ISO_3166-1" TargetMode="External"/><Relationship Id="rId346" Type="http://schemas.openxmlformats.org/officeDocument/2006/relationships/hyperlink" Target="http://www.bipindicators.net/LinkClick.aspx?fileticket=mwBhHUC8Qnk%3d&amp;tabid=305&amp;mid=3295" TargetMode="External"/><Relationship Id="rId553" Type="http://schemas.openxmlformats.org/officeDocument/2006/relationships/hyperlink" Target="https://github.com/andrewcottam/python-rest-server.git" TargetMode="External"/><Relationship Id="rId760" Type="http://schemas.openxmlformats.org/officeDocument/2006/relationships/image" Target="media/image76.png"/><Relationship Id="rId998" Type="http://schemas.openxmlformats.org/officeDocument/2006/relationships/hyperlink" Target="http://citusdata.com/blog/63-real-time-sql-queries-on-hadoop" TargetMode="External"/><Relationship Id="rId1183" Type="http://schemas.openxmlformats.org/officeDocument/2006/relationships/hyperlink" Target="http://www.cloudera.com/content/cloudera/en/resources/library/recordedwebinar/impala-real-time-queries-in-hadoop-video-recording.html" TargetMode="External"/><Relationship Id="rId1390" Type="http://schemas.openxmlformats.org/officeDocument/2006/relationships/hyperlink" Target="http://codebins.com/bin/4ldqp8z/2" TargetMode="External"/><Relationship Id="rId206" Type="http://schemas.openxmlformats.org/officeDocument/2006/relationships/hyperlink" Target="ftp://ftp.glcf.umd.edu/glcf/Global_Land_Cover/Asia-Pacific/ap-latlong-1km-landcover/ap-latlong-1km-landcover.bsq.gz" TargetMode="External"/><Relationship Id="rId413" Type="http://schemas.openxmlformats.org/officeDocument/2006/relationships/hyperlink" Target="file:///C:\Users\cottaan\AppData\Roaming\Microsoft\Word\httpd.conf%20or%20apache2.conf%20files:" TargetMode="External"/><Relationship Id="rId858" Type="http://schemas.openxmlformats.org/officeDocument/2006/relationships/hyperlink" Target="ftp://ftp.glcf.umd.edu/glcf/GlobalInlandWater/WRS2" TargetMode="External"/><Relationship Id="rId1043" Type="http://schemas.openxmlformats.org/officeDocument/2006/relationships/hyperlink" Target="https://www.picloud.com/accounts/start/" TargetMode="External"/><Relationship Id="rId1488" Type="http://schemas.openxmlformats.org/officeDocument/2006/relationships/image" Target="media/image194.png"/><Relationship Id="rId1695" Type="http://schemas.openxmlformats.org/officeDocument/2006/relationships/hyperlink" Target="file:///C:\Users\cottaan\AppData\Roaming\Microsoft\Word\http.sslcainfo=\bin\curl-ca-bundle.crt" TargetMode="External"/><Relationship Id="rId620" Type="http://schemas.openxmlformats.org/officeDocument/2006/relationships/hyperlink" Target="http://www.material-ui.com/" TargetMode="External"/><Relationship Id="rId718" Type="http://schemas.openxmlformats.org/officeDocument/2006/relationships/hyperlink" Target="https://github.com/andrewcottam/water_detection_python_scripts/blob/master/iucnRedListAPI.py" TargetMode="External"/><Relationship Id="rId92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250" Type="http://schemas.openxmlformats.org/officeDocument/2006/relationships/hyperlink" Target="http://pro.arcgis.com/en/pro-app/tool-reference/appendices/tiled-processing-of-large-datasets.htm" TargetMode="External"/><Relationship Id="rId1348" Type="http://schemas.openxmlformats.org/officeDocument/2006/relationships/hyperlink" Target="https://wookayin.github.io/tensorflow-talk-debugging/" TargetMode="External"/><Relationship Id="rId1555" Type="http://schemas.openxmlformats.org/officeDocument/2006/relationships/hyperlink" Target="http://h03-dev-vm7:5801" TargetMode="External"/><Relationship Id="rId1762" Type="http://schemas.openxmlformats.org/officeDocument/2006/relationships/hyperlink" Target="http://www.cc.cec/" TargetMode="External"/><Relationship Id="rId1110" Type="http://schemas.openxmlformats.org/officeDocument/2006/relationships/hyperlink" Target="http://developer.yahoo.com/hadoop/tutorial/module2.html" TargetMode="External"/><Relationship Id="rId1208" Type="http://schemas.openxmlformats.org/officeDocument/2006/relationships/hyperlink" Target="http://wiki.openstreetmap.org/wiki/PostGIS/Installation" TargetMode="External"/><Relationship Id="rId1415" Type="http://schemas.openxmlformats.org/officeDocument/2006/relationships/hyperlink" Target="http://dojotoolkit.org/documentation/tutorials/1.9/recipes/custom_widget/" TargetMode="External"/><Relationship Id="rId54" Type="http://schemas.openxmlformats.org/officeDocument/2006/relationships/hyperlink" Target="https://wiki.openstreetmap.org/wiki/Overpass_turbo" TargetMode="External"/><Relationship Id="rId1622" Type="http://schemas.openxmlformats.org/officeDocument/2006/relationships/hyperlink" Target="https://basemaps.arcgis.com/v1/arcgis/rest/services/World_Basemap/VectorTileServer/tile/9/253/276.pbf" TargetMode="External"/><Relationship Id="rId270" Type="http://schemas.openxmlformats.org/officeDocument/2006/relationships/hyperlink" Target="http://ecat-dev.gbif.org/checklist/1037" TargetMode="External"/><Relationship Id="rId130" Type="http://schemas.openxmlformats.org/officeDocument/2006/relationships/hyperlink" Target="http://desktop.arcgis.com/en/arcmap/10.3/manage-data/metadata/creating-a-metadata-template.htm" TargetMode="External"/><Relationship Id="rId368"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75" Type="http://schemas.openxmlformats.org/officeDocument/2006/relationships/hyperlink" Target="https://developers.google.com/api-client-library/javascript/" TargetMode="External"/><Relationship Id="rId782" Type="http://schemas.openxmlformats.org/officeDocument/2006/relationships/hyperlink" Target="https://cloud.google.com/storage/docs/gsutil/addlhelp/WorkingWithObjectMetadata" TargetMode="External"/><Relationship Id="rId228" Type="http://schemas.openxmlformats.org/officeDocument/2006/relationships/hyperlink" Target="http://highscalability.com/" TargetMode="External"/><Relationship Id="rId435" Type="http://schemas.openxmlformats.org/officeDocument/2006/relationships/hyperlink" Target="http://sourceforge.net/projects/scipy/files/scipy/0.10.0b2/scipy-0.10.0b2-win32-superpack-python2.6.exe/download" TargetMode="External"/><Relationship Id="rId642" Type="http://schemas.openxmlformats.org/officeDocument/2006/relationships/hyperlink" Target="https://community.c9.io/t/ssh-workspace-troubleshooting/5582" TargetMode="External"/><Relationship Id="rId1065"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7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502" Type="http://schemas.openxmlformats.org/officeDocument/2006/relationships/hyperlink" Target="http://leafletjs.com/features.html" TargetMode="External"/><Relationship Id="rId947" Type="http://schemas.openxmlformats.org/officeDocument/2006/relationships/hyperlink" Target="https://sites.google.com/site/earthengineapidocs/creating-oauth2-service-account" TargetMode="External"/><Relationship Id="rId1132" Type="http://schemas.openxmlformats.org/officeDocument/2006/relationships/hyperlink" Target="http://www.datasalt.com/2011/05/handling-dependencies-and-configuration-in-java-hadoop-projects-efficiently/" TargetMode="External"/><Relationship Id="rId1577" Type="http://schemas.openxmlformats.org/officeDocument/2006/relationships/hyperlink" Target="https://cloud.google.com/nodejs/docs/setup" TargetMode="External"/><Relationship Id="rId1784" Type="http://schemas.openxmlformats.org/officeDocument/2006/relationships/hyperlink" Target="mailto:a.cottam@gmail.com"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image" Target="media/image91.jpeg"/><Relationship Id="rId1437" Type="http://schemas.openxmlformats.org/officeDocument/2006/relationships/image" Target="media/image186.png"/><Relationship Id="rId1644" Type="http://schemas.openxmlformats.org/officeDocument/2006/relationships/hyperlink" Target="http://editor.openmaptiles.org/" TargetMode="External"/><Relationship Id="rId1504" Type="http://schemas.openxmlformats.org/officeDocument/2006/relationships/hyperlink" Target="http://jupyter-notebook.readthedocs.io/en/latest/examples/Notebook/Connecting%20with%20the%20Qt%20Console.html" TargetMode="External"/><Relationship Id="rId1711" Type="http://schemas.openxmlformats.org/officeDocument/2006/relationships/hyperlink" Target="https://github.com/" TargetMode="External"/><Relationship Id="rId292" Type="http://schemas.openxmlformats.org/officeDocument/2006/relationships/hyperlink" Target="http://www.iucnredlist.org/details/177562/0" TargetMode="External"/><Relationship Id="rId1809" Type="http://schemas.openxmlformats.org/officeDocument/2006/relationships/hyperlink" Target="http://www.gnome-hovel.com/index.php?p=comments&amp;e=129" TargetMode="External"/><Relationship Id="rId597" Type="http://schemas.openxmlformats.org/officeDocument/2006/relationships/image" Target="media/image61.png"/><Relationship Id="rId152" Type="http://schemas.openxmlformats.org/officeDocument/2006/relationships/hyperlink" Target="file:///\\NETMONDE2\qt_vol23\gisdata\MONDE_GEODB\data\Administrative_Units\GAUL_2014_2013_MIDYEAR\g2014_2013_2_mid.gdb\admin2" TargetMode="External"/><Relationship Id="rId457" Type="http://schemas.openxmlformats.org/officeDocument/2006/relationships/hyperlink" Target="http://www.postgresql.org/docs/9.1/static/datatype-oid.html" TargetMode="External"/><Relationship Id="rId1087" Type="http://schemas.openxmlformats.org/officeDocument/2006/relationships/hyperlink" Target="http://h05-nn01.jrc.it:50030/" TargetMode="External"/><Relationship Id="rId1294" Type="http://schemas.openxmlformats.org/officeDocument/2006/relationships/hyperlink" Target="http://crunchify.com/step-by-step-guide-to-setup-and-install-apache-tomcat-server-in-eclipse-development-environment-ide/" TargetMode="External"/><Relationship Id="rId664" Type="http://schemas.openxmlformats.org/officeDocument/2006/relationships/hyperlink" Target="https://api.elsevier.com/content/search/scidir?query=water&amp;apiKey=700793c78c8fb1d736eb7030bb874bda&amp;httpAccept=application/json" TargetMode="External"/><Relationship Id="rId871" Type="http://schemas.openxmlformats.org/officeDocument/2006/relationships/hyperlink" Target="file:///E:\cottaan\My%20Documents\github%20repos\test\mergeCSVFiles3.py" TargetMode="External"/><Relationship Id="rId969" Type="http://schemas.openxmlformats.org/officeDocument/2006/relationships/image" Target="media/image148.png"/><Relationship Id="rId1599" Type="http://schemas.openxmlformats.org/officeDocument/2006/relationships/hyperlink" Target="https://wiki.gentoo.org/wiki/Knowledge_Base:No_space_left_on_device_while_there_is_plenty_of_space_available" TargetMode="External"/><Relationship Id="rId317" Type="http://schemas.openxmlformats.org/officeDocument/2006/relationships/hyperlink" Target="https://github.com/andrewcottam/ArcGIS-Geoprocessing-Scripts/blob/master/src/GLC2000_PA_Intersection2.py" TargetMode="External"/><Relationship Id="rId52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731" Type="http://schemas.openxmlformats.org/officeDocument/2006/relationships/hyperlink" Target="https://cloud.google.com/appengine/docs/python/download" TargetMode="External"/><Relationship Id="rId1154" Type="http://schemas.openxmlformats.org/officeDocument/2006/relationships/hyperlink" Target="https://cwiki.apache.org/confluence/display/Hive/Configuration+Properties" TargetMode="External"/><Relationship Id="rId1361" Type="http://schemas.openxmlformats.org/officeDocument/2006/relationships/hyperlink" Target="http://lrm-maps.jrc.ec.europa.eu/geoserver/rest" TargetMode="External"/><Relationship Id="rId1459" Type="http://schemas.openxmlformats.org/officeDocument/2006/relationships/hyperlink" Target="https://mapzen.com/tangram/view/?scene=https://mapzen.com/api/scenes/43045/224/resources/basic.yaml"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s://drive.google.com/?ddrp=1" TargetMode="External"/><Relationship Id="rId1014" Type="http://schemas.openxmlformats.org/officeDocument/2006/relationships/image" Target="media/image162.png"/><Relationship Id="rId1221" Type="http://schemas.openxmlformats.org/officeDocument/2006/relationships/hyperlink" Target="https://help.ubuntu.com/community/PostgreSQL" TargetMode="External"/><Relationship Id="rId1666" Type="http://schemas.openxmlformats.org/officeDocument/2006/relationships/hyperlink" Target="http://linuxbrew.sh/" TargetMode="External"/><Relationship Id="rId1319" Type="http://schemas.openxmlformats.org/officeDocument/2006/relationships/hyperlink" Target="https://wolfscie.wordpress.com/2016/04/01/home-directory-in-jupyter/" TargetMode="External"/><Relationship Id="rId1526" Type="http://schemas.openxmlformats.org/officeDocument/2006/relationships/hyperlink" Target="https://github.com/mapbox/rasterio" TargetMode="External"/><Relationship Id="rId1733" Type="http://schemas.openxmlformats.org/officeDocument/2006/relationships/hyperlink" Target="https://pypi.python.org/packages/source/o/ordereddict/ordereddict-1.1.tar.gz" TargetMode="External"/><Relationship Id="rId25" Type="http://schemas.openxmlformats.org/officeDocument/2006/relationships/hyperlink" Target="http://nbsapforum.net/" TargetMode="External"/><Relationship Id="rId180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74" Type="http://schemas.openxmlformats.org/officeDocument/2006/relationships/hyperlink" Target="http://stackoverflow.com/questions/4405083/my-python-for-loop-is-causing-a-memoryerror-how-can-i-optimize-this" TargetMode="External"/><Relationship Id="rId381" Type="http://schemas.openxmlformats.org/officeDocument/2006/relationships/hyperlink" Target="http://www.eaglewatch.nl/uilen/Strigidae/Maleise-visuil/Index.html" TargetMode="External"/><Relationship Id="rId241" Type="http://schemas.openxmlformats.org/officeDocument/2006/relationships/hyperlink" Target="http://www.monetdb.org/" TargetMode="External"/><Relationship Id="rId479" Type="http://schemas.openxmlformats.org/officeDocument/2006/relationships/hyperlink" Target="http://h03-dev-vm7/cgi-bin/eSpecies/quadkey/132320330232030/speciescount" TargetMode="External"/><Relationship Id="rId686"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93" Type="http://schemas.openxmlformats.org/officeDocument/2006/relationships/hyperlink" Target="file:///E:\cottaan\My%20Documents\Downloads\russian_border_water_stats.csv" TargetMode="External"/><Relationship Id="rId339" Type="http://schemas.openxmlformats.org/officeDocument/2006/relationships/hyperlink" Target="http://forums.arcgis.com/threads/12407-Using-WFS-with-PROPERTYNAME-parameter-in-datainterop" TargetMode="External"/><Relationship Id="rId546" Type="http://schemas.openxmlformats.org/officeDocument/2006/relationships/hyperlink" Target="http://serverapi.arcgisonline.com/jsapi/arcgis/3.4/js/dojo/dijit/form/Select.js" TargetMode="External"/><Relationship Id="rId753" Type="http://schemas.openxmlformats.org/officeDocument/2006/relationships/hyperlink" Target="https://cloud.google.com/appengine/docs/the-appengine-environments" TargetMode="External"/><Relationship Id="rId1176" Type="http://schemas.openxmlformats.org/officeDocument/2006/relationships/hyperlink" Target="http://hadoop-m2:8888/" TargetMode="External"/><Relationship Id="rId1383" Type="http://schemas.openxmlformats.org/officeDocument/2006/relationships/hyperlink" Target="https://regex101.com/"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s://gis.stackexchange.com/questions/186146/equal-area-world-qgis" TargetMode="External"/><Relationship Id="rId960" Type="http://schemas.openxmlformats.org/officeDocument/2006/relationships/hyperlink" Target="https://developers.google.com/earth-engine/python_install_manual" TargetMode="External"/><Relationship Id="rId1036" Type="http://schemas.openxmlformats.org/officeDocument/2006/relationships/hyperlink" Target="https://eu-commission.maps.arcgis.com/apps/MapSeries/index.html?appid=6e9b0cac8b61432fb4dc422840f18240" TargetMode="External"/><Relationship Id="rId1243" Type="http://schemas.openxmlformats.org/officeDocument/2006/relationships/hyperlink" Target="http://resources.arcgis.com/en/help/main/10.2/" TargetMode="External"/><Relationship Id="rId1590" Type="http://schemas.openxmlformats.org/officeDocument/2006/relationships/hyperlink" Target="https://github.com/tilezen/vector-datasource/wiki/Mapzen-Vector-Tile-Service" TargetMode="External"/><Relationship Id="rId1688" Type="http://schemas.openxmlformats.org/officeDocument/2006/relationships/hyperlink" Target="https://andrewcottam@github.com/andrewcottam/ArcGIS-Geoprocessing-Scripts.git" TargetMode="External"/><Relationship Id="rId613" Type="http://schemas.openxmlformats.org/officeDocument/2006/relationships/hyperlink" Target="https://stackoverflow.com/questions/11471392/webapp2-under-apache-without-google-app-engine" TargetMode="External"/><Relationship Id="rId820" Type="http://schemas.openxmlformats.org/officeDocument/2006/relationships/image" Target="media/image104.png"/><Relationship Id="rId918" Type="http://schemas.openxmlformats.org/officeDocument/2006/relationships/image" Target="media/image133.png"/><Relationship Id="rId1450" Type="http://schemas.openxmlformats.org/officeDocument/2006/relationships/image" Target="media/image187.png"/><Relationship Id="rId1548" Type="http://schemas.openxmlformats.org/officeDocument/2006/relationships/hyperlink" Target="http://10.0.100.234:8042/node" TargetMode="External"/><Relationship Id="rId1755" Type="http://schemas.openxmlformats.org/officeDocument/2006/relationships/hyperlink" Target="mailto:a.cottam@gmail.com" TargetMode="External"/><Relationship Id="rId1103" Type="http://schemas.openxmlformats.org/officeDocument/2006/relationships/hyperlink" Target="http://hadoop-m1:50070/" TargetMode="External"/><Relationship Id="rId1310" Type="http://schemas.openxmlformats.org/officeDocument/2006/relationships/hyperlink" Target="http://services.arcgisonline.com/arcgis/rest/services/World_Topo_Map/MapServer/WMTS/" TargetMode="External"/><Relationship Id="rId1408" Type="http://schemas.openxmlformats.org/officeDocument/2006/relationships/hyperlink" Target="http://www.sitepen.com/blog/2012/05/03/css-styling-of-dgrid/" TargetMode="External"/><Relationship Id="rId47" Type="http://schemas.openxmlformats.org/officeDocument/2006/relationships/image" Target="media/image9.png"/><Relationship Id="rId1615" Type="http://schemas.openxmlformats.org/officeDocument/2006/relationships/hyperlink" Target="https://gist.github.com/andrewcottam/2b3f54d06de7d5be4944b44f5262b644" TargetMode="External"/><Relationship Id="rId1822" Type="http://schemas.openxmlformats.org/officeDocument/2006/relationships/hyperlink" Target="http://www.protectedplanet.net/sites/1250" TargetMode="External"/><Relationship Id="rId196" Type="http://schemas.openxmlformats.org/officeDocument/2006/relationships/hyperlink" Target="http://www.maptiler.org/google-maps-coordinates-tile-bounds-projection/%20" TargetMode="External"/><Relationship Id="rId263" Type="http://schemas.openxmlformats.org/officeDocument/2006/relationships/hyperlink" Target="http://www.reuters.com/article/2011/11/16/us-eu-biofuels-species-idUSTRE7AF1ZH20111116" TargetMode="External"/><Relationship Id="rId470" Type="http://schemas.openxmlformats.org/officeDocument/2006/relationships/hyperlink" Target="http://h03-dev-vm7/cgi-bin/eSpecies/richness/map/aves" TargetMode="External"/><Relationship Id="rId123" Type="http://schemas.openxmlformats.org/officeDocument/2006/relationships/hyperlink" Target="https://console.cloud.google.com/storage/browser/global-surface-water/maptiles/" TargetMode="External"/><Relationship Id="rId330" Type="http://schemas.openxmlformats.org/officeDocument/2006/relationships/hyperlink" Target="http://postgis.refractions.net/docs/reference.html" TargetMode="External"/><Relationship Id="rId568" Type="http://schemas.openxmlformats.org/officeDocument/2006/relationships/image" Target="media/image57.jpeg"/><Relationship Id="rId775" Type="http://schemas.openxmlformats.org/officeDocument/2006/relationships/hyperlink" Target="http://35.224.90.47/user/login" TargetMode="External"/><Relationship Id="rId982" Type="http://schemas.openxmlformats.org/officeDocument/2006/relationships/hyperlink" Target="https://earthengine.googlesource.com/" TargetMode="External"/><Relationship Id="rId1198" Type="http://schemas.openxmlformats.org/officeDocument/2006/relationships/image" Target="media/image173.png"/><Relationship Id="rId428" Type="http://schemas.openxmlformats.org/officeDocument/2006/relationships/hyperlink" Target="http://...api/person-by-birthdate/2005/3" TargetMode="External"/><Relationship Id="rId635" Type="http://schemas.openxmlformats.org/officeDocument/2006/relationships/hyperlink" Target="https://github.com/c9/templates" TargetMode="External"/><Relationship Id="rId842" Type="http://schemas.openxmlformats.org/officeDocument/2006/relationships/hyperlink" Target="https://github.com/andrewcottam/water_detection_python_scripts/blob/c4f80fbf2c1a2b0c7d1fcbaaa2e5f87a5f65bc74/getGeePixelValues.py" TargetMode="External"/><Relationship Id="rId1058" Type="http://schemas.openxmlformats.org/officeDocument/2006/relationships/hyperlink" Target="http://95.216.13.159:8443/" TargetMode="External"/><Relationship Id="rId1265" Type="http://schemas.openxmlformats.org/officeDocument/2006/relationships/hyperlink" Target="file:///\\ArcGIS\\Desktop10.3\\ArcToolBox\\Scripts" TargetMode="External"/><Relationship Id="rId1472" Type="http://schemas.openxmlformats.org/officeDocument/2006/relationships/hyperlink" Target="https://serverless-stack.com/chapters/environments-in-create-react-app.html" TargetMode="External"/><Relationship Id="rId702" Type="http://schemas.openxmlformats.org/officeDocument/2006/relationships/hyperlink" Target="http://www.gbif.org/occurrence/search?GEOMETRY=116.488037+6.249776%2C116.488037+5.993070%2C116.735229+5.993070%2C116.735229+6.249776%2C116.488037+6.249776" TargetMode="External"/><Relationship Id="rId1125" Type="http://schemas.openxmlformats.org/officeDocument/2006/relationships/image" Target="media/image169.png"/><Relationship Id="rId1332" Type="http://schemas.openxmlformats.org/officeDocument/2006/relationships/hyperlink" Target="https://www.coursera.org/learn/neural-networks/lecture/V1GXW/what-are-neural-networks-8-min" TargetMode="External"/><Relationship Id="rId1777" Type="http://schemas.openxmlformats.org/officeDocument/2006/relationships/hyperlink" Target="http://www.expedia.com" TargetMode="External"/><Relationship Id="rId69" Type="http://schemas.openxmlformats.org/officeDocument/2006/relationships/hyperlink" Target="https://code.earthengine.google.com/?asset=users/acottam/ifl_2013" TargetMode="External"/><Relationship Id="rId1637" Type="http://schemas.openxmlformats.org/officeDocument/2006/relationships/image" Target="media/image208.png"/><Relationship Id="rId1704" Type="http://schemas.openxmlformats.org/officeDocument/2006/relationships/hyperlink" Target="http://git-scm.com/book/en/Git-Branching-Basic-Branching-and-Merging" TargetMode="External"/><Relationship Id="rId285" Type="http://schemas.openxmlformats.org/officeDocument/2006/relationships/hyperlink" Target="http://maps.iucnredlist.org/map.html?id=23061" TargetMode="External"/><Relationship Id="rId492" Type="http://schemas.openxmlformats.org/officeDocument/2006/relationships/hyperlink" Target="http://ben.balter.com/2013/06/26/how-to-convert-shapefiles-to-geojson-for-use-on-github/" TargetMode="External"/><Relationship Id="rId797" Type="http://schemas.openxmlformats.org/officeDocument/2006/relationships/image" Target="media/image87.png"/><Relationship Id="rId145" Type="http://schemas.openxmlformats.org/officeDocument/2006/relationships/image" Target="media/image21.jpeg"/><Relationship Id="rId352"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1287" Type="http://schemas.openxmlformats.org/officeDocument/2006/relationships/hyperlink" Target="http://stackoverflow.com/questions/11118070/buiding-hadoop-with-eclipse-maven-missing-artifact-jdk-toolsjdk-toolsjar1" TargetMode="External"/><Relationship Id="rId212" Type="http://schemas.openxmlformats.org/officeDocument/2006/relationships/hyperlink" Target="file:///E:\cottaan\My%20Documents\My%20FME%20Workspaces\ibex_species2.fmw" TargetMode="External"/><Relationship Id="rId657" Type="http://schemas.openxmlformats.org/officeDocument/2006/relationships/hyperlink" Target="http://developers.globalforestwatch.org/developer-tools/" TargetMode="External"/><Relationship Id="rId864" Type="http://schemas.openxmlformats.org/officeDocument/2006/relationships/hyperlink" Target="https://www.google.com/fusiontables/DataSource?docid=1QxleuQgITUALCnLHSLRp6UnUe35WTTsCs_kdEf_j" TargetMode="External"/><Relationship Id="rId1494" Type="http://schemas.openxmlformats.org/officeDocument/2006/relationships/hyperlink" Target="http://dontkry.com/posts/code/using-npm-on-the-client-side.html" TargetMode="External"/><Relationship Id="rId179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517" Type="http://schemas.openxmlformats.org/officeDocument/2006/relationships/hyperlink" Target="http://pro.arcgis.com/en/pro-app/arcpy/get-started/installing-python-for-arcgis-pro.htm" TargetMode="External"/><Relationship Id="rId724" Type="http://schemas.openxmlformats.org/officeDocument/2006/relationships/hyperlink" Target="http://docs.codeanywhere.com/connections/sshserver.html" TargetMode="External"/><Relationship Id="rId931" Type="http://schemas.openxmlformats.org/officeDocument/2006/relationships/hyperlink" Target="https://mail.google.com/mail/u/0/" TargetMode="External"/><Relationship Id="rId1147" Type="http://schemas.openxmlformats.org/officeDocument/2006/relationships/hyperlink" Target="mailto:cottaan@cruise:/exports/monde/GBIFSpeciesFiles/17975.gz%2017975.gz" TargetMode="External"/><Relationship Id="rId1354" Type="http://schemas.openxmlformats.org/officeDocument/2006/relationships/hyperlink" Target="http://h05-dev-vm100.jrc.it:8080/geoserver/web/" TargetMode="External"/><Relationship Id="rId1561" Type="http://schemas.openxmlformats.org/officeDocument/2006/relationships/hyperlink" Target="httpd:%20get%20''%20for%20139.191.147.152%20%20%20%20--%20HOORAY%20THIS%20IS%20MY%20DESKTOP%20MACHINE!" TargetMode="External"/><Relationship Id="rId60" Type="http://schemas.openxmlformats.org/officeDocument/2006/relationships/hyperlink" Target="https://www.openstreetmap.org/relation/2766120" TargetMode="External"/><Relationship Id="rId1007" Type="http://schemas.openxmlformats.org/officeDocument/2006/relationships/hyperlink" Target="https://www.mapbox.com/base/styling/icons/" TargetMode="External"/><Relationship Id="rId1214" Type="http://schemas.openxmlformats.org/officeDocument/2006/relationships/hyperlink" Target="http://www.postgresql.org/docs/9.0/static/ddl-partitioning.html" TargetMode="External"/><Relationship Id="rId1421" Type="http://schemas.openxmlformats.org/officeDocument/2006/relationships/hyperlink" Target="http://developers.arcgis.com/javascript/sandbox/sandbox.html" TargetMode="External"/><Relationship Id="rId1659" Type="http://schemas.openxmlformats.org/officeDocument/2006/relationships/hyperlink" Target="https://github.com/mapbox/mapbox-gl-js/issues/3018" TargetMode="External"/><Relationship Id="rId1519" Type="http://schemas.openxmlformats.org/officeDocument/2006/relationships/hyperlink" Target="http://docs.opencv.org/doc/tutorials/introduction/linux_install/linux_install.html" TargetMode="External"/><Relationship Id="rId1726" Type="http://schemas.openxmlformats.org/officeDocument/2006/relationships/hyperlink" Target="https://github.com/Esri/spatial-framework-for-hadoop"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pythongisandstuff.wordpress.com/2011/07/07/installing-gdal-and-ogr-for-python-on-windows/" TargetMode="External"/><Relationship Id="rId374"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81" Type="http://schemas.openxmlformats.org/officeDocument/2006/relationships/hyperlink" Target="http://dopa-services.jrc.it/services/ecasLogin" TargetMode="External"/><Relationship Id="rId234" Type="http://schemas.openxmlformats.org/officeDocument/2006/relationships/hyperlink" Target="http://www.postgresql.org/docs/9.0/static/functions-geometry.html" TargetMode="External"/><Relationship Id="rId679" Type="http://schemas.openxmlformats.org/officeDocument/2006/relationships/hyperlink" Target="https://www.mapbox.com/help/upload-curl/" TargetMode="External"/><Relationship Id="rId886" Type="http://schemas.openxmlformats.org/officeDocument/2006/relationships/hyperlink" Target="http://www.baruch.cuny.edu/geoportal/data/esri/esri_intl.htm" TargetMode="External"/><Relationship Id="rId2" Type="http://schemas.openxmlformats.org/officeDocument/2006/relationships/numbering" Target="numbering.xml"/><Relationship Id="rId441" Type="http://schemas.openxmlformats.org/officeDocument/2006/relationships/hyperlink" Target="http://help.arcgis.com/en/webapps/flexviewer/extenthelper/flexviewer_extenthelper.html" TargetMode="External"/><Relationship Id="rId539" Type="http://schemas.openxmlformats.org/officeDocument/2006/relationships/hyperlink" Target="http://wiki.appcelerator.org/display/tis/Migrating+from+Aptana+Studio+2+to+Aptana+Studio+3" TargetMode="External"/><Relationship Id="rId746" Type="http://schemas.openxmlformats.org/officeDocument/2006/relationships/hyperlink" Target="https://cloud.google.com/appengine/docs/python/tools/libraries27" TargetMode="External"/><Relationship Id="rId1071" Type="http://schemas.openxmlformats.org/officeDocument/2006/relationships/hyperlink" Target="http://www.cloudera.com/content/cloudera/en/resources/library/hadoopworld/Live_from_Strata_Hadoop_World_2012_Lars_George_Cloudera.html" TargetMode="External"/><Relationship Id="rId1169" Type="http://schemas.openxmlformats.org/officeDocument/2006/relationships/hyperlink" Target="https://cwiki.apache.org/confluence/display/Hive/LanguageManual+DDL" TargetMode="External"/><Relationship Id="rId1376" Type="http://schemas.openxmlformats.org/officeDocument/2006/relationships/hyperlink" Target="https://wiki.appcelerator.org/display/guides2/Installing+the+Java+Development+Tools" TargetMode="External"/><Relationship Id="rId1583" Type="http://schemas.openxmlformats.org/officeDocument/2006/relationships/hyperlink" Target="http://www.suncalc.org" TargetMode="External"/><Relationship Id="rId301"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953" Type="http://schemas.openxmlformats.org/officeDocument/2006/relationships/hyperlink" Target="https://developers.google.com/earth-engine/python_install-datalab-gcp" TargetMode="External"/><Relationship Id="rId1029" Type="http://schemas.openxmlformats.org/officeDocument/2006/relationships/image" Target="media/image166.png"/><Relationship Id="rId1236" Type="http://schemas.openxmlformats.org/officeDocument/2006/relationships/hyperlink" Target="https://getmdl.io/" TargetMode="External"/><Relationship Id="rId1790" Type="http://schemas.openxmlformats.org/officeDocument/2006/relationships/hyperlink" Target="ftp://srv-ies-ftp.jrc.it/"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s://repo.continuum.io/archive/Anaconda2-5.1.0-Linux-x86_64.sh" TargetMode="External"/><Relationship Id="rId813" Type="http://schemas.openxmlformats.org/officeDocument/2006/relationships/image" Target="media/image97.png"/><Relationship Id="rId1443" Type="http://schemas.openxmlformats.org/officeDocument/2006/relationships/hyperlink" Target="https://github.com/alex3165/react-mapbox-gl" TargetMode="External"/><Relationship Id="rId1650" Type="http://schemas.openxmlformats.org/officeDocument/2006/relationships/hyperlink" Target="https://mapzen.com/tangram/play" TargetMode="External"/><Relationship Id="rId1748" Type="http://schemas.openxmlformats.org/officeDocument/2006/relationships/hyperlink" Target="http://especies.gvm.ies.jrc.it" TargetMode="External"/><Relationship Id="rId1303" Type="http://schemas.openxmlformats.org/officeDocument/2006/relationships/hyperlink" Target="http://marxan.net/downloads/marxan/Marxan1_8_10Full.zip" TargetMode="External"/><Relationship Id="rId1510" Type="http://schemas.openxmlformats.org/officeDocument/2006/relationships/hyperlink" Target="https://github.com/geopy/geopy" TargetMode="External"/><Relationship Id="rId1608" Type="http://schemas.openxmlformats.org/officeDocument/2006/relationships/image" Target="media/image206.png"/><Relationship Id="rId1815" Type="http://schemas.openxmlformats.org/officeDocument/2006/relationships/hyperlink" Target="http://maps.iucnredlist.org/map.html?id=106003766" TargetMode="External"/><Relationship Id="rId189" Type="http://schemas.openxmlformats.org/officeDocument/2006/relationships/hyperlink" Target="http://en.wikipedia.org/wiki/Geohash" TargetMode="External"/><Relationship Id="rId396" Type="http://schemas.openxmlformats.org/officeDocument/2006/relationships/hyperlink" Target="http://bioval.jrc.ec.europa.eu/products/gam/index.htm" TargetMode="External"/><Relationship Id="rId256" Type="http://schemas.openxmlformats.org/officeDocument/2006/relationships/hyperlink" Target="https://github.com/andrewcottam/postgis_scripts/blob/master/Species_irreplacibility.sql" TargetMode="External"/><Relationship Id="rId463" Type="http://schemas.openxmlformats.org/officeDocument/2006/relationships/hyperlink" Target="http://h03-dev-vm7/cgi-bin/eSpecies/getQuadkeyLatLong/6.446317749457646,116.905517578125" TargetMode="External"/><Relationship Id="rId670" Type="http://schemas.openxmlformats.org/officeDocument/2006/relationships/hyperlink" Target="http://api.elsevier.com/content/serial/title?issn=00280836&amp;view=STANDARD&amp;apiKey=700793c78c8fb1d736eb7030bb874bda" TargetMode="External"/><Relationship Id="rId1093" Type="http://schemas.openxmlformats.org/officeDocument/2006/relationships/hyperlink" Target="http://esri.github.io/geometry-api-java/doc/Polygon.html" TargetMode="External"/><Relationship Id="rId116" Type="http://schemas.openxmlformats.org/officeDocument/2006/relationships/image" Target="media/image17.png"/><Relationship Id="rId323" Type="http://schemas.openxmlformats.org/officeDocument/2006/relationships/hyperlink" Target="http://help.arcgis.com/en/arcgisdesktop/10.0/help/index.html" TargetMode="External"/><Relationship Id="rId530" Type="http://schemas.openxmlformats.org/officeDocument/2006/relationships/hyperlink" Target="https://github.com/andrewcottam/eSpecies-Client-Demo/blob/master/classes/ESpeciesLayer.js" TargetMode="External"/><Relationship Id="rId768" Type="http://schemas.openxmlformats.org/officeDocument/2006/relationships/image" Target="media/image79.png"/><Relationship Id="rId975" Type="http://schemas.openxmlformats.org/officeDocument/2006/relationships/hyperlink" Target="https://github.com/andrewcottam/water_detection_python_scripts/blob/0add4f66d90c615ec70ed953a69e8372387cde06/refetchValidationSiteValues.py" TargetMode="External"/><Relationship Id="rId1160" Type="http://schemas.openxmlformats.org/officeDocument/2006/relationships/hyperlink" Target="https://cwiki.apache.org/confluence/display/Hive/LanguageManual+DML" TargetMode="External"/><Relationship Id="rId1398" Type="http://schemas.openxmlformats.org/officeDocument/2006/relationships/hyperlink" Target="http://dojotoolkit.org/reference-guide/loader/amd.html" TargetMode="External"/><Relationship Id="rId628" Type="http://schemas.openxmlformats.org/officeDocument/2006/relationships/hyperlink" Target="http://0.0.0.0:8080/?token" TargetMode="External"/><Relationship Id="rId835" Type="http://schemas.openxmlformats.org/officeDocument/2006/relationships/image" Target="media/image107.png"/><Relationship Id="rId1258" Type="http://schemas.openxmlformats.org/officeDocument/2006/relationships/hyperlink" Target="http://blogs.esri.com/esri/arcgis/2011/08/29/multiprocessing/" TargetMode="External"/><Relationship Id="rId1465" Type="http://schemas.openxmlformats.org/officeDocument/2006/relationships/image" Target="media/image193.png"/><Relationship Id="rId1672" Type="http://schemas.openxmlformats.org/officeDocument/2006/relationships/hyperlink" Target="http://www.microsoft.com/en-us/download/details.aspx?id=25129" TargetMode="External"/><Relationship Id="rId1020" Type="http://schemas.openxmlformats.org/officeDocument/2006/relationships/hyperlink" Target="https://www.planet.com/docs/reference/tile-services/" TargetMode="External"/><Relationship Id="rId1118" Type="http://schemas.openxmlformats.org/officeDocument/2006/relationships/hyperlink" Target="http://hadoop-m1:50070/webhdfs/v1/user/hive/warehouse/wdpa?op=LISTSTATUS" TargetMode="External"/><Relationship Id="rId1325" Type="http://schemas.openxmlformats.org/officeDocument/2006/relationships/hyperlink" Target="mailto:a.cottam@gmail.com" TargetMode="External"/><Relationship Id="rId1532" Type="http://schemas.openxmlformats.org/officeDocument/2006/relationships/hyperlink" Target="https://www.tensorflow.org/install/install_windows" TargetMode="External"/><Relationship Id="rId902" Type="http://schemas.openxmlformats.org/officeDocument/2006/relationships/hyperlink" Target="https://github.com/andrewcottam/ArcGIS-Geoprocessing-Scripts/blob/master/src/JRC%20Toolbox.pyt" TargetMode="External"/><Relationship Id="rId31" Type="http://schemas.openxmlformats.org/officeDocument/2006/relationships/image" Target="media/image6.jpeg"/><Relationship Id="rId180" Type="http://schemas.openxmlformats.org/officeDocument/2006/relationships/hyperlink" Target="http://help.arcgis.com/en/arcgisdesktop/10.0/help/index.html" TargetMode="External"/><Relationship Id="rId278" Type="http://schemas.openxmlformats.org/officeDocument/2006/relationships/hyperlink" Target="http://maps.iucnredlist.org/map.html?id=106006826" TargetMode="External"/><Relationship Id="rId485" Type="http://schemas.openxmlformats.org/officeDocument/2006/relationships/hyperlink" Target="https://github.com/andrewcottam/python-rest-server/blob/master/cgi-bin/services" TargetMode="External"/><Relationship Id="rId692"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38" Type="http://schemas.openxmlformats.org/officeDocument/2006/relationships/hyperlink" Target="https://daac.ornl.gov/cgi-bin/dsviewer.pl?ds_id=1324" TargetMode="External"/><Relationship Id="rId345" Type="http://schemas.openxmlformats.org/officeDocument/2006/relationships/image" Target="media/image43.png"/><Relationship Id="rId552" Type="http://schemas.openxmlformats.org/officeDocument/2006/relationships/hyperlink" Target="https://www.linode.com/docs/web-servers/apache/install-php-fpm-and-apache-on-debian-8/" TargetMode="External"/><Relationship Id="rId997" Type="http://schemas.openxmlformats.org/officeDocument/2006/relationships/hyperlink" Target="https://andrewcottam.cartodb.com/api/v2/sql?q=SELECT%20ST_Area(the_geom)%20FROM%20countries" TargetMode="External"/><Relationship Id="rId1182" Type="http://schemas.openxmlformats.org/officeDocument/2006/relationships/hyperlink" Target="https://github.com/cloudera/impala" TargetMode="External"/><Relationship Id="rId205" Type="http://schemas.openxmlformats.org/officeDocument/2006/relationships/hyperlink" Target="http://www.postgresql.org/docs/9.0/static/datatype-character.html%20" TargetMode="External"/><Relationship Id="rId412" Type="http://schemas.openxmlformats.org/officeDocument/2006/relationships/hyperlink" Target="http://johnpaulett.com/2008/09/20/getting-restful-with-webpy/" TargetMode="External"/><Relationship Id="rId857" Type="http://schemas.openxmlformats.org/officeDocument/2006/relationships/hyperlink" Target="https://github.com/andrewcottam/water_detection_python_scripts/blob/master/validateSWDBPoints.py" TargetMode="External"/><Relationship Id="rId1042" Type="http://schemas.openxmlformats.org/officeDocument/2006/relationships/image" Target="media/image168.png"/><Relationship Id="rId1487" Type="http://schemas.openxmlformats.org/officeDocument/2006/relationships/hyperlink" Target="http://leafletjs.com/download.html" TargetMode="External"/><Relationship Id="rId1694" Type="http://schemas.openxmlformats.org/officeDocument/2006/relationships/hyperlink" Target="file:///C:\Users\cottaan\AppData\Roaming\Microsoft\Word\https%20url%20to%20paste%20into%20Aptana" TargetMode="External"/><Relationship Id="rId717" Type="http://schemas.openxmlformats.org/officeDocument/2006/relationships/hyperlink" Target="https://github.com/andrewcottam/SpeciesCharismaIndex/blob/master/redListClient.py" TargetMode="External"/><Relationship Id="rId924" Type="http://schemas.openxmlformats.org/officeDocument/2006/relationships/image" Target="media/image138.png"/><Relationship Id="rId1347" Type="http://schemas.openxmlformats.org/officeDocument/2006/relationships/hyperlink" Target="https://wookayin.github.io/tensorflow-talk-debugging" TargetMode="External"/><Relationship Id="rId1554" Type="http://schemas.openxmlformats.org/officeDocument/2006/relationships/hyperlink" Target="http://www.tightvnc.com/%20for%20information%20on%20TightVNC" TargetMode="External"/><Relationship Id="rId1761" Type="http://schemas.openxmlformats.org/officeDocument/2006/relationships/hyperlink" Target="https://intracomm.ec.europa.eu" TargetMode="External"/><Relationship Id="rId53" Type="http://schemas.openxmlformats.org/officeDocument/2006/relationships/hyperlink" Target="https://osmlab.github.io/osm-qa-tiles/" TargetMode="External"/><Relationship Id="rId1207"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414" Type="http://schemas.openxmlformats.org/officeDocument/2006/relationships/hyperlink" Target="http://dojotoolkit.org/documentation/tutorials/1.8/templated/" TargetMode="External"/><Relationship Id="rId1621" Type="http://schemas.openxmlformats.org/officeDocument/2006/relationships/hyperlink" Target="https://www.mapbox.com/vector-tiles/mapbox-streets-v7/" TargetMode="External"/><Relationship Id="rId1719" Type="http://schemas.openxmlformats.org/officeDocument/2006/relationships/hyperlink" Target="https://code.google.com/p/earthengine-api/" TargetMode="External"/><Relationship Id="rId367" Type="http://schemas.openxmlformats.org/officeDocument/2006/relationships/hyperlink" Target="http://www.flickr.com/services/api/explore/flickr.photos.search" TargetMode="External"/><Relationship Id="rId574" Type="http://schemas.openxmlformats.org/officeDocument/2006/relationships/hyperlink" Target="http://ehabitat-wps.jrc.ec.europa.eu/eSpecies/speciesValidator.html?wdpaid=785" TargetMode="External"/><Relationship Id="rId227" Type="http://schemas.openxmlformats.org/officeDocument/2006/relationships/hyperlink" Target="http://highscalability.com/unorthodox-approach-database-design-coming-shard" TargetMode="External"/><Relationship Id="rId781" Type="http://schemas.openxmlformats.org/officeDocument/2006/relationships/hyperlink" Target="https://console.cloud.google.com/storage/browser/geeimageserver.appspot.com/" TargetMode="External"/><Relationship Id="rId879" Type="http://schemas.openxmlformats.org/officeDocument/2006/relationships/image" Target="media/image117.png"/><Relationship Id="rId434" Type="http://schemas.openxmlformats.org/officeDocument/2006/relationships/hyperlink" Target="http://docs.scipy.org/doc/scipy/reference/generated/scipy.sparse.coo_matrix.html" TargetMode="External"/><Relationship Id="rId641" Type="http://schemas.openxmlformats.org/officeDocument/2006/relationships/image" Target="media/image69.png"/><Relationship Id="rId739" Type="http://schemas.openxmlformats.org/officeDocument/2006/relationships/hyperlink" Target="https://github.com/google/earthengine-api/tree/master/demos/server-auth" TargetMode="External"/><Relationship Id="rId1064" Type="http://schemas.openxmlformats.org/officeDocument/2006/relationships/hyperlink" Target="http://www.cloudera.com/content/cloudera/en/resources/library/training/cloudera-essentials-for-apache-hadoop-3-of-6-solving-business-challenges-with-apache-hadoop.html" TargetMode="External"/><Relationship Id="rId127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69" Type="http://schemas.openxmlformats.org/officeDocument/2006/relationships/hyperlink" Target="http://h05-dev-vm36.jrc.it/" TargetMode="External"/><Relationship Id="rId1576" Type="http://schemas.openxmlformats.org/officeDocument/2006/relationships/hyperlink" Target="https://web-apps-blishten.c9users.io/tileserver-php-master/checkmodrewrite.php" TargetMode="External"/><Relationship Id="rId501" Type="http://schemas.openxmlformats.org/officeDocument/2006/relationships/hyperlink" Target="https://github.com/chelm/geohub" TargetMode="External"/><Relationship Id="rId946" Type="http://schemas.openxmlformats.org/officeDocument/2006/relationships/hyperlink" Target="https://ee-api.appspot.com/api/algorithms" TargetMode="External"/><Relationship Id="rId1131" Type="http://schemas.openxmlformats.org/officeDocument/2006/relationships/hyperlink" Target="http://thunderheadxpler.blogspot.it/2013/05/export-featureclass-to-hadoop-run.html" TargetMode="External"/><Relationship Id="rId1229" Type="http://schemas.openxmlformats.org/officeDocument/2006/relationships/hyperlink" Target="https://carto.com/blog/introducing-cartocolors/" TargetMode="External"/><Relationship Id="rId1783" Type="http://schemas.openxmlformats.org/officeDocument/2006/relationships/hyperlink" Target="https://connected.cnect.cec.eu.int/community/jrc/ict/jrc-e-library/blog/2015/10/26/online-access-to-licensed-content-from-ispra-scientific-workstations"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hyperlink" Target="http://pveducation.org/pvcdrom/properties-of-sunlight/solar-radiation-on-tilted-surface" TargetMode="External"/><Relationship Id="rId1436" Type="http://schemas.openxmlformats.org/officeDocument/2006/relationships/hyperlink" Target="http://www.openstreetmap.org/relation/2541813" TargetMode="External"/><Relationship Id="rId1643" Type="http://schemas.openxmlformats.org/officeDocument/2006/relationships/hyperlink" Target="https://free.tilehosting.com/data/v3/?key=67VOA297U9cciigsJVvm" TargetMode="External"/><Relationship Id="rId1503" Type="http://schemas.openxmlformats.org/officeDocument/2006/relationships/hyperlink" Target="https://groups.google.com/forum/?fromgroups=" TargetMode="External"/><Relationship Id="rId1710" Type="http://schemas.openxmlformats.org/officeDocument/2006/relationships/hyperlink" Target="https://github.com/andrewcottam/general" TargetMode="External"/><Relationship Id="rId291" Type="http://schemas.openxmlformats.org/officeDocument/2006/relationships/hyperlink" Target="http://maps.iucnredlist.org/map.html?id=177562" TargetMode="External"/><Relationship Id="rId1808" Type="http://schemas.openxmlformats.org/officeDocument/2006/relationships/hyperlink" Target="http://help.arcgis.com/en/arcgisdesktop/10.0/help/index.html" TargetMode="External"/><Relationship Id="rId151" Type="http://schemas.openxmlformats.org/officeDocument/2006/relationships/hyperlink" Target="file:///E:\cottaan\Documents\ArcGIS\Datasets\gaul_eez\gaul_eez.gdb" TargetMode="External"/><Relationship Id="rId389" Type="http://schemas.openxmlformats.org/officeDocument/2006/relationships/image" Target="media/image48.png"/><Relationship Id="rId596" Type="http://schemas.openxmlformats.org/officeDocument/2006/relationships/image" Target="media/image60.png"/><Relationship Id="rId249" Type="http://schemas.openxmlformats.org/officeDocument/2006/relationships/hyperlink" Target="http://devmag.org.za/2011/02/23/quadtrees-implementation/" TargetMode="External"/><Relationship Id="rId456" Type="http://schemas.openxmlformats.org/officeDocument/2006/relationships/hyperlink" Target="http://www.postgresql.org/docs/7.3/static/pg-system-catalogs.html" TargetMode="External"/><Relationship Id="rId663" Type="http://schemas.openxmlformats.org/officeDocument/2006/relationships/hyperlink" Target="https://dev.elsevier.com/apikey/managehome" TargetMode="External"/><Relationship Id="rId870" Type="http://schemas.openxmlformats.org/officeDocument/2006/relationships/hyperlink" Target="file:///E:\cottaan\My%20Documents\ArcGIS\Google%20Earth%20Engine%20Downloads\final%20validation%20results" TargetMode="External"/><Relationship Id="rId1086" Type="http://schemas.openxmlformats.org/officeDocument/2006/relationships/hyperlink" Target="http://h05-nn01.jrc.it:50070/" TargetMode="External"/><Relationship Id="rId1293" Type="http://schemas.openxmlformats.org/officeDocument/2006/relationships/image" Target="media/image182.png"/><Relationship Id="rId109" Type="http://schemas.openxmlformats.org/officeDocument/2006/relationships/hyperlink" Target="https://sentinel.esa.int/documents/247904/685211/Sentinel-2_User_Handbook" TargetMode="External"/><Relationship Id="rId316" Type="http://schemas.openxmlformats.org/officeDocument/2006/relationships/hyperlink" Target="http://resources.arcgis.com/en/help/main/10.2/index.html" TargetMode="External"/><Relationship Id="rId523" Type="http://schemas.openxmlformats.org/officeDocument/2006/relationships/hyperlink" Target="http://help.arcgis.com/en/webapi/javascript/arcgis/help/jshelp/proxypage_php.zip" TargetMode="External"/><Relationship Id="rId968" Type="http://schemas.openxmlformats.org/officeDocument/2006/relationships/hyperlink" Target="https://sites.google.com/site/earthengineapidocs/javascript-api/javascript-developers-guide/image-methods" TargetMode="External"/><Relationship Id="rId1153" Type="http://schemas.openxmlformats.org/officeDocument/2006/relationships/hyperlink" Target="https://cwiki.apache.org/confluence/display/Hive/Configuration+Properties" TargetMode="External"/><Relationship Id="rId1598" Type="http://schemas.openxmlformats.org/officeDocument/2006/relationships/image" Target="media/image200.png"/><Relationship Id="rId97" Type="http://schemas.openxmlformats.org/officeDocument/2006/relationships/hyperlink" Target="http://www.mapbox.com/blog/putting-landsat-8-bands-to-work/" TargetMode="External"/><Relationship Id="rId730" Type="http://schemas.openxmlformats.org/officeDocument/2006/relationships/hyperlink" Target="https://cloud.google.com/sdk/" TargetMode="External"/><Relationship Id="rId828" Type="http://schemas.openxmlformats.org/officeDocument/2006/relationships/hyperlink" Target="http://dopa-services.jrc.ec.europa.eu/gee/updatehsv?hsv=754" TargetMode="External"/><Relationship Id="rId1013" Type="http://schemas.openxmlformats.org/officeDocument/2006/relationships/image" Target="media/image161.png"/><Relationship Id="rId1360" Type="http://schemas.openxmlformats.org/officeDocument/2006/relationships/hyperlink" Target="http://your-server/geoserver/rest" TargetMode="External"/><Relationship Id="rId1458" Type="http://schemas.openxmlformats.org/officeDocument/2006/relationships/hyperlink" Target="https://mapzen.com/blog/tangram-labels/" TargetMode="External"/><Relationship Id="rId1665" Type="http://schemas.openxmlformats.org/officeDocument/2006/relationships/hyperlink" Target="http://beta.biopama.org/phppgadmin/" TargetMode="External"/><Relationship Id="rId1220" Type="http://schemas.openxmlformats.org/officeDocument/2006/relationships/hyperlink" Target="http://www.postgresql.org/docs/9.1/static/triggers.html%20for%209.1" TargetMode="External"/><Relationship Id="rId1318" Type="http://schemas.openxmlformats.org/officeDocument/2006/relationships/hyperlink" Target="http://jupyter.org/install.html" TargetMode="External"/><Relationship Id="rId1525" Type="http://schemas.openxmlformats.org/officeDocument/2006/relationships/hyperlink" Target="https://github.com/conda-forge/rasterio-feedstock" TargetMode="External"/><Relationship Id="rId1732" Type="http://schemas.openxmlformats.org/officeDocument/2006/relationships/hyperlink" Target="https://github.com/JazzCore/python-pdfkit/wiki/Using-wkhtmltopdf-without-X-server"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stackoverflow.com/questions/726690/who-killed-my-process-and-why" TargetMode="External"/><Relationship Id="rId380" Type="http://schemas.openxmlformats.org/officeDocument/2006/relationships/hyperlink" Target="http://jpvacher.blogspot.it/2012/04/guyane-33.html" TargetMode="External"/><Relationship Id="rId240" Type="http://schemas.openxmlformats.org/officeDocument/2006/relationships/hyperlink" Target="http://mondrian.pentaho.com/" TargetMode="External"/><Relationship Id="rId478" Type="http://schemas.openxmlformats.org/officeDocument/2006/relationships/hyperlink" Target="http://h03-dev-vm7/cgi-bin/eSpecies/bbox/25728,16008,27776,17032/palist" TargetMode="External"/><Relationship Id="rId685" Type="http://schemas.openxmlformats.org/officeDocument/2006/relationships/hyperlink" Target="http://www.flickr.com/services/developer/api/" TargetMode="External"/><Relationship Id="rId892" Type="http://schemas.openxmlformats.org/officeDocument/2006/relationships/hyperlink" Target="https://raw.githubusercontent.com/andrewcottam/postgis_scripts/a763d41b13322d80b5ec519d5bace462232b6573/gaul_areas_csv_to_postgresql.fmw" TargetMode="External"/><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45" Type="http://schemas.openxmlformats.org/officeDocument/2006/relationships/hyperlink" Target="http://ajax.googleapis.com/ajax/libs/dojo/1.8.1/dijit/form/Select.js" TargetMode="External"/><Relationship Id="rId752"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1175" Type="http://schemas.openxmlformats.org/officeDocument/2006/relationships/hyperlink" Target="http://hadoop-h05:8888/about/" TargetMode="External"/><Relationship Id="rId1382" Type="http://schemas.openxmlformats.org/officeDocument/2006/relationships/hyperlink" Target="https://developer.mozilla.org/en/docs/Web/JavaScript/Reference/Global_Objects/Object/assign" TargetMode="External"/><Relationship Id="rId405" Type="http://schemas.openxmlformats.org/officeDocument/2006/relationships/hyperlink" Target="http://spatialreference.org/ref/epsg/?search=54034&amp;srtext=Search" TargetMode="External"/><Relationship Id="rId612" Type="http://schemas.openxmlformats.org/officeDocument/2006/relationships/hyperlink" Target="https://db-server-blishten.c9users.io/cgi-bin/services.py/" TargetMode="External"/><Relationship Id="rId1035" Type="http://schemas.openxmlformats.org/officeDocument/2006/relationships/hyperlink" Target="https://developerscorner.storymaps.arcgis.com/an-introduction-to-hosting-your-own-story-map-e2450181ad2f" TargetMode="External"/><Relationship Id="rId1242" Type="http://schemas.openxmlformats.org/officeDocument/2006/relationships/hyperlink" Target="http://www.postgresql.org/ftp/odbc/versions/msi/)" TargetMode="External"/><Relationship Id="rId1687" Type="http://schemas.openxmlformats.org/officeDocument/2006/relationships/hyperlink" Target="file:///C:\Users\cottaan\AppData\Roaming\Microsoft\Word\http%20for%20gp%20scripts" TargetMode="External"/><Relationship Id="rId917" Type="http://schemas.openxmlformats.org/officeDocument/2006/relationships/image" Target="media/image132.png"/><Relationship Id="rId1102" Type="http://schemas.openxmlformats.org/officeDocument/2006/relationships/hyperlink" Target="http://blog.cloudera.com/blog/2012/02/cloudera-manager-log-management-event-management-and-alerting-demo-video/" TargetMode="External"/><Relationship Id="rId1547" Type="http://schemas.openxmlformats.org/officeDocument/2006/relationships/hyperlink" Target="http://www.biopama.org" TargetMode="External"/><Relationship Id="rId1754" Type="http://schemas.openxmlformats.org/officeDocument/2006/relationships/hyperlink" Target="https://ec.europa.eu/dgs/personnel_administration/open_applications/CV_Cand/index.cfm" TargetMode="External"/><Relationship Id="rId46" Type="http://schemas.openxmlformats.org/officeDocument/2006/relationships/image" Target="media/image8.png"/><Relationship Id="rId1407" Type="http://schemas.openxmlformats.org/officeDocument/2006/relationships/hyperlink" Target="http://dojotoolkit.org/reference-guide/dijit/themes.html" TargetMode="External"/><Relationship Id="rId1614" Type="http://schemas.openxmlformats.org/officeDocument/2006/relationships/hyperlink" Target="https://gist.github.com/andrewcottam/21a5f9ac586cb5e1234397ae64dbcd5c" TargetMode="External"/><Relationship Id="rId182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95" Type="http://schemas.openxmlformats.org/officeDocument/2006/relationships/hyperlink" Target="http://msdn.microsoft.com/en-us/library/bb259689.aspx" TargetMode="External"/><Relationship Id="rId262" Type="http://schemas.openxmlformats.org/officeDocument/2006/relationships/hyperlink" Target="http://dojotoolkit.org/reference-guide/1.8/dojo/store/JsonRest.html" TargetMode="External"/><Relationship Id="rId567" Type="http://schemas.openxmlformats.org/officeDocument/2006/relationships/hyperlink" Target="https://wiki.jasig.org/display/CAS/Proxy+CAS+Walkthrough" TargetMode="External"/><Relationship Id="rId1197" Type="http://schemas.openxmlformats.org/officeDocument/2006/relationships/image" Target="media/image172.png"/><Relationship Id="rId122" Type="http://schemas.openxmlformats.org/officeDocument/2006/relationships/image" Target="media/image19.png"/><Relationship Id="rId774" Type="http://schemas.openxmlformats.org/officeDocument/2006/relationships/hyperlink" Target="http://35.224.90.47/" TargetMode="External"/><Relationship Id="rId981" Type="http://schemas.openxmlformats.org/officeDocument/2006/relationships/image" Target="media/image154.png"/><Relationship Id="rId1057" Type="http://schemas.openxmlformats.org/officeDocument/2006/relationships/hyperlink" Target="http://gdal.org/python/osgeo.ogr.Layer-class.html" TargetMode="External"/><Relationship Id="rId427" Type="http://schemas.openxmlformats.org/officeDocument/2006/relationships/hyperlink" Target="http://...api/person-by-id/1/pet/Snoopy/info.json" TargetMode="External"/><Relationship Id="rId634" Type="http://schemas.openxmlformats.org/officeDocument/2006/relationships/hyperlink" Target="https://docs.c9.io/docs/custom-runners" TargetMode="External"/><Relationship Id="rId841" Type="http://schemas.openxmlformats.org/officeDocument/2006/relationships/hyperlink" Target="https://github.com/andrewcottam/water_detection_python_scripts/blob/master/comparePixelValues.py" TargetMode="External"/><Relationship Id="rId1264" Type="http://schemas.openxmlformats.org/officeDocument/2006/relationships/hyperlink" Target="http://support.esri.com/es/knowledgebase/techarticles/detail/23874" TargetMode="External"/><Relationship Id="rId1471" Type="http://schemas.openxmlformats.org/officeDocument/2006/relationships/hyperlink" Target="http://beta.biopama.org/wireframes/regional/build/index.html" TargetMode="External"/><Relationship Id="rId1569" Type="http://schemas.openxmlformats.org/officeDocument/2006/relationships/hyperlink" Target="https://www.digitalocean.com/community/tutorials/how-to-install-and-configure-mod_deflate-on-ubuntu-14-04" TargetMode="External"/><Relationship Id="rId701" Type="http://schemas.openxmlformats.org/officeDocument/2006/relationships/hyperlink" Target="http://www.gbif.org/developer/summary" TargetMode="External"/><Relationship Id="rId939" Type="http://schemas.openxmlformats.org/officeDocument/2006/relationships/hyperlink" Target="http://ee-api.appspot.com/" TargetMode="External"/><Relationship Id="rId1124" Type="http://schemas.openxmlformats.org/officeDocument/2006/relationships/hyperlink" Target="http://en.wikipedia.org/wiki/Sort_(Unix)" TargetMode="External"/><Relationship Id="rId1331" Type="http://schemas.openxmlformats.org/officeDocument/2006/relationships/hyperlink" Target="https://classroom.udacity.com/courses/ud730" TargetMode="External"/><Relationship Id="rId1776" Type="http://schemas.openxmlformats.org/officeDocument/2006/relationships/hyperlink" Target="https://community.c9.io/search?q=Bluecoat" TargetMode="External"/><Relationship Id="rId68" Type="http://schemas.openxmlformats.org/officeDocument/2006/relationships/hyperlink" Target="http://www.intactforests.org/data.ifl.html" TargetMode="External"/><Relationship Id="rId1429" Type="http://schemas.openxmlformats.org/officeDocument/2006/relationships/hyperlink" Target="https://gitter.im/Leaflet/Leaflet" TargetMode="External"/><Relationship Id="rId1636" Type="http://schemas.openxmlformats.org/officeDocument/2006/relationships/image" Target="media/image207.png"/><Relationship Id="rId1703" Type="http://schemas.openxmlformats.org/officeDocument/2006/relationships/hyperlink" Target="https://makandracards.com/ff-it/21967-git-temporarily-revert-to-previous-commit" TargetMode="External"/><Relationship Id="rId284" Type="http://schemas.openxmlformats.org/officeDocument/2006/relationships/hyperlink" Target="https://github.com/andrewcottam/water_detection_python_scripts/blob/master/iucnRedListAPI.py" TargetMode="External"/><Relationship Id="rId491" Type="http://schemas.openxmlformats.org/officeDocument/2006/relationships/hyperlink" Target="https://help.github.com/articles/mapping-geojson-files-on-github" TargetMode="External"/><Relationship Id="rId144" Type="http://schemas.openxmlformats.org/officeDocument/2006/relationships/image" Target="media/image20.jpeg"/><Relationship Id="rId589" Type="http://schemas.openxmlformats.org/officeDocument/2006/relationships/hyperlink" Target="https://github.com/c9/c9.ide.language.codeintel/blob/master/README.md" TargetMode="External"/><Relationship Id="rId796" Type="http://schemas.openxmlformats.org/officeDocument/2006/relationships/image" Target="media/image86.png"/><Relationship Id="rId351" Type="http://schemas.openxmlformats.org/officeDocument/2006/relationships/hyperlink" Target="file:///C:\Users\cottaan\AppData\Roaming\Microsoft\Word\httplib2-0.7.1.zip\httplib2-0.7.1%3eC:\Python26\ArcGIS10.0\python.exe%20setup.py%20install" TargetMode="External"/><Relationship Id="rId449" Type="http://schemas.openxmlformats.org/officeDocument/2006/relationships/hyperlink" Target="http://tech.shift.com/post/39516330935/implementing-a-python-oauth-2-0-provider-part-1" TargetMode="External"/><Relationship Id="rId656" Type="http://schemas.openxmlformats.org/officeDocument/2006/relationships/hyperlink" Target="http://forecast.io/" TargetMode="External"/><Relationship Id="rId863" Type="http://schemas.openxmlformats.org/officeDocument/2006/relationships/hyperlink" Target="https://raw.githubusercontent.com/andrewcottam/postgis_scripts/ff639d52f70d73a707973435cbba834a55bb307c/all_validation_points_query.sql" TargetMode="External"/><Relationship Id="rId1079" Type="http://schemas.openxmlformats.org/officeDocument/2006/relationships/hyperlink" Target="http://www.cloudera.com/content/cloudera/en/resources/library/productdemo/cloudera-manager-demo-cdh-deployment.html" TargetMode="External"/><Relationship Id="rId1286" Type="http://schemas.openxmlformats.org/officeDocument/2006/relationships/hyperlink" Target="http://mevenide.codehaus.org/release/eclipse/update" TargetMode="External"/><Relationship Id="rId1493" Type="http://schemas.openxmlformats.org/officeDocument/2006/relationships/hyperlink" Target="https://docs.npmjs.com/getting-started/fixing-npm-permissions" TargetMode="External"/><Relationship Id="rId211" Type="http://schemas.openxmlformats.org/officeDocument/2006/relationships/image" Target="media/image31.png"/><Relationship Id="rId30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516" Type="http://schemas.openxmlformats.org/officeDocument/2006/relationships/hyperlink" Target="https://github.com/andrewcottam/python/blob/6f4f495dd73bd6e6268603110f1f1ac2e25feee3/ArcGIS-Geoprocessing-Scripts/src/JRC%20Toolbox.pyt" TargetMode="External"/><Relationship Id="rId1146" Type="http://schemas.openxmlformats.org/officeDocument/2006/relationships/hyperlink" Target="http://blog.cloudera.com/blog/2013/03/how-to-use-the-apache-hbase-rest-interface-part-1/" TargetMode="External"/><Relationship Id="rId1798" Type="http://schemas.openxmlformats.org/officeDocument/2006/relationships/hyperlink" Target="http://ehabitat-wps.jrc.ec.europa.eu/cgi-bin/wdpa2011" TargetMode="External"/><Relationship Id="rId723" Type="http://schemas.openxmlformats.org/officeDocument/2006/relationships/hyperlink" Target="beta.biopama.org" TargetMode="External"/><Relationship Id="rId930"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06" Type="http://schemas.openxmlformats.org/officeDocument/2006/relationships/hyperlink" Target="https://www.mapbox.com/base/" TargetMode="External"/><Relationship Id="rId1353" Type="http://schemas.openxmlformats.org/officeDocument/2006/relationships/hyperlink" Target="http://docs.geoserver.org/latest/en/user/installation/war.html" TargetMode="External"/><Relationship Id="rId1560" Type="http://schemas.openxmlformats.org/officeDocument/2006/relationships/hyperlink" Target="httpd:%20premature%20connection%20close" TargetMode="External"/><Relationship Id="rId1658" Type="http://schemas.openxmlformats.org/officeDocument/2006/relationships/hyperlink" Target="https://www.mapbox.com/mapbox-gl-js/style-spec/" TargetMode="External"/><Relationship Id="rId1213" Type="http://schemas.openxmlformats.org/officeDocument/2006/relationships/hyperlink" Target="https://community.c9.io/t/the-uploaded-file-exceeds-the-upload-max-filesize-directive-in-php-ini/2894/2" TargetMode="External"/><Relationship Id="rId1420" Type="http://schemas.openxmlformats.org/officeDocument/2006/relationships/hyperlink" Target="http://dojo-toolkit.33424.n3.nabble.com/Fwd-How-to-send-a-jsonp-request-to-server-in-dojo-toolkit-td3993684.html" TargetMode="External"/><Relationship Id="rId1518" Type="http://schemas.openxmlformats.org/officeDocument/2006/relationships/hyperlink" Target="http://matplotlib.org/api/pyplot_api.html" TargetMode="External"/><Relationship Id="rId1725" Type="http://schemas.openxmlformats.org/officeDocument/2006/relationships/hyperlink" Target="https://code.google.com/p/webgl-globe/"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www.gis.usu.edu/~chrisg/python/2009/docs/gdal_win.pdf" TargetMode="External"/><Relationship Id="rId373"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80" Type="http://schemas.openxmlformats.org/officeDocument/2006/relationships/hyperlink" Target="http://dopa-services.jrc.it/services/especies/_set_test?param1=1" TargetMode="External"/><Relationship Id="rId1" Type="http://schemas.openxmlformats.org/officeDocument/2006/relationships/customXml" Target="../customXml/item1.xml"/><Relationship Id="rId233" Type="http://schemas.openxmlformats.org/officeDocument/2006/relationships/hyperlink" Target="http://www.postgresql.org/docs/9.0/static/datatype-enum.html" TargetMode="External"/><Relationship Id="rId440" Type="http://schemas.openxmlformats.org/officeDocument/2006/relationships/hyperlink" Target="http://h03-dev-vm7/cgi-bin/REST/eSpecies/rangemap?minx=27024&amp;maxx=28025&amp;miny=14973&amp;maxy=16974" TargetMode="External"/><Relationship Id="rId678" Type="http://schemas.openxmlformats.org/officeDocument/2006/relationships/hyperlink" Target="https://www.mapbox.com/api-documentation/" TargetMode="External"/><Relationship Id="rId885" Type="http://schemas.openxmlformats.org/officeDocument/2006/relationships/image" Target="media/image121.png"/><Relationship Id="rId1070" Type="http://schemas.openxmlformats.org/officeDocument/2006/relationships/hyperlink" Target="http://vimeo.com/7459498" TargetMode="External"/><Relationship Id="rId300"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538" Type="http://schemas.openxmlformats.org/officeDocument/2006/relationships/hyperlink" Target="http://help.arcgis.com/en/webapi/javascript/arcgis/help/jssamples_start.htm" TargetMode="External"/><Relationship Id="rId745" Type="http://schemas.openxmlformats.org/officeDocument/2006/relationships/hyperlink" Target="https://developers.google.com/earth-engine/app_engine_intro" TargetMode="External"/><Relationship Id="rId952" Type="http://schemas.openxmlformats.org/officeDocument/2006/relationships/hyperlink" Target="https://pypi.python.org/packages/source/e/earthengine-api/" TargetMode="External"/><Relationship Id="rId1168" Type="http://schemas.openxmlformats.org/officeDocument/2006/relationships/hyperlink" Target="http://stackoverflow.com/questions/28628975/cloudera-manager-cluster-configuration-getting-overriden" TargetMode="External"/><Relationship Id="rId1375" Type="http://schemas.openxmlformats.org/officeDocument/2006/relationships/hyperlink" Target="http://docs.oracle.com/javase/7/docs/webnotes/install/windows/jdk-installation-windows.html" TargetMode="External"/><Relationship Id="rId1582" Type="http://schemas.openxmlformats.org/officeDocument/2006/relationships/hyperlink" Target="http://spatialdemography.org/essential-python-geospatial-libraries/" TargetMode="External"/><Relationship Id="rId81" Type="http://schemas.openxmlformats.org/officeDocument/2006/relationships/hyperlink" Target="http://maps.iucnredlist.org/map.html?id=9760" TargetMode="External"/><Relationship Id="rId605" Type="http://schemas.openxmlformats.org/officeDocument/2006/relationships/hyperlink" Target="https://docs.anaconda.com/anaconda/install/linux" TargetMode="External"/><Relationship Id="rId812" Type="http://schemas.openxmlformats.org/officeDocument/2006/relationships/image" Target="media/image96.png"/><Relationship Id="rId1028" Type="http://schemas.openxmlformats.org/officeDocument/2006/relationships/hyperlink" Target="http://www.sentinel-hub.com/apps/wms" TargetMode="External"/><Relationship Id="rId1235" Type="http://schemas.openxmlformats.org/officeDocument/2006/relationships/hyperlink" Target="https://material.io/components/web/catalog/" TargetMode="External"/><Relationship Id="rId1442" Type="http://schemas.openxmlformats.org/officeDocument/2006/relationships/hyperlink" Target="https://blog.mapbox.com/mapbox-gl-js-react-764da6cc074a" TargetMode="External"/><Relationship Id="rId1302" Type="http://schemas.openxmlformats.org/officeDocument/2006/relationships/hyperlink" Target="http://marxan.net/downloads/marxan/Marxan243.zip" TargetMode="External"/><Relationship Id="rId1747" Type="http://schemas.openxmlformats.org/officeDocument/2006/relationships/hyperlink" Target="http://especies.jrc.ec.europa.eu" TargetMode="External"/><Relationship Id="rId39" Type="http://schemas.openxmlformats.org/officeDocument/2006/relationships/hyperlink" Target="http://www.protectedplanet.net/sites/342540" TargetMode="External"/><Relationship Id="rId1607" Type="http://schemas.openxmlformats.org/officeDocument/2006/relationships/oleObject" Target="embeddings/oleObject3.bin"/><Relationship Id="rId1814" Type="http://schemas.openxmlformats.org/officeDocument/2006/relationships/hyperlink" Target="http://academic.sun.ac.za/iasi/index.asp" TargetMode="External"/><Relationship Id="rId188" Type="http://schemas.openxmlformats.org/officeDocument/2006/relationships/hyperlink" Target="http://www.postgresql.org/docs/8.3/static/indexes-types.html" TargetMode="External"/><Relationship Id="rId395" Type="http://schemas.openxmlformats.org/officeDocument/2006/relationships/hyperlink" Target="http://blog.yhathq.com/posts/classification-using-knn-and-python.html" TargetMode="External"/><Relationship Id="rId255" Type="http://schemas.openxmlformats.org/officeDocument/2006/relationships/hyperlink" Target="http://www.sciencemag.org/content/342/6160/803.full" TargetMode="External"/><Relationship Id="rId462" Type="http://schemas.openxmlformats.org/officeDocument/2006/relationships/hyperlink" Target="http://h03-dev-vm7/cgi-bin/eSpecies/getQuadkeyEastNorth/13013862.68772097,719119.5621069372" TargetMode="External"/><Relationship Id="rId1092" Type="http://schemas.openxmlformats.org/officeDocument/2006/relationships/hyperlink" Target="http://resources.arcgis.com/en/help/arcobjects-net/componenthelp/index.html" TargetMode="External"/><Relationship Id="rId1397" Type="http://schemas.openxmlformats.org/officeDocument/2006/relationships/hyperlink" Target="http://download.dojotoolkit.org/release-1.8.4/dojo-release-1.8.4-src.zip" TargetMode="External"/><Relationship Id="rId115" Type="http://schemas.openxmlformats.org/officeDocument/2006/relationships/image" Target="media/image16.png"/><Relationship Id="rId322" Type="http://schemas.openxmlformats.org/officeDocument/2006/relationships/image" Target="media/image41.png"/><Relationship Id="rId767" Type="http://schemas.openxmlformats.org/officeDocument/2006/relationships/hyperlink" Target="https://cloud.google.com/compute/pricing" TargetMode="External"/><Relationship Id="rId974" Type="http://schemas.openxmlformats.org/officeDocument/2006/relationships/hyperlink" Target="https://github.com/andrewcottam/water_detection_python_scripts/blob/a626bd6f794c3b24ab4b60796f7c47363ff702fb/alignPointsToGeeGrid.py" TargetMode="External"/><Relationship Id="rId627" Type="http://schemas.openxmlformats.org/officeDocument/2006/relationships/hyperlink" Target="https://python-blishten.c9users.io:8081/getValuesForPoint?sceneid=LANDSAT/LC8_L1T_TOA/LC81970502016195LGN00&amp;lng=-3.9785914394893998&amp;lat=14.570051011329882" TargetMode="External"/><Relationship Id="rId834" Type="http://schemas.openxmlformats.org/officeDocument/2006/relationships/hyperlink" Target="https://github.com/andrewcottam/postgis_scripts/blob/master/water%20validation%20stratify%20by%20grid2.sql" TargetMode="External"/><Relationship Id="rId1257" Type="http://schemas.openxmlformats.org/officeDocument/2006/relationships/hyperlink" Target="http://help.arcgis.com/en/arcgisdesktop/10.0/help/index.html" TargetMode="External"/><Relationship Id="rId1464" Type="http://schemas.openxmlformats.org/officeDocument/2006/relationships/image" Target="media/image192.png"/><Relationship Id="rId1671" Type="http://schemas.openxmlformats.org/officeDocument/2006/relationships/hyperlink" Target="http://www.tomshardware.co.uk/faq/id-1853121/setting-virtual-windows-machine-virtualbox.html" TargetMode="External"/><Relationship Id="rId901" Type="http://schemas.openxmlformats.org/officeDocument/2006/relationships/image" Target="media/image128.png"/><Relationship Id="rId1117" Type="http://schemas.openxmlformats.org/officeDocument/2006/relationships/hyperlink" Target="https://github.com/Esri/spatial-framework-for-hadoop/wiki/JSON-Formats" TargetMode="External"/><Relationship Id="rId1324" Type="http://schemas.openxmlformats.org/officeDocument/2006/relationships/hyperlink" Target="http://nbviewer.jupyter.org/" TargetMode="External"/><Relationship Id="rId1531" Type="http://schemas.openxmlformats.org/officeDocument/2006/relationships/hyperlink" Target="https://storage.googleapis.com/tensorflow/linux/cpu/tensorflow-1.1.0-cp27-none-linux_x86_64.whl" TargetMode="External"/><Relationship Id="rId1769" Type="http://schemas.openxmlformats.org/officeDocument/2006/relationships/hyperlink" Target="http://pubsy.jrc.cec.eu.int/workflow" TargetMode="External"/><Relationship Id="rId30" Type="http://schemas.openxmlformats.org/officeDocument/2006/relationships/hyperlink" Target="http://www.gadm.org/" TargetMode="External"/><Relationship Id="rId1629" Type="http://schemas.openxmlformats.org/officeDocument/2006/relationships/hyperlink" Target="https://mapzen.com/documentation/vector-tiles/data-sources/" TargetMode="External"/><Relationship Id="rId277" Type="http://schemas.openxmlformats.org/officeDocument/2006/relationships/hyperlink" Target="http://mapservices.iucnredlist.org/IUCN/mapper/index.html?ID_NO=10152" TargetMode="External"/><Relationship Id="rId484" Type="http://schemas.openxmlformats.org/officeDocument/2006/relationships/hyperlink" Target="http://h03-dev-vm7/cgi-bin/eSpecies/quadkeydata/xyz/2/785" TargetMode="External"/><Relationship Id="rId137" Type="http://schemas.openxmlformats.org/officeDocument/2006/relationships/hyperlink" Target="http://openlayers.org/en/latest/examples/wmts-layer-from-capabilities.html" TargetMode="External"/><Relationship Id="rId344" Type="http://schemas.openxmlformats.org/officeDocument/2006/relationships/image" Target="media/image42.png"/><Relationship Id="rId691" Type="http://schemas.openxmlformats.org/officeDocument/2006/relationships/hyperlink" Target="mailto:a.cottam@gmail.com" TargetMode="External"/><Relationship Id="rId789" Type="http://schemas.openxmlformats.org/officeDocument/2006/relationships/hyperlink" Target="https://cloud.google.com/ml-engine/docs/distributed-tensorflow-mnist-cloud-datalab" TargetMode="External"/><Relationship Id="rId996" Type="http://schemas.openxmlformats.org/officeDocument/2006/relationships/hyperlink" Target="https://andrewcottam.cartodb.com/api/v2/sql?q=select%20name,ST_AsText(the_geom)%20as%20the_geom%20from%20countries%20where%20iso3='MYS'" TargetMode="External"/><Relationship Id="rId551" Type="http://schemas.openxmlformats.org/officeDocument/2006/relationships/hyperlink" Target="https://askubuntu.com/questions/784970/how-do-i-run-a-python-script-whenever-a-file-is-created-in-a-directory" TargetMode="External"/><Relationship Id="rId649" Type="http://schemas.openxmlformats.org/officeDocument/2006/relationships/hyperlink" Target="https://cloud.google.com/compute/docs/instance-groups/deploying-docker-containers" TargetMode="External"/><Relationship Id="rId856" Type="http://schemas.openxmlformats.org/officeDocument/2006/relationships/hyperlink" Target="file:///E:\cottaan\My%20Documents\github%20repos\test\mergeCSVFiles2.py" TargetMode="External"/><Relationship Id="rId1181" Type="http://schemas.openxmlformats.org/officeDocument/2006/relationships/hyperlink" Target="http://www.cloudera.com/documentation/enterprise/release-notes/topics/cdh_vd_cdh_package_tarball_57.html" TargetMode="External"/><Relationship Id="rId1279" Type="http://schemas.openxmlformats.org/officeDocument/2006/relationships/hyperlink" Target="https://wiki.appcelerator.org/display/guides2/Changing+the+Update+Type" TargetMode="External"/><Relationship Id="rId1486" Type="http://schemas.openxmlformats.org/officeDocument/2006/relationships/hyperlink" Target="https://developers.google.com/web/fundamentals/security/prevent-mixed-content/fixing-mixed-content" TargetMode="External"/><Relationship Id="rId204" Type="http://schemas.openxmlformats.org/officeDocument/2006/relationships/hyperlink" Target="http://msdn.microsoft.com/en-us/library/bb259689.aspx';" TargetMode="External"/><Relationship Id="rId411" Type="http://schemas.openxmlformats.org/officeDocument/2006/relationships/hyperlink" Target="http://webpy.org/docs/0.3/tutorial" TargetMode="External"/><Relationship Id="rId509" Type="http://schemas.openxmlformats.org/officeDocument/2006/relationships/hyperlink" Target="https://andrewcottam.github.io/wireframes/regional/build/static/css/main.49a7f815.css" TargetMode="External"/><Relationship Id="rId1041" Type="http://schemas.openxmlformats.org/officeDocument/2006/relationships/hyperlink" Target="mailto:blishten@gmail.com" TargetMode="External"/><Relationship Id="rId1139" Type="http://schemas.openxmlformats.org/officeDocument/2006/relationships/hyperlink" Target="http://blog.cloudera.com/blog/2013/04/how-scaling-really-works-in-apache-hbase/" TargetMode="External"/><Relationship Id="rId1346" Type="http://schemas.openxmlformats.org/officeDocument/2006/relationships/hyperlink" Target="https://www.tensorflow.org/api_guides/python/control_flow_ops" TargetMode="External"/><Relationship Id="rId1693" Type="http://schemas.openxmlformats.org/officeDocument/2006/relationships/hyperlink" Target="file:///C:\Users\cottaan\AppData\Roaming\Microsoft\Word\https%20and%20not%20ssh" TargetMode="External"/><Relationship Id="rId716" Type="http://schemas.openxmlformats.org/officeDocument/2006/relationships/hyperlink" Target="https://github.com/andrewcottam/SpeciesCharismaIndex/blob/master/api_client_library.py" TargetMode="External"/><Relationship Id="rId923" Type="http://schemas.openxmlformats.org/officeDocument/2006/relationships/image" Target="media/image137.png"/><Relationship Id="rId1553" Type="http://schemas.openxmlformats.org/officeDocument/2006/relationships/hyperlink" Target="http://en.wikipedia.org/wiki/Virtual_Network_Computing" TargetMode="External"/><Relationship Id="rId1760" Type="http://schemas.openxmlformats.org/officeDocument/2006/relationships/hyperlink" Target="mailto:jrc-helpdesk@ec.europa.eu" TargetMode="External"/><Relationship Id="rId52" Type="http://schemas.openxmlformats.org/officeDocument/2006/relationships/hyperlink" Target="openmaptiles.com/downloads/" TargetMode="External"/><Relationship Id="rId1206" Type="http://schemas.openxmlformats.org/officeDocument/2006/relationships/hyperlink" Target="http://www.slideshare.net/Hadoop_Summit/grailer-hochmuth-june27515pmroom212v3" TargetMode="External"/><Relationship Id="rId1413" Type="http://schemas.openxmlformats.org/officeDocument/2006/relationships/hyperlink" Target="http://dojotoolkit.org/documentation/tutorials/1.8/modules/" TargetMode="External"/><Relationship Id="rId1620" Type="http://schemas.openxmlformats.org/officeDocument/2006/relationships/hyperlink" Target="https://mapzen.com/documentation/vector-tiles/layers/" TargetMode="External"/><Relationship Id="rId1718" Type="http://schemas.openxmlformats.org/officeDocument/2006/relationships/hyperlink" Target="https://code.google.com/p/earthengine-api/source/checkout" TargetMode="External"/><Relationship Id="rId299" Type="http://schemas.openxmlformats.org/officeDocument/2006/relationships/hyperlink" Target="https://groups.google.com/forum/" TargetMode="External"/><Relationship Id="rId159" Type="http://schemas.openxmlformats.org/officeDocument/2006/relationships/hyperlink" Target="https://github.com/andrewcottam/ArcGIS-Geoprocessing-Scripts/blob/master/src/JRC%20Toolbox.pyt" TargetMode="External"/><Relationship Id="rId366" Type="http://schemas.openxmlformats.org/officeDocument/2006/relationships/hyperlink" Target="mailto:https://datamarket.azure.com/dataset/explore/5BA839F1-12CE-4CCE-BF57-A49D98D29A44" TargetMode="External"/><Relationship Id="rId573" Type="http://schemas.openxmlformats.org/officeDocument/2006/relationships/hyperlink" Target="http://dopa-services.jrc.ec.europa.eu/services" TargetMode="External"/><Relationship Id="rId780" Type="http://schemas.openxmlformats.org/officeDocument/2006/relationships/hyperlink" Target="https://google-cloud-python.readthedocs.io/en/latest/core/auth.html" TargetMode="External"/><Relationship Id="rId226" Type="http://schemas.openxmlformats.org/officeDocument/2006/relationships/hyperlink" Target="http://aws.amazon.com/simpledb/" TargetMode="External"/><Relationship Id="rId433"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878" Type="http://schemas.openxmlformats.org/officeDocument/2006/relationships/image" Target="media/image116.png"/><Relationship Id="rId1063" Type="http://schemas.openxmlformats.org/officeDocument/2006/relationships/hyperlink" Target="http://www.cloudera.com/content/cloudera/en/resources/library/training/dissecting-the-apache-hadoop-stack-2-of-6.html" TargetMode="External"/><Relationship Id="rId127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640" Type="http://schemas.openxmlformats.org/officeDocument/2006/relationships/hyperlink" Target="https://github.com/c9/install" TargetMode="External"/><Relationship Id="rId738" Type="http://schemas.openxmlformats.org/officeDocument/2006/relationships/hyperlink" Target="https://cloud.google.com/appengine/docs/python/tools/libraries27" TargetMode="External"/><Relationship Id="rId945" Type="http://schemas.openxmlformats.org/officeDocument/2006/relationships/image" Target="media/image146.png"/><Relationship Id="rId1368" Type="http://schemas.openxmlformats.org/officeDocument/2006/relationships/hyperlink" Target="http://h05-dev-vm36.jrc.it/" TargetMode="External"/><Relationship Id="rId1575" Type="http://schemas.openxmlformats.org/officeDocument/2006/relationships/hyperlink" Target="https://stackoverflow.com/questions/7337724/how-to-check-whether-mod-rewrite-is-enable-on-server" TargetMode="External"/><Relationship Id="rId1782" Type="http://schemas.openxmlformats.org/officeDocument/2006/relationships/hyperlink" Target="https://www.swetswise.com/public/login.do"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https://github.com/Esri/geojson-utils" TargetMode="External"/><Relationship Id="rId805" Type="http://schemas.openxmlformats.org/officeDocument/2006/relationships/hyperlink" Target="http://imagecolorpicker.com/" TargetMode="External"/><Relationship Id="rId1130" Type="http://schemas.openxmlformats.org/officeDocument/2006/relationships/hyperlink" Target="https://github.com/Esri/geometry-api-java" TargetMode="External"/><Relationship Id="rId1228" Type="http://schemas.openxmlformats.org/officeDocument/2006/relationships/hyperlink" Target="http://colororacle.org/index.html" TargetMode="External"/><Relationship Id="rId1435" Type="http://schemas.openxmlformats.org/officeDocument/2006/relationships/image" Target="media/image185.png"/><Relationship Id="rId1642" Type="http://schemas.openxmlformats.org/officeDocument/2006/relationships/hyperlink" Target="https://openmaptiles.com/hosting/?_ga=1.63191535.1515454038.1485937221" TargetMode="External"/><Relationship Id="rId1502" Type="http://schemas.openxmlformats.org/officeDocument/2006/relationships/hyperlink" Target="http://stackoverflow.com/questions/13547912/gae-doesnt-import-gflags" TargetMode="External"/><Relationship Id="rId1807" Type="http://schemas.openxmlformats.org/officeDocument/2006/relationships/hyperlink" Target="http://help.arcgis.com/en/arcgisdesktop/10.0/help/index.html" TargetMode="External"/><Relationship Id="rId290" Type="http://schemas.openxmlformats.org/officeDocument/2006/relationships/hyperlink" Target="http://www.iucnredlist.org/details/178811/0" TargetMode="External"/><Relationship Id="rId388" Type="http://schemas.openxmlformats.org/officeDocument/2006/relationships/image" Target="media/image47.jpeg"/><Relationship Id="rId150" Type="http://schemas.openxmlformats.org/officeDocument/2006/relationships/hyperlink" Target="file:///E:\cottaan\Documents\ArcGIS\Datasets\gaul_eez\jrc_eez_v9_from_andreas_spatial_lite_db.shp" TargetMode="External"/><Relationship Id="rId595" Type="http://schemas.openxmlformats.org/officeDocument/2006/relationships/hyperlink" Target="http://central.maven.org/maven2/org/eclipse/jetty/jetty-servlets/9.2.13.v20150730/" TargetMode="External"/><Relationship Id="rId248" Type="http://schemas.openxmlformats.org/officeDocument/2006/relationships/hyperlink" Target="http://msdn.microsoft.com/en-us/library/cc161076.aspx%20" TargetMode="External"/><Relationship Id="rId455" Type="http://schemas.openxmlformats.org/officeDocument/2006/relationships/hyperlink" Target="http://www.postgresql.org/docs/current/interactive/functions-info.html" TargetMode="External"/><Relationship Id="rId662" Type="http://schemas.openxmlformats.org/officeDocument/2006/relationships/hyperlink" Target="file:///E:\cottaan\Documents\GitHub\general\leaflet_map\references.html" TargetMode="External"/><Relationship Id="rId1085" Type="http://schemas.openxmlformats.org/officeDocument/2006/relationships/hyperlink" Target="http://www.cloudera.com/content/cloudera/en/downloads/quickstart_vms/cdh-5-2-x.html" TargetMode="External"/><Relationship Id="rId1292" Type="http://schemas.openxmlformats.org/officeDocument/2006/relationships/hyperlink" Target="http://www.pydev.org/manual_101_install.html" TargetMode="External"/><Relationship Id="rId108" Type="http://schemas.openxmlformats.org/officeDocument/2006/relationships/hyperlink" Target="https://sentinel.esa.int/web/sentinel/technical-guides/sentinel-2-msi/level-1c/cloud-masks" TargetMode="External"/><Relationship Id="rId315" Type="http://schemas.openxmlformats.org/officeDocument/2006/relationships/hyperlink" Target="https://github.com/andrewcottam/ArcGIS-Geoprocessing-Scripts/blob/master/src/GLC2000_PA_Intersection.py" TargetMode="External"/><Relationship Id="rId522" Type="http://schemas.openxmlformats.org/officeDocument/2006/relationships/hyperlink" Target="http://help.arcgis.com/en/webapi/javascript/arcgis/help/jshelp_start.htm" TargetMode="External"/><Relationship Id="rId967" Type="http://schemas.openxmlformats.org/officeDocument/2006/relationships/hyperlink" Target="https://sites.google.com/site/earthengineapidocs/reference/functions" TargetMode="External"/><Relationship Id="rId1152" Type="http://schemas.openxmlformats.org/officeDocument/2006/relationships/hyperlink" Target="http://blog.cloudera.com/blog/2010/06/integrating-hive-and-hbase/" TargetMode="External"/><Relationship Id="rId1597" Type="http://schemas.openxmlformats.org/officeDocument/2006/relationships/hyperlink" Target="https://github.com/mapbox/tippecanoe" TargetMode="External"/><Relationship Id="rId96" Type="http://schemas.openxmlformats.org/officeDocument/2006/relationships/hyperlink" Target="http://reverb.echo.nasa.gov/reverb" TargetMode="External"/><Relationship Id="rId827" Type="http://schemas.openxmlformats.org/officeDocument/2006/relationships/hyperlink" Target="https://github.com/andrewcottam/postgis_scripts/commit/520b7298b9e289911def4a962708b335902de064" TargetMode="External"/><Relationship Id="rId1012" Type="http://schemas.openxmlformats.org/officeDocument/2006/relationships/image" Target="media/image160.png"/><Relationship Id="rId1457" Type="http://schemas.openxmlformats.org/officeDocument/2006/relationships/hyperlink" Target="https://mapzen.com/documentation/tangram/sources/" TargetMode="External"/><Relationship Id="rId1664" Type="http://schemas.openxmlformats.org/officeDocument/2006/relationships/image" Target="media/image212.png"/><Relationship Id="rId1317" Type="http://schemas.openxmlformats.org/officeDocument/2006/relationships/hyperlink" Target="https://colab.research.google.com/notebooks/io.ipynb" TargetMode="External"/><Relationship Id="rId1524" Type="http://schemas.openxmlformats.org/officeDocument/2006/relationships/hyperlink" Target="http://vimeo.com/106220666" TargetMode="External"/><Relationship Id="rId1731" Type="http://schemas.openxmlformats.org/officeDocument/2006/relationships/hyperlink" Target="http://webpy.org/static/web.py-0.37.tar.gz"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mailto:cottaan@cruise:/usr/lib64/python2.6/site-packages/osgeo" TargetMode="External"/><Relationship Id="rId477" Type="http://schemas.openxmlformats.org/officeDocument/2006/relationships/hyperlink" Target="http://h03-dev-vm7/cgi-bin/eSpecies/bbox/25728,16008,27776,17032/pacount" TargetMode="External"/><Relationship Id="rId684" Type="http://schemas.openxmlformats.org/officeDocument/2006/relationships/hyperlink" Target="http://api.flickr.com/services/rest/?format=json&amp;method=flickr.photos.search&amp;text=wibble&amp;api_key=6d3e521646cdd1391a6dee32d8e54d62" TargetMode="External"/><Relationship Id="rId337" Type="http://schemas.openxmlformats.org/officeDocument/2006/relationships/hyperlink" Target="http://help.arcgis.com/en/arcgisserver/10.0/help/arcgis_server_dotnet_help/index.html" TargetMode="External"/><Relationship Id="rId891"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89" Type="http://schemas.openxmlformats.org/officeDocument/2006/relationships/hyperlink" Target="https://support.google.com/fusiontables/answer/171181?hl=en" TargetMode="External"/><Relationship Id="rId544" Type="http://schemas.openxmlformats.org/officeDocument/2006/relationships/hyperlink" Target="https://developer.mozilla.org/en/Canvas_tutorial/Compositing" TargetMode="External"/><Relationship Id="rId751" Type="http://schemas.openxmlformats.org/officeDocument/2006/relationships/hyperlink" Target="https://code.google.com/p/googleappengine/issues/detail?id=7053" TargetMode="External"/><Relationship Id="rId849" Type="http://schemas.openxmlformats.org/officeDocument/2006/relationships/hyperlink" Target="https://github.com/andrewcottam/ArcGIS-Geoprocessing-Scripts/blob/master/src/UpdateWaterClass.py" TargetMode="External"/><Relationship Id="rId1174" Type="http://schemas.openxmlformats.org/officeDocument/2006/relationships/hyperlink" Target="https://cwiki.apache.org/confluence/display/Hive/GettingStarted" TargetMode="External"/><Relationship Id="rId1381" Type="http://schemas.openxmlformats.org/officeDocument/2006/relationships/hyperlink" Target="http://infoheap.com/tool/svg-sandbox/" TargetMode="External"/><Relationship Id="rId1479" Type="http://schemas.openxmlformats.org/officeDocument/2006/relationships/hyperlink" Target="https://charleslbryant.gitbooks.io/hello-react-and-typescript/content/Samples/ComponentsInSeparateFiles.html" TargetMode="External"/><Relationship Id="rId1686" Type="http://schemas.openxmlformats.org/officeDocument/2006/relationships/hyperlink" Target="http://gitref.org/" TargetMode="External"/><Relationship Id="rId404" Type="http://schemas.openxmlformats.org/officeDocument/2006/relationships/hyperlink" Target="http://stackoverflow.com/questions/14440400/creating-a-video-using-opencv-2-4-0-in-python" TargetMode="External"/><Relationship Id="rId611" Type="http://schemas.openxmlformats.org/officeDocument/2006/relationships/hyperlink" Target="https://db-server-blishten.c9users.io/phppgadmin/" TargetMode="External"/><Relationship Id="rId1034" Type="http://schemas.openxmlformats.org/officeDocument/2006/relationships/hyperlink" Target="arcg.is/majqa" TargetMode="External"/><Relationship Id="rId1241" Type="http://schemas.openxmlformats.org/officeDocument/2006/relationships/hyperlink" Target="http://help.arcgis.com/en/arcgisdesktop/10.0/help/index.html" TargetMode="External"/><Relationship Id="rId1339" Type="http://schemas.openxmlformats.org/officeDocument/2006/relationships/hyperlink" Target="https://www.quora.com/How-can-a-deep-neural-network-with-ReLU-activations-in-its-hidden-layers-approximate-any-function" TargetMode="External"/><Relationship Id="rId709"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16" Type="http://schemas.openxmlformats.org/officeDocument/2006/relationships/hyperlink" Target="https://github.com/andrewcottam/water_detection_python_scripts/blob/c4f80fbf2c1a2b0c7d1fcbaaa2e5f87a5f65bc74/getGeePixelValues.py" TargetMode="External"/><Relationship Id="rId1101" Type="http://schemas.openxmlformats.org/officeDocument/2006/relationships/hyperlink" Target="http://www.cloudera.com/content/cloudera/en/resources/library/recordedwebinar/what-the-enterprise-requires-usability-video.html" TargetMode="External"/><Relationship Id="rId1546" Type="http://schemas.openxmlformats.org/officeDocument/2006/relationships/image" Target="media/image198.png"/><Relationship Id="rId1753" Type="http://schemas.openxmlformats.org/officeDocument/2006/relationships/hyperlink" Target="mailto:a.cottam@gmail.com" TargetMode="External"/><Relationship Id="rId45" Type="http://schemas.openxmlformats.org/officeDocument/2006/relationships/hyperlink" Target="https://protectedplanet.net/18924" TargetMode="External"/><Relationship Id="rId1406" Type="http://schemas.openxmlformats.org/officeDocument/2006/relationships/hyperlink" Target="file:///C:\Users\cottaan\AppData\Roaming\Microsoft\Word\eSpecies\speciesValidator.html%3fwdpa=785" TargetMode="External"/><Relationship Id="rId1613" Type="http://schemas.openxmlformats.org/officeDocument/2006/relationships/hyperlink" Target="https://free-1.tilehosting.com/data/v3/14/7511/7426.geojson?key=UmmATPUongHdDmIicgs7" TargetMode="External"/><Relationship Id="rId1820" Type="http://schemas.openxmlformats.org/officeDocument/2006/relationships/hyperlink" Target="http://ehabitat-wps.jrc.ec.europa.eu/eSpecies/geeClient.html?wdpaid=8810" TargetMode="External"/><Relationship Id="rId194" Type="http://schemas.openxmlformats.org/officeDocument/2006/relationships/hyperlink" Target="http://www.gitta.info/SpatPartitio/en/html/index.html" TargetMode="External"/><Relationship Id="rId26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99" Type="http://schemas.openxmlformats.org/officeDocument/2006/relationships/hyperlink" Target="https://github.com/Esri/node-geoservices-adaptor" TargetMode="External"/><Relationship Id="rId359" Type="http://schemas.openxmlformats.org/officeDocument/2006/relationships/hyperlink" Target="mailto:speciescharisma1@gmail.com" TargetMode="External"/><Relationship Id="rId566" Type="http://schemas.openxmlformats.org/officeDocument/2006/relationships/hyperlink" Target="http://www.jasig.org/cas/protocol" TargetMode="External"/><Relationship Id="rId773" Type="http://schemas.openxmlformats.org/officeDocument/2006/relationships/hyperlink" Target="http://104.196.59.136/cgi-bin/services.py/" TargetMode="External"/><Relationship Id="rId1196" Type="http://schemas.openxmlformats.org/officeDocument/2006/relationships/hyperlink" Target="http://maps.iucnredlist.org/map.html?id=22725044" TargetMode="External"/><Relationship Id="rId121" Type="http://schemas.openxmlformats.org/officeDocument/2006/relationships/image" Target="media/image18.png"/><Relationship Id="rId219" Type="http://schemas.openxmlformats.org/officeDocument/2006/relationships/hyperlink" Target="http://support.esri.com/en/knowledgebase/techarticles/detail/35380" TargetMode="External"/><Relationship Id="rId426" Type="http://schemas.openxmlformats.org/officeDocument/2006/relationships/hyperlink" Target="http://...api/person-by-id/1/pets.xml" TargetMode="External"/><Relationship Id="rId633" Type="http://schemas.openxmlformats.org/officeDocument/2006/relationships/hyperlink" Target="http://localhost:8888/" TargetMode="External"/><Relationship Id="rId980" Type="http://schemas.openxmlformats.org/officeDocument/2006/relationships/hyperlink" Target="https://earthengine.googlesource.com/new-password" TargetMode="External"/><Relationship Id="rId1056" Type="http://schemas.openxmlformats.org/officeDocument/2006/relationships/hyperlink" Target="http://svn.osgeo.org/gdal/trunk/autotest/ogr/ogr_wfs.py" TargetMode="External"/><Relationship Id="rId1263" Type="http://schemas.openxmlformats.org/officeDocument/2006/relationships/hyperlink" Target="http://support.esri.com/es/knowledgebase/techarticles/detail/34668" TargetMode="External"/><Relationship Id="rId840" Type="http://schemas.openxmlformats.org/officeDocument/2006/relationships/hyperlink" Target="https://github.com/andrewcottam/water_detection_python_scripts/blob/master/validateWaterSites.py" TargetMode="External"/><Relationship Id="rId938" Type="http://schemas.openxmlformats.org/officeDocument/2006/relationships/image" Target="media/image145.png"/><Relationship Id="rId1470" Type="http://schemas.openxmlformats.org/officeDocument/2006/relationships/hyperlink" Target="http://beta.biopama.org/wireframes/regional/build/indicator/2" TargetMode="External"/><Relationship Id="rId1568" Type="http://schemas.openxmlformats.org/officeDocument/2006/relationships/hyperlink" Target="https://httpd.apache.org/docs/current/mod/mod_deflate.html" TargetMode="External"/><Relationship Id="rId1775" Type="http://schemas.openxmlformats.org/officeDocument/2006/relationships/hyperlink" Target="http://www.cc.cec/itservices/en/content/access-internet"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s://github.com/ropensci/rgbif/tree/newapi" TargetMode="External"/><Relationship Id="rId1123" Type="http://schemas.openxmlformats.org/officeDocument/2006/relationships/hyperlink" Target="http://www.michael-noll.com/tutorials/writing-an-hadoop-mapreduce-program-in-python/" TargetMode="External"/><Relationship Id="rId1330" Type="http://schemas.openxmlformats.org/officeDocument/2006/relationships/hyperlink" Target="https://www.coursera.org/learn/machine-learning/lecture/WnQWH/vectorization" TargetMode="External"/><Relationship Id="rId1428" Type="http://schemas.openxmlformats.org/officeDocument/2006/relationships/hyperlink" Target="http://leafletjs.com/reference-1.1.0.html" TargetMode="External"/><Relationship Id="rId1635" Type="http://schemas.openxmlformats.org/officeDocument/2006/relationships/hyperlink" Target="http://www.openstreetmap.org/node/3756058602" TargetMode="External"/><Relationship Id="rId1702" Type="http://schemas.openxmlformats.org/officeDocument/2006/relationships/hyperlink" Target="mailto:a.cottam@gmail.com" TargetMode="External"/><Relationship Id="rId283" Type="http://schemas.openxmlformats.org/officeDocument/2006/relationships/image" Target="media/image40.png"/><Relationship Id="rId490" Type="http://schemas.openxmlformats.org/officeDocument/2006/relationships/hyperlink" Target="http://lrm-maps.jrc.ec.europa.eu/geoserver/web/" TargetMode="External"/><Relationship Id="rId143" Type="http://schemas.openxmlformats.org/officeDocument/2006/relationships/hyperlink" Target="http://resources.arcgis.com/gallery/file/Geoprocessing-Model-and-Script-Tool-Gallery/details?entryID=C4E10FE5-1422-2418-A06D-33952BB8D1D7" TargetMode="External"/><Relationship Id="rId350" Type="http://schemas.openxmlformats.org/officeDocument/2006/relationships/hyperlink" Target="file:///C:\Users\cottaan\AppData\Roaming\Microsoft\Word\httplib2,%20unzipped%20and%20pasted%20it%20into%20E:\cottaan\Aptana%20Studio%203\Aptana%20Studio%20Workspace%20-%20nope" TargetMode="External"/><Relationship Id="rId588" Type="http://schemas.openxmlformats.org/officeDocument/2006/relationships/image" Target="media/image58.png"/><Relationship Id="rId795" Type="http://schemas.openxmlformats.org/officeDocument/2006/relationships/image" Target="media/image85.png"/><Relationship Id="rId9" Type="http://schemas.openxmlformats.org/officeDocument/2006/relationships/hyperlink" Target="http://www.iarn-ar.org/docs/GV-IARN-Observations-to-the-APAAT-Sept-2011.pdf" TargetMode="External"/><Relationship Id="rId210" Type="http://schemas.openxmlformats.org/officeDocument/2006/relationships/image" Target="media/image30.jpeg"/><Relationship Id="rId448" Type="http://schemas.openxmlformats.org/officeDocument/2006/relationships/hyperlink" Target="http://www.youtube.com/watch?v=8uBcpsIEz2I" TargetMode="External"/><Relationship Id="rId655" Type="http://schemas.openxmlformats.org/officeDocument/2006/relationships/hyperlink" Target="http://docs.aws.amazon.com/cli/latest/userguide/installing.html" TargetMode="External"/><Relationship Id="rId862" Type="http://schemas.openxmlformats.org/officeDocument/2006/relationships/hyperlink" Target="https://raw.githubusercontent.com/andrewcottam/postgis_scripts/ff639d52f70d73a707973435cbba834a55bb307c/all_validation_points_query.sql" TargetMode="External"/><Relationship Id="rId1078" Type="http://schemas.openxmlformats.org/officeDocument/2006/relationships/hyperlink" Target="http://www.cloudera.com/content/cloudera/en/resources/library/hadoopworld/hadoop-world-2011-keynote-presentation-video-ebay-keynote-hugh-e-williams-ebay.html" TargetMode="External"/><Relationship Id="rId1285" Type="http://schemas.openxmlformats.org/officeDocument/2006/relationships/hyperlink" Target="http://stackoverflow.com/questions/11118070/buiding-hadoop-with-eclipse-maven-missing-artifact-jdk-toolsjdk-toolsjar1" TargetMode="External"/><Relationship Id="rId1492" Type="http://schemas.openxmlformats.org/officeDocument/2006/relationships/hyperlink" Target="mailto:a.cottam@gmail.com" TargetMode="External"/><Relationship Id="rId30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515" Type="http://schemas.openxmlformats.org/officeDocument/2006/relationships/hyperlink" Target="http://fise.jrc.ec.europa.eu/canhemon/slippy_map_ol2/" TargetMode="External"/><Relationship Id="rId722" Type="http://schemas.openxmlformats.org/officeDocument/2006/relationships/hyperlink" Target="http://www.biopama.org" TargetMode="External"/><Relationship Id="rId1145" Type="http://schemas.openxmlformats.org/officeDocument/2006/relationships/hyperlink" Target="https://issues.apache.org/jira/secure/attachment/12493983/Filter%20Language.docx" TargetMode="External"/><Relationship Id="rId1352" Type="http://schemas.openxmlformats.org/officeDocument/2006/relationships/hyperlink" Target="http://blog.kaggle.com/2017/10/17/planet-understanding-the-amazon-from-space-1st-place-winners-interview/" TargetMode="External"/><Relationship Id="rId1797" Type="http://schemas.openxmlformats.org/officeDocument/2006/relationships/hyperlink" Target="http://mapservices.iucnredlist.org/arcgis/manager" TargetMode="External"/><Relationship Id="rId89" Type="http://schemas.openxmlformats.org/officeDocument/2006/relationships/hyperlink" Target="https://www.movebank.org/" TargetMode="External"/><Relationship Id="rId1005" Type="http://schemas.openxmlformats.org/officeDocument/2006/relationships/hyperlink" Target="mailto:a.cottam@gmail.com" TargetMode="External"/><Relationship Id="rId1212" Type="http://schemas.openxmlformats.org/officeDocument/2006/relationships/hyperlink" Target="http://www.postgresql.org/docs/9.0/static/indexes-intro.html" TargetMode="External"/><Relationship Id="rId1657" Type="http://schemas.openxmlformats.org/officeDocument/2006/relationships/hyperlink" Target="https://mapzen.com" TargetMode="External"/><Relationship Id="rId1517" Type="http://schemas.openxmlformats.org/officeDocument/2006/relationships/hyperlink" Target="https://github.com/mapbox/mapbox-sdk-py/blob/master/docs/uploads.md" TargetMode="External"/><Relationship Id="rId1724" Type="http://schemas.openxmlformats.org/officeDocument/2006/relationships/hyperlink" Target="http://cbes.javaforge.com/update"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pypi.python.org/pypi/GDAL/%20-%20no%20luck" TargetMode="External"/><Relationship Id="rId372"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677" Type="http://schemas.openxmlformats.org/officeDocument/2006/relationships/hyperlink" Target="https://www.mapbox.com/api-documentation/" TargetMode="External"/><Relationship Id="rId232" Type="http://schemas.openxmlformats.org/officeDocument/2006/relationships/hyperlink" Target="http://workshops.opengeo.org/postgis-intro/indexing.html" TargetMode="External"/><Relationship Id="rId884" Type="http://schemas.openxmlformats.org/officeDocument/2006/relationships/image" Target="media/image120.png"/><Relationship Id="rId537" Type="http://schemas.openxmlformats.org/officeDocument/2006/relationships/hyperlink" Target="http://ehabitat-wps.jrc.ec.europa.eu/cgi-bin/REST/eSpecies" TargetMode="External"/><Relationship Id="rId744" Type="http://schemas.openxmlformats.org/officeDocument/2006/relationships/hyperlink" Target="http://geeimageserver.appspot.com/" TargetMode="External"/><Relationship Id="rId951" Type="http://schemas.openxmlformats.org/officeDocument/2006/relationships/hyperlink" Target="mailto:webuser@h05-prod-vm3:/home/webuser/.config/" TargetMode="External"/><Relationship Id="rId1167" Type="http://schemas.openxmlformats.org/officeDocument/2006/relationships/hyperlink" Target="http://www.cloudera.com/documentation/enterprise/latest/topics/cm_mc_hive_udf.html" TargetMode="External"/><Relationship Id="rId1374" Type="http://schemas.openxmlformats.org/officeDocument/2006/relationships/hyperlink" Target="https://github.com/chelm/mbtiles-server" TargetMode="External"/><Relationship Id="rId1581" Type="http://schemas.openxmlformats.org/officeDocument/2006/relationships/hyperlink" Target="file:///C:\Users\cottaan\AppData\Roaming\Microsoft\Word\smathermather.wordpress.com\2013\08\24\a-public-sector-use-for-geojson-io\" TargetMode="External"/><Relationship Id="rId1679" Type="http://schemas.openxmlformats.org/officeDocument/2006/relationships/hyperlink" Target="https://carto.com/blog/introducing-cartocolors/"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s://automating-gis-processes.github.io/2016/Installing_Anacondas_GIS.html" TargetMode="External"/><Relationship Id="rId811" Type="http://schemas.openxmlformats.org/officeDocument/2006/relationships/image" Target="media/image95.png"/><Relationship Id="rId1027" Type="http://schemas.openxmlformats.org/officeDocument/2006/relationships/hyperlink" Target="http://www.sentinel-hub.com/blog/sentinel-2-l2a-products-available-sentinel-hub" TargetMode="External"/><Relationship Id="rId1234" Type="http://schemas.openxmlformats.org/officeDocument/2006/relationships/hyperlink" Target="https://material.io/components/" TargetMode="External"/><Relationship Id="rId1441" Type="http://schemas.openxmlformats.org/officeDocument/2006/relationships/hyperlink" Target="https://github.com/mapbox/mapbox-react-examples" TargetMode="External"/><Relationship Id="rId909" Type="http://schemas.openxmlformats.org/officeDocument/2006/relationships/hyperlink" Target="https://ee-api.appspot.com/cb85753d8c78ef6af3165015faae2e90" TargetMode="External"/><Relationship Id="rId1301" Type="http://schemas.openxmlformats.org/officeDocument/2006/relationships/hyperlink" Target="http://help.eclipse.org/mars/index.jsp" TargetMode="External"/><Relationship Id="rId1539" Type="http://schemas.openxmlformats.org/officeDocument/2006/relationships/hyperlink" Target="https://pip.pypa.io/en/latest/installing.html" TargetMode="External"/><Relationship Id="rId1746" Type="http://schemas.openxmlformats.org/officeDocument/2006/relationships/hyperlink" Target="http://observatoire-comifac.net:8080/comifac/" TargetMode="External"/><Relationship Id="rId38" Type="http://schemas.openxmlformats.org/officeDocument/2006/relationships/hyperlink" Target="http://protectedplanet.net/sites/Gunung_Rinjani_National_Park" TargetMode="External"/><Relationship Id="rId1606" Type="http://schemas.openxmlformats.org/officeDocument/2006/relationships/image" Target="media/image205.png"/><Relationship Id="rId1813" Type="http://schemas.openxmlformats.org/officeDocument/2006/relationships/hyperlink" Target="http://datamarket.azure.com/dataset/unitednations/wto" TargetMode="External"/><Relationship Id="rId187" Type="http://schemas.openxmlformats.org/officeDocument/2006/relationships/hyperlink" Target="http://www.informit.com/articles/article.aspx?p=377652" TargetMode="External"/><Relationship Id="rId394" Type="http://schemas.openxmlformats.org/officeDocument/2006/relationships/hyperlink" Target="http://www.mappinglife.org/list?dsid=iucn_mammals&amp;lon=8.79&amp;lat=45.58&amp;radius=1000&amp;taxa=Mammalia" TargetMode="External"/><Relationship Id="rId254" Type="http://schemas.openxmlformats.org/officeDocument/2006/relationships/hyperlink" Target="http://www.sciencemag.org/content/suppl/2013/11/14/342.6160.803.DC1/1239268.LeSaouet.SM.pdf" TargetMode="External"/><Relationship Id="rId699" Type="http://schemas.openxmlformats.org/officeDocument/2006/relationships/hyperlink" Target="http://ecat-dev.gbif.org/ws/usage/?id=116596410&amp;showVernaculars=en" TargetMode="External"/><Relationship Id="rId1091" Type="http://schemas.openxmlformats.org/officeDocument/2006/relationships/hyperlink" Target="http://esri.github.io/geometry-api-java/javadoc/com/esri/core/geometry/OperatorSimplify.html" TargetMode="External"/><Relationship Id="rId114" Type="http://schemas.openxmlformats.org/officeDocument/2006/relationships/image" Target="media/image15.png"/><Relationship Id="rId461" Type="http://schemas.openxmlformats.org/officeDocument/2006/relationships/hyperlink" Target="http://h03-dev-vm7/cgi-bin/eSpecies/getQuadkeyXY/27025,16972" TargetMode="External"/><Relationship Id="rId559" Type="http://schemas.openxmlformats.org/officeDocument/2006/relationships/hyperlink" Target="file:///E:\cottaan\Documents\GitHub\general\general\fme_scripts\roadless_asia_csv_to_postgresql.fmw" TargetMode="External"/><Relationship Id="rId766" Type="http://schemas.openxmlformats.org/officeDocument/2006/relationships/hyperlink" Target="https://cloud.google.com/compute/docs/disks/add-persistent-disk" TargetMode="External"/><Relationship Id="rId1189" Type="http://schemas.openxmlformats.org/officeDocument/2006/relationships/hyperlink" Target="http://sqoop.apache.org/docs/1.4.5/SqoopUserGuide.html" TargetMode="External"/><Relationship Id="rId1396" Type="http://schemas.openxmlformats.org/officeDocument/2006/relationships/hyperlink" Target="http://www.sitepen.com/blog/2013/05/22/dojofaq-mouse-event-properties/" TargetMode="External"/><Relationship Id="rId321" Type="http://schemas.openxmlformats.org/officeDocument/2006/relationships/hyperlink" Target="http://resources.arcgis.com/en/help/main/10.2/index.html" TargetMode="External"/><Relationship Id="rId419" Type="http://schemas.openxmlformats.org/officeDocument/2006/relationships/hyperlink" Target="http://h03-dev-vm7/cgi-bin/eSpecies.py/qk/3" TargetMode="External"/><Relationship Id="rId626" Type="http://schemas.openxmlformats.org/officeDocument/2006/relationships/hyperlink" Target="https://python-blishten.c9users.io:8081" TargetMode="External"/><Relationship Id="rId973" Type="http://schemas.openxmlformats.org/officeDocument/2006/relationships/hyperlink" Target="https://github.com/andrewcottam/water_detection_python_scripts/blob/38f56249cb30e4c594790b3b2cf3a46aa2dca840/getGeePixelValues.py" TargetMode="External"/><Relationship Id="rId1049" Type="http://schemas.openxmlformats.org/officeDocument/2006/relationships/hyperlink" Target="http://www.paolocorti.net/2011/03/23/a-quick-look-at-the-wfs-gdal-driver/" TargetMode="External"/><Relationship Id="rId1256" Type="http://schemas.openxmlformats.org/officeDocument/2006/relationships/hyperlink" Target="http://blogs.esri.com/esri/arcgis/2012/06/08/using-a-binning-technique-for-point-based-multiscale-web-maps/" TargetMode="External"/><Relationship Id="rId833" Type="http://schemas.openxmlformats.org/officeDocument/2006/relationships/hyperlink" Target="https://github.com/andrewcottam/postgis_scripts/blob/master/water%20validation%20stratify%20by%20grid.sql" TargetMode="External"/><Relationship Id="rId1116" Type="http://schemas.openxmlformats.org/officeDocument/2006/relationships/hyperlink" Target="https://github.com/Esri/geoprocessing-tools-for-hadoop" TargetMode="External"/><Relationship Id="rId1463" Type="http://schemas.openxmlformats.org/officeDocument/2006/relationships/image" Target="media/image191.png"/><Relationship Id="rId1670" Type="http://schemas.openxmlformats.org/officeDocument/2006/relationships/hyperlink" Target="https://www.modern.ie/en-us/virtualization-tools" TargetMode="External"/><Relationship Id="rId1768" Type="http://schemas.openxmlformats.org/officeDocument/2006/relationships/hyperlink" Target="https://webgate.ec.europa.eu/RCAM" TargetMode="External"/><Relationship Id="rId900" Type="http://schemas.openxmlformats.org/officeDocument/2006/relationships/image" Target="media/image127.png"/><Relationship Id="rId1323" Type="http://schemas.openxmlformats.org/officeDocument/2006/relationships/hyperlink" Target="http://nbviewer.jupyter.org/github/ghislainv/deforestprob/blob/master/notebook/notebook.ipynb" TargetMode="External"/><Relationship Id="rId1530" Type="http://schemas.openxmlformats.org/officeDocument/2006/relationships/hyperlink" Target="https://www.tensorflow.org/install/install_linux" TargetMode="External"/><Relationship Id="rId1628" Type="http://schemas.openxmlformats.org/officeDocument/2006/relationships/hyperlink" Target="pdates%20can%20take%20anywhere%20from%205%20to%2010%20minutes%20to%20show%20on%20your%20live%20map." TargetMode="External"/><Relationship Id="rId276" Type="http://schemas.openxmlformats.org/officeDocument/2006/relationships/image" Target="media/image37.jpeg"/><Relationship Id="rId483" Type="http://schemas.openxmlformats.org/officeDocument/2006/relationships/hyperlink" Target="http://h03-dev-vm7/cgi-bin/eSpecies/quadkeydata/map/1/17975" TargetMode="External"/><Relationship Id="rId690" Type="http://schemas.openxmlformats.org/officeDocument/2006/relationships/hyperlink" Target="mailto:a.cottam@gmail.com" TargetMode="External"/><Relationship Id="rId136" Type="http://schemas.openxmlformats.org/officeDocument/2006/relationships/hyperlink" Target="https://groups.google.com/d/msg/google-earth-engine-developers/JjgdqPhqBz4/2Ic0LGdnCAAJ" TargetMode="External"/><Relationship Id="rId343" Type="http://schemas.openxmlformats.org/officeDocument/2006/relationships/hyperlink" Target="http://79.125.16.106/IUCN/mapper/index.html?ID_NO=60225" TargetMode="External"/><Relationship Id="rId550" Type="http://schemas.openxmlformats.org/officeDocument/2006/relationships/hyperlink" Target="http://cecchi.me/portfolio/triangulation" TargetMode="External"/><Relationship Id="rId788" Type="http://schemas.openxmlformats.org/officeDocument/2006/relationships/hyperlink" Target="https://cloud.google.com/ml-engine/docs/ml-solutions-overview" TargetMode="External"/><Relationship Id="rId995" Type="http://schemas.openxmlformats.org/officeDocument/2006/relationships/hyperlink" Target="https://andrewcottam.cartodb.com/api/v2/sql?q=select%20name,ST_AsGeoJSON(the_geom)%20as%20the_geom%20from%20countries%20where%20iso3='MYS'" TargetMode="External"/><Relationship Id="rId1180" Type="http://schemas.openxmlformats.org/officeDocument/2006/relationships/hyperlink" Target="http://cloudera-manager.jrc.it:7180/cmf/home" TargetMode="External"/><Relationship Id="rId203" Type="http://schemas.openxmlformats.org/officeDocument/2006/relationships/hyperlink" Target="http://msdn.microsoft.com/en-us/library/bb259689.aspx';" TargetMode="External"/><Relationship Id="rId648" Type="http://schemas.openxmlformats.org/officeDocument/2006/relationships/hyperlink" Target="https://github.com/c9/templates" TargetMode="External"/><Relationship Id="rId855" Type="http://schemas.openxmlformats.org/officeDocument/2006/relationships/hyperlink" Target="file:///E:\cottaan\My%20Documents\github%20repos\private_ee_scripts\Water%20Detection\Water%20Validation%20SWDB%20Points" TargetMode="External"/><Relationship Id="rId1040" Type="http://schemas.openxmlformats.org/officeDocument/2006/relationships/hyperlink" Target="https://azure.microsoft.com/en-us/blog/microsoft-and-esri-launch-geospatial-ai-on-azure/" TargetMode="External"/><Relationship Id="rId1278" Type="http://schemas.openxmlformats.org/officeDocument/2006/relationships/hyperlink" Target="http://download.eclipse.org/tm/updates/3.3/%20as%20a%20new%20software%20update%20site%20" TargetMode="External"/><Relationship Id="rId1485" Type="http://schemas.openxmlformats.org/officeDocument/2006/relationships/hyperlink" Target="http://www.material-ui.com" TargetMode="External"/><Relationship Id="rId1692" Type="http://schemas.openxmlformats.org/officeDocument/2006/relationships/hyperlink" Target="file:///C:\Users\cottaan\AppData\Roaming\Microsoft\Word\http%20link" TargetMode="External"/><Relationship Id="rId410" Type="http://schemas.openxmlformats.org/officeDocument/2006/relationships/hyperlink" Target="http://pypi.python.org/pypi/flup/1.0.2" TargetMode="External"/><Relationship Id="rId508" Type="http://schemas.openxmlformats.org/officeDocument/2006/relationships/hyperlink" Target="https://andrewcottam.github.io/wireframes/regional/build/" TargetMode="External"/><Relationship Id="rId715" Type="http://schemas.openxmlformats.org/officeDocument/2006/relationships/hyperlink" Target="http://api.iucnredlist.org/common_names/17975.js" TargetMode="External"/><Relationship Id="rId922" Type="http://schemas.openxmlformats.org/officeDocument/2006/relationships/hyperlink" Target="https://code.earthengine.google.com/05b20582385397a5b853b1f650edf1bc" TargetMode="External"/><Relationship Id="rId1138" Type="http://schemas.openxmlformats.org/officeDocument/2006/relationships/hyperlink" Target="http://blog.cloudera.com/blog/2009/12/7-tips-for-improving-mapreduce-performance/" TargetMode="External"/><Relationship Id="rId1345" Type="http://schemas.openxmlformats.org/officeDocument/2006/relationships/hyperlink" Target="https://www.tensorflow.org/api_docs/python/tf/name_scope" TargetMode="External"/><Relationship Id="rId1552" Type="http://schemas.openxmlformats.org/officeDocument/2006/relationships/hyperlink" Target="http://www.howtogeek.com/howto/ubuntu/display-number-of-processors-on-linux/" TargetMode="External"/><Relationship Id="rId1205" Type="http://schemas.openxmlformats.org/officeDocument/2006/relationships/hyperlink" Target="http://dopa-services.jrc.ec.europa.eu/services/especies/get_pa_species_list?wdpa_id=785"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dojotoolkit.org/reference-guide/1.9/dijit/_WidgetBase.html" TargetMode="External"/><Relationship Id="rId1717" Type="http://schemas.openxmlformats.org/officeDocument/2006/relationships/hyperlink" Target="https://stackoverflow.com/questions/14000173/tortoisegit-save-user-authentication-credentials" TargetMode="External"/><Relationship Id="rId298" Type="http://schemas.openxmlformats.org/officeDocument/2006/relationships/hyperlink" Target="http://www.iucnredlist.org/details/39895/0" TargetMode="External"/><Relationship Id="rId158" Type="http://schemas.openxmlformats.org/officeDocument/2006/relationships/hyperlink" Target="https://github.com/andrewcottam/ArcGIS-Geoprocessing-Scripts/blob/master/src/JRC%20Toolbox.pyt" TargetMode="External"/><Relationship Id="rId365" Type="http://schemas.openxmlformats.org/officeDocument/2006/relationships/hyperlink" Target="https://skydrive.live.com/view.aspx?resid=9C9479871FBFA822!109&amp;app=Word&amp;authkey=!ACvyZ_MNtngQyCU" TargetMode="External"/><Relationship Id="rId57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225" Type="http://schemas.openxmlformats.org/officeDocument/2006/relationships/hyperlink" Target="file:///\\FOSTER\export\CaribbeanPASpeciesAnalysis.mdb" TargetMode="External"/><Relationship Id="rId432" Type="http://schemas.openxmlformats.org/officeDocument/2006/relationships/hyperlink" Target="http://ehabitat-wps.jrc.it/eSpecies/dopaAdmin.html" TargetMode="External"/><Relationship Id="rId877" Type="http://schemas.openxmlformats.org/officeDocument/2006/relationships/image" Target="media/image115.png"/><Relationship Id="rId1062" Type="http://schemas.openxmlformats.org/officeDocument/2006/relationships/hyperlink" Target="http://www.cloudera.com/content/cloudera/en/resources/library/training/cloudera-essentials-for-apache-hadoop-the-motivation-for-hadoop.html" TargetMode="External"/><Relationship Id="rId737" Type="http://schemas.openxmlformats.org/officeDocument/2006/relationships/hyperlink" Target="https://cloud.google.com/appengine/downloads" TargetMode="External"/><Relationship Id="rId944" Type="http://schemas.openxmlformats.org/officeDocument/2006/relationships/hyperlink" Target="https://groups.google.com/forum/?fromgroups" TargetMode="External"/><Relationship Id="rId1367"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74" Type="http://schemas.openxmlformats.org/officeDocument/2006/relationships/hyperlink" Target="https://web-apps-blishten.c9users.io/tileserver-php-master/tileserver.php" TargetMode="External"/><Relationship Id="rId1781" Type="http://schemas.openxmlformats.org/officeDocument/2006/relationships/hyperlink" Target="http://onlinelibrary.wiley.com/doi/10.1111/j.1467-9671.2009.01170.x/full"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image" Target="media/image90.png"/><Relationship Id="rId1227" Type="http://schemas.openxmlformats.org/officeDocument/2006/relationships/hyperlink" Target="https://www.drupal.org/case-study/forest-park-map" TargetMode="External"/><Relationship Id="rId1434" Type="http://schemas.openxmlformats.org/officeDocument/2006/relationships/hyperlink" Target="https://developer.mozilla.org/en-US/docs/Web/API/MouseEvent" TargetMode="External"/><Relationship Id="rId1641" Type="http://schemas.openxmlformats.org/officeDocument/2006/relationships/hyperlink" Target="file:///E:\cottaan\Documents\GitHub\general\openmaptiles.org\" TargetMode="External"/><Relationship Id="rId1501" Type="http://schemas.openxmlformats.org/officeDocument/2006/relationships/hyperlink" Target="https://askubuntu.com/questions/101591/how-do-i-install-the-latest-python-2-7-x-or-3-x-on-ubuntu" TargetMode="External"/><Relationship Id="rId1739" Type="http://schemas.openxmlformats.org/officeDocument/2006/relationships/hyperlink" Target="http://www.mappinglife.org/" TargetMode="External"/><Relationship Id="rId1806" Type="http://schemas.openxmlformats.org/officeDocument/2006/relationships/hyperlink" Target="https://gist.github.com/1552725" TargetMode="External"/><Relationship Id="rId387" Type="http://schemas.openxmlformats.org/officeDocument/2006/relationships/hyperlink" Target="http://sedac.ciesin.columbia.edu/maps/services/wms" TargetMode="External"/><Relationship Id="rId594" Type="http://schemas.openxmlformats.org/officeDocument/2006/relationships/hyperlink" Target="http://docs.geoserver.org/latest/en/user/production/container.html" TargetMode="External"/><Relationship Id="rId247" Type="http://schemas.openxmlformats.org/officeDocument/2006/relationships/hyperlink" Target="http://ieeexplore.ieee.org/stamp/stamp.jsp?tp=&amp;arnumber=787289" TargetMode="External"/><Relationship Id="rId899" Type="http://schemas.openxmlformats.org/officeDocument/2006/relationships/image" Target="media/image126.png"/><Relationship Id="rId1084" Type="http://schemas.openxmlformats.org/officeDocument/2006/relationships/hyperlink" Target="http://cloudera.com/content/cloudera/en/training/courses/developer-training.html" TargetMode="External"/><Relationship Id="rId107" Type="http://schemas.openxmlformats.org/officeDocument/2006/relationships/hyperlink" Target="https://sentinel.esa.int/documents/247904/685163/Sentinel-1_User_Handbook" TargetMode="External"/><Relationship Id="rId454" Type="http://schemas.openxmlformats.org/officeDocument/2006/relationships/hyperlink" Target="http://restx.mulesoft.org/writing-your-own-components:" TargetMode="External"/><Relationship Id="rId661" Type="http://schemas.openxmlformats.org/officeDocument/2006/relationships/hyperlink" Target="https://github.com/ElsevierDev/elsapy" TargetMode="External"/><Relationship Id="rId759" Type="http://schemas.openxmlformats.org/officeDocument/2006/relationships/hyperlink" Target="mailto:a.cottam@gmail.com" TargetMode="External"/><Relationship Id="rId966" Type="http://schemas.openxmlformats.org/officeDocument/2006/relationships/hyperlink" Target="https://groups.google.com/forum/?fromgroups=" TargetMode="External"/><Relationship Id="rId1291" Type="http://schemas.openxmlformats.org/officeDocument/2006/relationships/hyperlink" Target="https://www.eclipse.org/downloads/download.php?file=/oomph/epp/mars/R2/eclipse-inst-win64.exe" TargetMode="External"/><Relationship Id="rId1389" Type="http://schemas.openxmlformats.org/officeDocument/2006/relationships/hyperlink" Target="http://forums.arcgis.com/threads/54832-custom-dojo-build" TargetMode="External"/><Relationship Id="rId1596" Type="http://schemas.openxmlformats.org/officeDocument/2006/relationships/hyperlink" Target="https://mapzen.com/tangram/view/?scene=https://mapzen.com/api/scenes/43045/224/resources/basic.yaml" TargetMode="External"/><Relationship Id="rId314" Type="http://schemas.openxmlformats.org/officeDocument/2006/relationships/hyperlink" Target="http://resources.arcgis.com/en/help/main/10.1/index.html" TargetMode="External"/><Relationship Id="rId521" Type="http://schemas.openxmlformats.org/officeDocument/2006/relationships/hyperlink" Target="https://developer.mozilla.org/en/CORS_Enabled_Image" TargetMode="External"/><Relationship Id="rId619" Type="http://schemas.openxmlformats.org/officeDocument/2006/relationships/hyperlink" Target="https://andrewcottam.github.io/node-js/biopama-demo/build/" TargetMode="External"/><Relationship Id="rId1151" Type="http://schemas.openxmlformats.org/officeDocument/2006/relationships/hyperlink" Target="https://cwiki.apache.org/confluence/display/Hive/HBaseIntegration" TargetMode="External"/><Relationship Id="rId1249" Type="http://schemas.openxmlformats.org/officeDocument/2006/relationships/hyperlink" Target="http://pro.arcgis.com/en/pro-app/help/analysis/geoprocessing/basics/document-a-custom-tool.htm" TargetMode="External"/><Relationship Id="rId95" Type="http://schemas.openxmlformats.org/officeDocument/2006/relationships/hyperlink" Target="http://earthexplorer.usgs.gov/" TargetMode="External"/><Relationship Id="rId826" Type="http://schemas.openxmlformats.org/officeDocument/2006/relationships/hyperlink" Target="https://github.com/andrewcottam/water_detection_python_scripts/blob/d277440918304476c35fed12dc0d0354de24254e/getGeePixelValues.py" TargetMode="External"/><Relationship Id="rId1011" Type="http://schemas.openxmlformats.org/officeDocument/2006/relationships/hyperlink" Target="https://www.mapbox.com/help/uploads/" TargetMode="External"/><Relationship Id="rId1109" Type="http://schemas.openxmlformats.org/officeDocument/2006/relationships/hyperlink" Target="http://hadoop.apache.org/docs/r0.20.0/hdfs_shell.html" TargetMode="External"/><Relationship Id="rId1456" Type="http://schemas.openxmlformats.org/officeDocument/2006/relationships/hyperlink" Target="https://mapzen.com/documentation/tangram/Scene-file/" TargetMode="External"/><Relationship Id="rId1663" Type="http://schemas.openxmlformats.org/officeDocument/2006/relationships/hyperlink" Target="https://github.com/c9/c9.ide.language.codeintel/blob/master/README.md" TargetMode="External"/><Relationship Id="rId1316" Type="http://schemas.openxmlformats.org/officeDocument/2006/relationships/hyperlink" Target="https://hub.docker.com/r/kdelfour/cloud9-docker/" TargetMode="External"/><Relationship Id="rId1523" Type="http://schemas.openxmlformats.org/officeDocument/2006/relationships/hyperlink" Target="https://mapbox.github.io/rasterio/index.html" TargetMode="External"/><Relationship Id="rId1730" Type="http://schemas.openxmlformats.org/officeDocument/2006/relationships/hyperlink" Target="http://www.saddi.com/software/flup/dist/flup-1.0.2.tar.gz" TargetMode="External"/><Relationship Id="rId22" Type="http://schemas.openxmlformats.org/officeDocument/2006/relationships/hyperlink" Target="https://www.cbd.int/doc/meetings/sbstta/sbstta-20/information/sbstta-20-inf-34-en.pdf" TargetMode="External"/><Relationship Id="rId171" Type="http://schemas.openxmlformats.org/officeDocument/2006/relationships/hyperlink" Target="http://trac.osgeo.org/osgeo4w/"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0AC8F-08BC-42ED-BE87-7BF3A85F8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29</TotalTime>
  <Pages>1</Pages>
  <Words>219051</Words>
  <Characters>1248595</Characters>
  <Application>Microsoft Office Word</Application>
  <DocSecurity>0</DocSecurity>
  <Lines>10404</Lines>
  <Paragraphs>292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6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21</cp:revision>
  <cp:lastPrinted>2016-09-26T09:25:00Z</cp:lastPrinted>
  <dcterms:created xsi:type="dcterms:W3CDTF">2018-05-14T07:25:00Z</dcterms:created>
  <dcterms:modified xsi:type="dcterms:W3CDTF">2018-06-2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